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09A60F" w14:textId="5D5F2EC6" w:rsidR="006007B4" w:rsidRPr="003A2A0A" w:rsidRDefault="00907DFE" w:rsidP="00907DFE">
      <w:pPr>
        <w:pStyle w:val="Title"/>
        <w:rPr>
          <w:lang w:val="en-GB"/>
        </w:rPr>
      </w:pPr>
      <w:r w:rsidRPr="003A2A0A">
        <w:rPr>
          <w:lang w:val="en-GB"/>
        </w:rPr>
        <w:t>Usability testing of EirV3</w:t>
      </w:r>
      <w:r w:rsidR="00A0507D">
        <w:rPr>
          <w:lang w:val="en-GB"/>
        </w:rPr>
        <w:t xml:space="preserve"> </w:t>
      </w:r>
      <w:r w:rsidR="006546FB">
        <w:rPr>
          <w:lang w:val="en-GB"/>
        </w:rPr>
        <w:t>–</w:t>
      </w:r>
      <w:r w:rsidR="006546FB" w:rsidRPr="003A2A0A">
        <w:rPr>
          <w:lang w:val="en-GB"/>
        </w:rPr>
        <w:t xml:space="preserve"> </w:t>
      </w:r>
      <w:r w:rsidRPr="003A2A0A">
        <w:rPr>
          <w:lang w:val="en-GB"/>
        </w:rPr>
        <w:t>a computer-based</w:t>
      </w:r>
      <w:r w:rsidR="00F7191D">
        <w:rPr>
          <w:lang w:val="en-GB"/>
        </w:rPr>
        <w:t xml:space="preserve"> </w:t>
      </w:r>
      <w:r w:rsidRPr="003A2A0A">
        <w:rPr>
          <w:lang w:val="en-GB"/>
        </w:rPr>
        <w:t>tool</w:t>
      </w:r>
      <w:r w:rsidR="00E12B25">
        <w:rPr>
          <w:lang w:val="en-GB"/>
        </w:rPr>
        <w:t xml:space="preserve"> for patient reported outcome measures in cancer</w:t>
      </w:r>
    </w:p>
    <w:p w14:paraId="7D345B85" w14:textId="31D886E6" w:rsidR="00CF2DB9" w:rsidRPr="0030702C" w:rsidRDefault="00907DFE" w:rsidP="005E2B2D">
      <w:pPr>
        <w:rPr>
          <w:sz w:val="20"/>
          <w:szCs w:val="20"/>
          <w:vertAlign w:val="superscript"/>
        </w:rPr>
      </w:pPr>
      <w:r w:rsidRPr="0030702C">
        <w:rPr>
          <w:sz w:val="20"/>
          <w:szCs w:val="20"/>
        </w:rPr>
        <w:t>Hilde Krogstad</w:t>
      </w:r>
      <w:r w:rsidR="00CF2DB9" w:rsidRPr="0030702C">
        <w:rPr>
          <w:sz w:val="20"/>
          <w:szCs w:val="20"/>
        </w:rPr>
        <w:t xml:space="preserve"> </w:t>
      </w:r>
      <w:r w:rsidR="00CF2DB9" w:rsidRPr="0030702C">
        <w:rPr>
          <w:sz w:val="20"/>
          <w:szCs w:val="20"/>
          <w:vertAlign w:val="superscript"/>
        </w:rPr>
        <w:t>*</w:t>
      </w:r>
      <w:r w:rsidR="00697F4E" w:rsidRPr="0030702C">
        <w:rPr>
          <w:sz w:val="20"/>
          <w:szCs w:val="20"/>
          <w:vertAlign w:val="superscript"/>
        </w:rPr>
        <w:t xml:space="preserve">1 </w:t>
      </w:r>
      <w:r w:rsidR="00E12B25" w:rsidRPr="0030702C">
        <w:rPr>
          <w:sz w:val="20"/>
          <w:szCs w:val="20"/>
          <w:vertAlign w:val="superscript"/>
        </w:rPr>
        <w:t>3</w:t>
      </w:r>
      <w:r w:rsidRPr="0030702C">
        <w:rPr>
          <w:sz w:val="20"/>
          <w:szCs w:val="20"/>
        </w:rPr>
        <w:t xml:space="preserve"> and Stine Marie Sundt-Hansen</w:t>
      </w:r>
      <w:r w:rsidR="00CF2DB9" w:rsidRPr="0030702C">
        <w:rPr>
          <w:sz w:val="20"/>
          <w:szCs w:val="20"/>
        </w:rPr>
        <w:t xml:space="preserve"> </w:t>
      </w:r>
      <w:r w:rsidR="00CF2DB9" w:rsidRPr="0030702C">
        <w:rPr>
          <w:sz w:val="20"/>
          <w:szCs w:val="20"/>
          <w:vertAlign w:val="superscript"/>
        </w:rPr>
        <w:t>*</w:t>
      </w:r>
      <w:r w:rsidR="0026502C" w:rsidRPr="0030702C">
        <w:rPr>
          <w:sz w:val="20"/>
          <w:szCs w:val="20"/>
          <w:vertAlign w:val="superscript"/>
        </w:rPr>
        <w:t xml:space="preserve">1 </w:t>
      </w:r>
      <w:r w:rsidR="00E12B25" w:rsidRPr="0030702C">
        <w:rPr>
          <w:sz w:val="20"/>
          <w:szCs w:val="20"/>
          <w:vertAlign w:val="superscript"/>
        </w:rPr>
        <w:t>4</w:t>
      </w:r>
      <w:r w:rsidRPr="0030702C">
        <w:rPr>
          <w:sz w:val="20"/>
          <w:szCs w:val="20"/>
        </w:rPr>
        <w:t>, Marianne Jensen Hjermstad</w:t>
      </w:r>
      <w:r w:rsidR="00E12B25" w:rsidRPr="0030702C">
        <w:rPr>
          <w:sz w:val="20"/>
          <w:szCs w:val="20"/>
          <w:vertAlign w:val="superscript"/>
        </w:rPr>
        <w:t>2</w:t>
      </w:r>
      <w:r w:rsidRPr="0030702C">
        <w:rPr>
          <w:sz w:val="20"/>
          <w:szCs w:val="20"/>
        </w:rPr>
        <w:t>, Liv Ågot Hågensen</w:t>
      </w:r>
      <w:r w:rsidR="00E12B25" w:rsidRPr="0030702C">
        <w:rPr>
          <w:sz w:val="20"/>
          <w:szCs w:val="20"/>
          <w:vertAlign w:val="superscript"/>
        </w:rPr>
        <w:t>7</w:t>
      </w:r>
      <w:r w:rsidRPr="0030702C">
        <w:rPr>
          <w:sz w:val="20"/>
          <w:szCs w:val="20"/>
        </w:rPr>
        <w:t>, Stein Kaasa</w:t>
      </w:r>
      <w:r w:rsidR="00562B82" w:rsidRPr="0030702C">
        <w:rPr>
          <w:sz w:val="20"/>
          <w:szCs w:val="20"/>
          <w:vertAlign w:val="superscript"/>
        </w:rPr>
        <w:t xml:space="preserve">2 </w:t>
      </w:r>
      <w:r w:rsidR="00E12B25" w:rsidRPr="0030702C">
        <w:rPr>
          <w:sz w:val="20"/>
          <w:szCs w:val="20"/>
          <w:vertAlign w:val="superscript"/>
        </w:rPr>
        <w:t>6</w:t>
      </w:r>
      <w:r w:rsidRPr="0030702C">
        <w:rPr>
          <w:sz w:val="20"/>
          <w:szCs w:val="20"/>
        </w:rPr>
        <w:t xml:space="preserve">, </w:t>
      </w:r>
      <w:r w:rsidR="00E12B25" w:rsidRPr="0030702C">
        <w:rPr>
          <w:sz w:val="20"/>
          <w:szCs w:val="20"/>
        </w:rPr>
        <w:t>Jon Håvard Loge</w:t>
      </w:r>
      <w:r w:rsidR="00E12B25" w:rsidRPr="0030702C">
        <w:rPr>
          <w:sz w:val="20"/>
          <w:szCs w:val="20"/>
          <w:vertAlign w:val="superscript"/>
        </w:rPr>
        <w:t>2</w:t>
      </w:r>
      <w:r w:rsidR="004C6C29" w:rsidRPr="0030702C">
        <w:rPr>
          <w:sz w:val="20"/>
          <w:szCs w:val="20"/>
          <w:vertAlign w:val="superscript"/>
        </w:rPr>
        <w:t xml:space="preserve"> 5</w:t>
      </w:r>
      <w:r w:rsidR="00E12B25" w:rsidRPr="0030702C">
        <w:rPr>
          <w:sz w:val="20"/>
          <w:szCs w:val="20"/>
        </w:rPr>
        <w:t xml:space="preserve">, </w:t>
      </w:r>
      <w:r w:rsidRPr="0030702C">
        <w:rPr>
          <w:sz w:val="20"/>
          <w:szCs w:val="20"/>
        </w:rPr>
        <w:t>Sunil X. Raj</w:t>
      </w:r>
      <w:r w:rsidR="00CF2DB9" w:rsidRPr="0030702C">
        <w:rPr>
          <w:sz w:val="20"/>
          <w:szCs w:val="20"/>
          <w:vertAlign w:val="superscript"/>
        </w:rPr>
        <w:t xml:space="preserve">1 </w:t>
      </w:r>
      <w:r w:rsidR="00E12B25" w:rsidRPr="0030702C">
        <w:rPr>
          <w:sz w:val="20"/>
          <w:szCs w:val="20"/>
          <w:vertAlign w:val="superscript"/>
        </w:rPr>
        <w:t>3</w:t>
      </w:r>
      <w:r w:rsidRPr="0030702C">
        <w:rPr>
          <w:sz w:val="20"/>
          <w:szCs w:val="20"/>
        </w:rPr>
        <w:t>, Aslak Steinsbekk</w:t>
      </w:r>
      <w:r w:rsidR="00562B82" w:rsidRPr="0030702C">
        <w:rPr>
          <w:sz w:val="20"/>
          <w:szCs w:val="20"/>
          <w:vertAlign w:val="superscript"/>
        </w:rPr>
        <w:t>8</w:t>
      </w:r>
      <w:r w:rsidRPr="0030702C">
        <w:rPr>
          <w:sz w:val="20"/>
          <w:szCs w:val="20"/>
        </w:rPr>
        <w:t xml:space="preserve"> and Kari Sand</w:t>
      </w:r>
      <w:r w:rsidR="00CF2DB9" w:rsidRPr="0030702C">
        <w:rPr>
          <w:sz w:val="20"/>
          <w:szCs w:val="20"/>
          <w:vertAlign w:val="superscript"/>
        </w:rPr>
        <w:t>1</w:t>
      </w:r>
      <w:r w:rsidR="0026502C" w:rsidRPr="0030702C">
        <w:rPr>
          <w:sz w:val="20"/>
          <w:szCs w:val="20"/>
          <w:vertAlign w:val="superscript"/>
        </w:rPr>
        <w:t xml:space="preserve"> </w:t>
      </w:r>
      <w:r w:rsidR="00E12B25" w:rsidRPr="0030702C">
        <w:rPr>
          <w:sz w:val="20"/>
          <w:szCs w:val="20"/>
          <w:vertAlign w:val="superscript"/>
        </w:rPr>
        <w:t>3</w:t>
      </w:r>
    </w:p>
    <w:p w14:paraId="5CA807DB" w14:textId="77777777" w:rsidR="00907DFE" w:rsidRPr="0030702C" w:rsidRDefault="00907DFE" w:rsidP="005E2B2D">
      <w:pPr>
        <w:rPr>
          <w:sz w:val="20"/>
          <w:szCs w:val="20"/>
        </w:rPr>
      </w:pPr>
    </w:p>
    <w:p w14:paraId="35425738" w14:textId="5AB6BA18" w:rsidR="00907DFE" w:rsidRPr="0030702C" w:rsidRDefault="00907DFE" w:rsidP="005E2B2D">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European Palliative Care Research Centre (PRC), Department of Clinical and Molecular Medicine, Faculty of Medicine and Health Sciences, NTNU, Norwegian University of Science and Technology, and St.</w:t>
      </w:r>
      <w:r w:rsidR="00EA6530" w:rsidRPr="0030702C">
        <w:rPr>
          <w:rFonts w:ascii="Times New Roman" w:hAnsi="Times New Roman" w:cs="Times New Roman"/>
          <w:sz w:val="20"/>
          <w:szCs w:val="20"/>
          <w:lang w:val="en-GB"/>
        </w:rPr>
        <w:t xml:space="preserve"> </w:t>
      </w:r>
      <w:r w:rsidRPr="0030702C">
        <w:rPr>
          <w:rFonts w:ascii="Times New Roman" w:hAnsi="Times New Roman" w:cs="Times New Roman"/>
          <w:sz w:val="20"/>
          <w:szCs w:val="20"/>
          <w:lang w:val="en-GB"/>
        </w:rPr>
        <w:t xml:space="preserve">Olavs </w:t>
      </w:r>
      <w:r w:rsidR="0026502C" w:rsidRPr="0030702C">
        <w:rPr>
          <w:rFonts w:ascii="Times New Roman" w:hAnsi="Times New Roman" w:cs="Times New Roman"/>
          <w:sz w:val="20"/>
          <w:szCs w:val="20"/>
          <w:lang w:val="en-GB"/>
        </w:rPr>
        <w:t>h</w:t>
      </w:r>
      <w:r w:rsidRPr="0030702C">
        <w:rPr>
          <w:rFonts w:ascii="Times New Roman" w:hAnsi="Times New Roman" w:cs="Times New Roman"/>
          <w:sz w:val="20"/>
          <w:szCs w:val="20"/>
          <w:lang w:val="en-GB"/>
        </w:rPr>
        <w:t>ospital, Trondheim University Hospital, Trondheim, Norway</w:t>
      </w:r>
    </w:p>
    <w:p w14:paraId="4FECF3C0" w14:textId="2C31362B" w:rsidR="00E12B25" w:rsidRPr="0030702C" w:rsidRDefault="00E12B25" w:rsidP="005E2B2D">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European Palliative Care Research Centre (PRC), Department of Oncology, Oslo University Hospital and Institute of Clinical Medicine, University of Oslo, Oslo, Norway</w:t>
      </w:r>
    </w:p>
    <w:p w14:paraId="4D18C015" w14:textId="2F0E1604" w:rsidR="00907DFE" w:rsidRPr="0030702C" w:rsidRDefault="00907DFE" w:rsidP="005E2B2D">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Cancer Clinic, St.</w:t>
      </w:r>
      <w:r w:rsidR="00EA6530" w:rsidRPr="0030702C">
        <w:rPr>
          <w:rFonts w:ascii="Times New Roman" w:hAnsi="Times New Roman" w:cs="Times New Roman"/>
          <w:sz w:val="20"/>
          <w:szCs w:val="20"/>
          <w:lang w:val="en-GB"/>
        </w:rPr>
        <w:t xml:space="preserve"> </w:t>
      </w:r>
      <w:r w:rsidRPr="0030702C">
        <w:rPr>
          <w:rFonts w:ascii="Times New Roman" w:hAnsi="Times New Roman" w:cs="Times New Roman"/>
          <w:sz w:val="20"/>
          <w:szCs w:val="20"/>
          <w:lang w:val="en-GB"/>
        </w:rPr>
        <w:t xml:space="preserve">Olavs </w:t>
      </w:r>
      <w:r w:rsidR="0026502C" w:rsidRPr="0030702C">
        <w:rPr>
          <w:rFonts w:ascii="Times New Roman" w:hAnsi="Times New Roman" w:cs="Times New Roman"/>
          <w:sz w:val="20"/>
          <w:szCs w:val="20"/>
          <w:lang w:val="en-GB"/>
        </w:rPr>
        <w:t>h</w:t>
      </w:r>
      <w:r w:rsidRPr="0030702C">
        <w:rPr>
          <w:rFonts w:ascii="Times New Roman" w:hAnsi="Times New Roman" w:cs="Times New Roman"/>
          <w:sz w:val="20"/>
          <w:szCs w:val="20"/>
          <w:lang w:val="en-GB"/>
        </w:rPr>
        <w:t>ospital, Trondheim University Hospital, Trondheim, Norway</w:t>
      </w:r>
    </w:p>
    <w:p w14:paraId="498DBD12" w14:textId="33162F54" w:rsidR="005415B6" w:rsidRPr="0030702C" w:rsidRDefault="005415B6" w:rsidP="005E2B2D">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Department of Medicine, St.</w:t>
      </w:r>
      <w:r w:rsidR="00EA6530" w:rsidRPr="0030702C">
        <w:rPr>
          <w:rFonts w:ascii="Times New Roman" w:hAnsi="Times New Roman" w:cs="Times New Roman"/>
          <w:sz w:val="20"/>
          <w:szCs w:val="20"/>
          <w:lang w:val="en-GB"/>
        </w:rPr>
        <w:t xml:space="preserve"> </w:t>
      </w:r>
      <w:r w:rsidRPr="0030702C">
        <w:rPr>
          <w:rFonts w:ascii="Times New Roman" w:hAnsi="Times New Roman" w:cs="Times New Roman"/>
          <w:sz w:val="20"/>
          <w:szCs w:val="20"/>
          <w:lang w:val="en-GB"/>
        </w:rPr>
        <w:t>Olavs Hospital, Trondheim University Hospital, Trondheim, Norway</w:t>
      </w:r>
    </w:p>
    <w:p w14:paraId="34760A42" w14:textId="7170E4EA" w:rsidR="00E12B25" w:rsidRPr="0030702C" w:rsidRDefault="00562B82" w:rsidP="00E12B25">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 xml:space="preserve">Institute of Basic Medical Sciences, Faculty of Medicine, University of Oslo, Norway </w:t>
      </w:r>
    </w:p>
    <w:p w14:paraId="26363D98" w14:textId="77777777" w:rsidR="00907DFE" w:rsidRPr="0030702C" w:rsidRDefault="00907DFE" w:rsidP="005E2B2D">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Department of Oncology, Oslo University Hospital, Oslo, Norway</w:t>
      </w:r>
    </w:p>
    <w:p w14:paraId="09E5B276" w14:textId="19F7BC05" w:rsidR="00697F4E" w:rsidRPr="0030702C" w:rsidRDefault="00EC11DB" w:rsidP="005E2B2D">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Coordination Unit Orkdal Region, Orkdal, Norway</w:t>
      </w:r>
    </w:p>
    <w:p w14:paraId="1CF9FA18" w14:textId="77777777" w:rsidR="00CF2DB9" w:rsidRPr="0030702C" w:rsidRDefault="0026502C" w:rsidP="005E2B2D">
      <w:pPr>
        <w:pStyle w:val="ListParagraph"/>
        <w:numPr>
          <w:ilvl w:val="0"/>
          <w:numId w:val="1"/>
        </w:numPr>
        <w:rPr>
          <w:rFonts w:ascii="Times New Roman" w:hAnsi="Times New Roman" w:cs="Times New Roman"/>
          <w:sz w:val="20"/>
          <w:szCs w:val="20"/>
          <w:lang w:val="en-GB"/>
        </w:rPr>
      </w:pPr>
      <w:r w:rsidRPr="0030702C">
        <w:rPr>
          <w:rFonts w:ascii="Times New Roman" w:hAnsi="Times New Roman" w:cs="Times New Roman"/>
          <w:sz w:val="20"/>
          <w:szCs w:val="20"/>
          <w:lang w:val="en-GB"/>
        </w:rPr>
        <w:t>Department of Public Health and Nursing, Faculty of Medicine and Health Sciences, NTNU, Norwegian University of Science and Technology</w:t>
      </w:r>
      <w:r w:rsidR="00936822" w:rsidRPr="0030702C">
        <w:rPr>
          <w:rFonts w:ascii="Times New Roman" w:hAnsi="Times New Roman" w:cs="Times New Roman"/>
          <w:sz w:val="20"/>
          <w:szCs w:val="20"/>
          <w:lang w:val="en-GB"/>
        </w:rPr>
        <w:t>, Trondheim, Norway</w:t>
      </w:r>
    </w:p>
    <w:p w14:paraId="3CFC3606" w14:textId="77777777" w:rsidR="00CF2DB9" w:rsidRPr="0030702C" w:rsidRDefault="00CF2DB9" w:rsidP="00CF2DB9">
      <w:pPr>
        <w:rPr>
          <w:sz w:val="20"/>
          <w:szCs w:val="20"/>
          <w:lang w:val="en-GB"/>
        </w:rPr>
      </w:pPr>
    </w:p>
    <w:p w14:paraId="32B14CB6" w14:textId="07DF6280" w:rsidR="00CF2DB9" w:rsidRPr="0030702C" w:rsidRDefault="00CF2DB9" w:rsidP="00CF2DB9">
      <w:pPr>
        <w:rPr>
          <w:sz w:val="20"/>
          <w:szCs w:val="20"/>
          <w:lang w:val="en-GB"/>
        </w:rPr>
      </w:pPr>
      <w:r w:rsidRPr="0030702C">
        <w:rPr>
          <w:sz w:val="20"/>
          <w:szCs w:val="20"/>
          <w:lang w:val="en-GB"/>
        </w:rPr>
        <w:t>*shared first authorship</w:t>
      </w:r>
    </w:p>
    <w:p w14:paraId="6BE3212B" w14:textId="77777777" w:rsidR="00D61ADB" w:rsidRPr="0030702C" w:rsidRDefault="00D61ADB" w:rsidP="009D5632">
      <w:pPr>
        <w:rPr>
          <w:sz w:val="20"/>
          <w:szCs w:val="20"/>
          <w:lang w:val="en-US"/>
        </w:rPr>
      </w:pPr>
    </w:p>
    <w:p w14:paraId="3E8504CF" w14:textId="25E17596" w:rsidR="00D61ADB" w:rsidRPr="0030702C" w:rsidRDefault="00D61ADB" w:rsidP="00D61ADB">
      <w:pPr>
        <w:rPr>
          <w:sz w:val="20"/>
          <w:szCs w:val="20"/>
          <w:lang w:val="en-GB"/>
        </w:rPr>
      </w:pPr>
      <w:r w:rsidRPr="0030702C">
        <w:rPr>
          <w:sz w:val="20"/>
          <w:szCs w:val="20"/>
          <w:lang w:val="en-GB"/>
        </w:rPr>
        <w:t>Number of tables: 4</w:t>
      </w:r>
    </w:p>
    <w:p w14:paraId="10165A89" w14:textId="44EB74F3" w:rsidR="00D61ADB" w:rsidRPr="0030702C" w:rsidRDefault="00DE72DE" w:rsidP="00D61ADB">
      <w:pPr>
        <w:rPr>
          <w:sz w:val="20"/>
          <w:szCs w:val="20"/>
          <w:lang w:val="en-GB"/>
        </w:rPr>
      </w:pPr>
      <w:r w:rsidRPr="0030702C">
        <w:rPr>
          <w:sz w:val="20"/>
          <w:szCs w:val="20"/>
          <w:lang w:val="en-GB"/>
        </w:rPr>
        <w:t>Number of figures: 2</w:t>
      </w:r>
    </w:p>
    <w:p w14:paraId="449BEB5F" w14:textId="77777777" w:rsidR="00D61ADB" w:rsidRPr="0030702C" w:rsidRDefault="00D61ADB" w:rsidP="00D61ADB">
      <w:pPr>
        <w:rPr>
          <w:sz w:val="20"/>
          <w:szCs w:val="20"/>
          <w:lang w:val="en-GB"/>
        </w:rPr>
      </w:pPr>
      <w:r w:rsidRPr="0030702C">
        <w:rPr>
          <w:sz w:val="20"/>
          <w:szCs w:val="20"/>
          <w:lang w:val="en-GB"/>
        </w:rPr>
        <w:t>Number of references: 42</w:t>
      </w:r>
    </w:p>
    <w:p w14:paraId="2CA17ECB" w14:textId="6C782102" w:rsidR="00D61ADB" w:rsidRDefault="00DE72DE" w:rsidP="00D61ADB">
      <w:pPr>
        <w:rPr>
          <w:sz w:val="20"/>
          <w:szCs w:val="20"/>
          <w:lang w:val="en-GB"/>
        </w:rPr>
      </w:pPr>
      <w:r w:rsidRPr="0030702C">
        <w:rPr>
          <w:sz w:val="20"/>
          <w:szCs w:val="20"/>
          <w:lang w:val="en-GB"/>
        </w:rPr>
        <w:t xml:space="preserve">Number of words: </w:t>
      </w:r>
    </w:p>
    <w:p w14:paraId="0D357E92" w14:textId="2177CBE9" w:rsidR="004376ED" w:rsidRDefault="004376ED" w:rsidP="00D61ADB">
      <w:pPr>
        <w:rPr>
          <w:sz w:val="20"/>
          <w:szCs w:val="20"/>
          <w:lang w:val="en-GB"/>
        </w:rPr>
      </w:pPr>
    </w:p>
    <w:p w14:paraId="7A1FDDB1" w14:textId="1E285B32" w:rsidR="004376ED" w:rsidRPr="0030702C" w:rsidRDefault="004376ED" w:rsidP="004376ED">
      <w:pPr>
        <w:pStyle w:val="Heading2"/>
        <w:rPr>
          <w:rFonts w:ascii="Times New Roman" w:hAnsi="Times New Roman" w:cs="Times New Roman"/>
          <w:sz w:val="20"/>
          <w:szCs w:val="20"/>
          <w:lang w:val="en-US"/>
        </w:rPr>
      </w:pPr>
      <w:r w:rsidRPr="0030702C">
        <w:rPr>
          <w:rFonts w:ascii="Times New Roman" w:hAnsi="Times New Roman" w:cs="Times New Roman"/>
          <w:sz w:val="20"/>
          <w:szCs w:val="20"/>
          <w:lang w:val="en-US"/>
        </w:rPr>
        <w:t xml:space="preserve">Acknowledgements: </w:t>
      </w:r>
    </w:p>
    <w:p w14:paraId="3388D0DA" w14:textId="77777777" w:rsidR="004376ED" w:rsidRPr="0030702C" w:rsidRDefault="004376ED" w:rsidP="004376ED">
      <w:pPr>
        <w:rPr>
          <w:sz w:val="20"/>
          <w:szCs w:val="20"/>
          <w:lang w:val="en-US"/>
        </w:rPr>
      </w:pPr>
      <w:r w:rsidRPr="0030702C">
        <w:rPr>
          <w:sz w:val="20"/>
          <w:szCs w:val="20"/>
          <w:lang w:val="en-US"/>
        </w:rPr>
        <w:t>We would like to thank all participating patients and physicians in this study, as well as the Coordination Unit Orkdal Region for their project management contribution. The study was funded by the Regional Research Funds in Norway, Mid-Norway, and the European Palliative Care Research Centre, Department of Clinical and Molecular Medicine, NTNU, Norwegian University of Science and Technology, and St. Olavs hospital, Trondheim University Hospital.</w:t>
      </w:r>
    </w:p>
    <w:p w14:paraId="0BD665F7" w14:textId="77777777" w:rsidR="004376ED" w:rsidRPr="004376ED" w:rsidRDefault="004376ED" w:rsidP="00D61ADB">
      <w:pPr>
        <w:rPr>
          <w:sz w:val="20"/>
          <w:szCs w:val="20"/>
          <w:lang w:val="en-US"/>
        </w:rPr>
      </w:pPr>
    </w:p>
    <w:p w14:paraId="4AD248A4" w14:textId="77777777" w:rsidR="00D61ADB" w:rsidRPr="0030702C" w:rsidRDefault="00D61ADB" w:rsidP="00CF2DB9">
      <w:pPr>
        <w:rPr>
          <w:sz w:val="20"/>
          <w:szCs w:val="20"/>
          <w:lang w:val="en-GB"/>
        </w:rPr>
      </w:pPr>
    </w:p>
    <w:p w14:paraId="07FF922B" w14:textId="27670FDA" w:rsidR="00862A0A" w:rsidRPr="00D36156" w:rsidRDefault="005415B6" w:rsidP="005E2B2D">
      <w:pPr>
        <w:rPr>
          <w:b/>
          <w:sz w:val="20"/>
          <w:szCs w:val="20"/>
          <w:lang w:val="en-GB"/>
        </w:rPr>
      </w:pPr>
      <w:r w:rsidRPr="00D36156">
        <w:rPr>
          <w:b/>
          <w:sz w:val="20"/>
          <w:szCs w:val="20"/>
          <w:lang w:val="en-GB"/>
        </w:rPr>
        <w:t>Corresponding author</w:t>
      </w:r>
      <w:r w:rsidR="007D7D21" w:rsidRPr="00D36156">
        <w:rPr>
          <w:b/>
          <w:sz w:val="20"/>
          <w:szCs w:val="20"/>
          <w:lang w:val="en-GB"/>
        </w:rPr>
        <w:t>:</w:t>
      </w:r>
      <w:r w:rsidR="00862A0A" w:rsidRPr="00D36156">
        <w:rPr>
          <w:b/>
          <w:sz w:val="20"/>
          <w:szCs w:val="20"/>
          <w:lang w:val="en-GB"/>
        </w:rPr>
        <w:t xml:space="preserve"> </w:t>
      </w:r>
    </w:p>
    <w:p w14:paraId="2EB260D7" w14:textId="77777777" w:rsidR="00D36156" w:rsidRDefault="00D36156" w:rsidP="005E2B2D">
      <w:pPr>
        <w:rPr>
          <w:sz w:val="20"/>
          <w:szCs w:val="20"/>
          <w:lang w:val="en-GB"/>
        </w:rPr>
      </w:pPr>
    </w:p>
    <w:p w14:paraId="4CDC17D5" w14:textId="7FD52326" w:rsidR="00D36156" w:rsidRDefault="00862A0A" w:rsidP="005E2B2D">
      <w:pPr>
        <w:rPr>
          <w:sz w:val="20"/>
          <w:szCs w:val="20"/>
          <w:lang w:val="en-GB"/>
        </w:rPr>
      </w:pPr>
      <w:r w:rsidRPr="0030702C">
        <w:rPr>
          <w:sz w:val="20"/>
          <w:szCs w:val="20"/>
          <w:lang w:val="en-GB"/>
        </w:rPr>
        <w:t>Hilde Krogstad</w:t>
      </w:r>
      <w:r w:rsidR="00673CE7" w:rsidRPr="0030702C">
        <w:rPr>
          <w:sz w:val="20"/>
          <w:szCs w:val="20"/>
          <w:lang w:val="en-GB"/>
        </w:rPr>
        <w:t xml:space="preserve">                                                                                                                                              </w:t>
      </w:r>
    </w:p>
    <w:p w14:paraId="6D5D9867" w14:textId="77777777" w:rsidR="00D36156" w:rsidRDefault="00D36156" w:rsidP="005E2B2D">
      <w:pPr>
        <w:rPr>
          <w:sz w:val="20"/>
          <w:szCs w:val="20"/>
          <w:lang w:val="en-GB"/>
        </w:rPr>
      </w:pPr>
    </w:p>
    <w:p w14:paraId="3D40CC74" w14:textId="457324F5" w:rsidR="001A00B8" w:rsidRPr="0030702C" w:rsidRDefault="00862A0A" w:rsidP="005E2B2D">
      <w:pPr>
        <w:rPr>
          <w:i/>
          <w:sz w:val="20"/>
          <w:szCs w:val="20"/>
          <w:lang w:val="en-GB"/>
        </w:rPr>
      </w:pPr>
      <w:r w:rsidRPr="0030702C">
        <w:rPr>
          <w:i/>
          <w:sz w:val="20"/>
          <w:szCs w:val="20"/>
          <w:lang w:val="en-GB"/>
        </w:rPr>
        <w:t>European Palliative Care Research Centre</w:t>
      </w:r>
      <w:r w:rsidR="00673CE7" w:rsidRPr="0030702C">
        <w:rPr>
          <w:i/>
          <w:sz w:val="20"/>
          <w:szCs w:val="20"/>
          <w:lang w:val="en-GB"/>
        </w:rPr>
        <w:t xml:space="preserve"> (PRC), </w:t>
      </w:r>
      <w:r w:rsidRPr="0030702C">
        <w:rPr>
          <w:i/>
          <w:sz w:val="20"/>
          <w:szCs w:val="20"/>
          <w:lang w:val="en-GB"/>
        </w:rPr>
        <w:t xml:space="preserve">Department of Clinical and Molecular Medicine, Faculty of Medicine and Health Sciences, NTNU, Norwegian University of Science and Technology, and </w:t>
      </w:r>
      <w:r w:rsidR="00673CE7" w:rsidRPr="0030702C">
        <w:rPr>
          <w:i/>
          <w:sz w:val="20"/>
          <w:szCs w:val="20"/>
          <w:lang w:val="en-GB"/>
        </w:rPr>
        <w:t xml:space="preserve">Cancer Clinic, </w:t>
      </w:r>
      <w:r w:rsidRPr="0030702C">
        <w:rPr>
          <w:i/>
          <w:sz w:val="20"/>
          <w:szCs w:val="20"/>
          <w:lang w:val="en-GB"/>
        </w:rPr>
        <w:t>St.</w:t>
      </w:r>
      <w:r w:rsidR="00673CE7" w:rsidRPr="0030702C">
        <w:rPr>
          <w:i/>
          <w:sz w:val="20"/>
          <w:szCs w:val="20"/>
          <w:lang w:val="en-GB"/>
        </w:rPr>
        <w:t xml:space="preserve"> </w:t>
      </w:r>
      <w:r w:rsidRPr="0030702C">
        <w:rPr>
          <w:i/>
          <w:sz w:val="20"/>
          <w:szCs w:val="20"/>
          <w:lang w:val="en-GB"/>
        </w:rPr>
        <w:t>Olavs hospital, Trondheim University Hospital</w:t>
      </w:r>
      <w:r w:rsidR="00673CE7" w:rsidRPr="0030702C">
        <w:rPr>
          <w:i/>
          <w:sz w:val="20"/>
          <w:szCs w:val="20"/>
          <w:lang w:val="en-GB"/>
        </w:rPr>
        <w:t>, Trondheim, N</w:t>
      </w:r>
      <w:r w:rsidRPr="0030702C">
        <w:rPr>
          <w:i/>
          <w:sz w:val="20"/>
          <w:szCs w:val="20"/>
          <w:lang w:val="en-GB"/>
        </w:rPr>
        <w:t>orway</w:t>
      </w:r>
      <w:r w:rsidR="00673CE7" w:rsidRPr="0030702C">
        <w:rPr>
          <w:i/>
          <w:sz w:val="20"/>
          <w:szCs w:val="20"/>
          <w:lang w:val="en-GB"/>
        </w:rPr>
        <w:t xml:space="preserve"> </w:t>
      </w:r>
    </w:p>
    <w:p w14:paraId="03DE28DC" w14:textId="77777777" w:rsidR="0054436B" w:rsidRPr="0030702C" w:rsidRDefault="0054436B" w:rsidP="005E2B2D">
      <w:pPr>
        <w:rPr>
          <w:i/>
          <w:sz w:val="20"/>
          <w:szCs w:val="20"/>
          <w:lang w:val="en-US"/>
        </w:rPr>
      </w:pPr>
      <w:r w:rsidRPr="0030702C">
        <w:rPr>
          <w:i/>
          <w:sz w:val="20"/>
          <w:szCs w:val="20"/>
          <w:lang w:val="en-US"/>
        </w:rPr>
        <w:t>Postbox 8905, NO-7491 Trondheim, Norway</w:t>
      </w:r>
    </w:p>
    <w:p w14:paraId="7D81B441" w14:textId="72FA158F" w:rsidR="001A00B8" w:rsidRPr="0030702C" w:rsidRDefault="0054436B" w:rsidP="005E2B2D">
      <w:pPr>
        <w:rPr>
          <w:i/>
          <w:sz w:val="20"/>
          <w:szCs w:val="20"/>
          <w:lang w:val="en-US"/>
        </w:rPr>
      </w:pPr>
      <w:r w:rsidRPr="0030702C">
        <w:rPr>
          <w:i/>
          <w:sz w:val="20"/>
          <w:szCs w:val="20"/>
          <w:lang w:val="en-US"/>
        </w:rPr>
        <w:t xml:space="preserve">E-mail: </w:t>
      </w:r>
      <w:hyperlink r:id="rId8" w:history="1">
        <w:r w:rsidR="00973374" w:rsidRPr="0030702C">
          <w:rPr>
            <w:rStyle w:val="Hyperlink"/>
            <w:i/>
            <w:sz w:val="20"/>
            <w:szCs w:val="20"/>
            <w:lang w:val="en-US"/>
          </w:rPr>
          <w:t>hilde.krogstad@ntnu.no</w:t>
        </w:r>
      </w:hyperlink>
      <w:r w:rsidR="00A912CC" w:rsidRPr="0030702C">
        <w:rPr>
          <w:i/>
          <w:sz w:val="20"/>
          <w:szCs w:val="20"/>
          <w:lang w:val="en-US"/>
        </w:rPr>
        <w:t xml:space="preserve">, </w:t>
      </w:r>
    </w:p>
    <w:p w14:paraId="5103CEFD" w14:textId="5F04DF01" w:rsidR="00A912CC" w:rsidRPr="0030702C" w:rsidRDefault="0054436B" w:rsidP="005E2B2D">
      <w:pPr>
        <w:rPr>
          <w:i/>
          <w:sz w:val="20"/>
          <w:szCs w:val="20"/>
          <w:lang w:val="en-GB"/>
        </w:rPr>
      </w:pPr>
      <w:r w:rsidRPr="0030702C">
        <w:rPr>
          <w:i/>
          <w:sz w:val="20"/>
          <w:szCs w:val="20"/>
          <w:lang w:val="en-GB"/>
        </w:rPr>
        <w:t>P</w:t>
      </w:r>
      <w:r w:rsidR="00A912CC" w:rsidRPr="0030702C">
        <w:rPr>
          <w:i/>
          <w:sz w:val="20"/>
          <w:szCs w:val="20"/>
          <w:lang w:val="en-GB"/>
        </w:rPr>
        <w:t>hone: +47</w:t>
      </w:r>
      <w:r w:rsidR="002F3C12" w:rsidRPr="0030702C">
        <w:rPr>
          <w:i/>
          <w:sz w:val="20"/>
          <w:szCs w:val="20"/>
          <w:lang w:val="en-GB"/>
        </w:rPr>
        <w:t xml:space="preserve"> </w:t>
      </w:r>
      <w:r w:rsidR="00A912CC" w:rsidRPr="0030702C">
        <w:rPr>
          <w:i/>
          <w:sz w:val="20"/>
          <w:szCs w:val="20"/>
          <w:lang w:val="en-GB"/>
        </w:rPr>
        <w:t>06800</w:t>
      </w:r>
    </w:p>
    <w:p w14:paraId="255A9ADC" w14:textId="7624350B" w:rsidR="005415B6" w:rsidRDefault="005415B6" w:rsidP="005E2B2D">
      <w:pPr>
        <w:rPr>
          <w:lang w:val="en-GB"/>
        </w:rPr>
      </w:pPr>
    </w:p>
    <w:p w14:paraId="6613CCF9" w14:textId="0EC0C328" w:rsidR="00B61DEF" w:rsidRPr="00B61DEF" w:rsidRDefault="00B61DEF" w:rsidP="005E2B2D">
      <w:pPr>
        <w:rPr>
          <w:sz w:val="20"/>
          <w:szCs w:val="20"/>
          <w:lang w:val="en-GB"/>
        </w:rPr>
      </w:pPr>
      <w:r w:rsidRPr="00B61DEF">
        <w:rPr>
          <w:sz w:val="20"/>
          <w:szCs w:val="20"/>
          <w:lang w:val="en-GB"/>
        </w:rPr>
        <w:t xml:space="preserve">ORCID: </w:t>
      </w:r>
      <w:r>
        <w:rPr>
          <w:sz w:val="20"/>
          <w:szCs w:val="20"/>
          <w:lang w:val="en-GB"/>
        </w:rPr>
        <w:t>0000-0002-2514-8154</w:t>
      </w:r>
    </w:p>
    <w:p w14:paraId="5BEBA3DD" w14:textId="7DBC56D9" w:rsidR="00A0507D" w:rsidRDefault="00A0507D">
      <w:pPr>
        <w:rPr>
          <w:rFonts w:asciiTheme="majorHAnsi" w:eastAsiaTheme="majorEastAsia" w:hAnsiTheme="majorHAnsi" w:cstheme="majorBidi"/>
          <w:b/>
          <w:bCs/>
          <w:color w:val="4F81BD" w:themeColor="accent1"/>
          <w:sz w:val="26"/>
          <w:szCs w:val="26"/>
          <w:lang w:val="en-GB"/>
        </w:rPr>
      </w:pPr>
      <w:r>
        <w:rPr>
          <w:lang w:val="en-GB"/>
        </w:rPr>
        <w:br w:type="page"/>
      </w:r>
    </w:p>
    <w:p w14:paraId="52DB6594" w14:textId="0A63C8B4" w:rsidR="005415B6" w:rsidRPr="0030702C" w:rsidRDefault="005415B6" w:rsidP="005E2B2D">
      <w:pPr>
        <w:pStyle w:val="Heading2"/>
        <w:rPr>
          <w:rFonts w:ascii="Times New Roman" w:hAnsi="Times New Roman" w:cs="Times New Roman"/>
          <w:sz w:val="20"/>
          <w:szCs w:val="20"/>
          <w:lang w:val="en-GB"/>
        </w:rPr>
      </w:pPr>
      <w:r w:rsidRPr="0030702C">
        <w:rPr>
          <w:rFonts w:ascii="Times New Roman" w:hAnsi="Times New Roman" w:cs="Times New Roman"/>
          <w:sz w:val="20"/>
          <w:szCs w:val="20"/>
          <w:lang w:val="en-GB"/>
        </w:rPr>
        <w:lastRenderedPageBreak/>
        <w:t>Abstract</w:t>
      </w:r>
      <w:r w:rsidR="00A912CC" w:rsidRPr="0030702C">
        <w:rPr>
          <w:rFonts w:ascii="Times New Roman" w:hAnsi="Times New Roman" w:cs="Times New Roman"/>
          <w:sz w:val="20"/>
          <w:szCs w:val="20"/>
          <w:lang w:val="en-GB"/>
        </w:rPr>
        <w:t xml:space="preserve"> </w:t>
      </w:r>
    </w:p>
    <w:p w14:paraId="0E2DC1B0" w14:textId="64F9A9AF" w:rsidR="00475196" w:rsidRPr="0030702C" w:rsidRDefault="00DE72DE" w:rsidP="00DE72DE">
      <w:pPr>
        <w:rPr>
          <w:sz w:val="20"/>
          <w:szCs w:val="20"/>
          <w:lang w:val="en-GB"/>
        </w:rPr>
      </w:pPr>
      <w:r w:rsidRPr="0030702C">
        <w:rPr>
          <w:b/>
          <w:sz w:val="20"/>
          <w:szCs w:val="20"/>
          <w:lang w:val="en-GB"/>
        </w:rPr>
        <w:t>Purpose</w:t>
      </w:r>
      <w:r w:rsidR="00214F8A" w:rsidRPr="0030702C">
        <w:rPr>
          <w:b/>
          <w:sz w:val="20"/>
          <w:szCs w:val="20"/>
          <w:lang w:val="en-GB"/>
        </w:rPr>
        <w:t>:</w:t>
      </w:r>
      <w:r w:rsidR="00214F8A" w:rsidRPr="0030702C">
        <w:rPr>
          <w:sz w:val="20"/>
          <w:szCs w:val="20"/>
          <w:lang w:val="en-GB"/>
        </w:rPr>
        <w:t xml:space="preserve"> </w:t>
      </w:r>
      <w:r w:rsidR="00FC67B2" w:rsidRPr="0030702C">
        <w:rPr>
          <w:sz w:val="20"/>
          <w:szCs w:val="20"/>
          <w:lang w:val="en-GB"/>
        </w:rPr>
        <w:t xml:space="preserve">Eir Version 3 (V3) is an electronic tool for </w:t>
      </w:r>
      <w:r w:rsidR="005E6839" w:rsidRPr="0030702C">
        <w:rPr>
          <w:sz w:val="20"/>
          <w:szCs w:val="20"/>
          <w:lang w:val="en-GB"/>
        </w:rPr>
        <w:t xml:space="preserve">administration of </w:t>
      </w:r>
      <w:r w:rsidR="00FC67B2" w:rsidRPr="0030702C">
        <w:rPr>
          <w:sz w:val="20"/>
          <w:szCs w:val="20"/>
          <w:lang w:val="en-GB"/>
        </w:rPr>
        <w:t>patient reported outcome measures</w:t>
      </w:r>
      <w:r w:rsidR="001A36DD" w:rsidRPr="0030702C">
        <w:rPr>
          <w:sz w:val="20"/>
          <w:szCs w:val="20"/>
          <w:lang w:val="en-GB"/>
        </w:rPr>
        <w:t xml:space="preserve"> (</w:t>
      </w:r>
      <w:r w:rsidR="005E6839" w:rsidRPr="0030702C">
        <w:rPr>
          <w:i/>
          <w:sz w:val="20"/>
          <w:szCs w:val="20"/>
          <w:lang w:val="en-GB"/>
        </w:rPr>
        <w:t>Eir-Patient</w:t>
      </w:r>
      <w:r w:rsidR="001A36DD" w:rsidRPr="0030702C">
        <w:rPr>
          <w:i/>
          <w:sz w:val="20"/>
          <w:szCs w:val="20"/>
          <w:lang w:val="en-GB"/>
        </w:rPr>
        <w:t>)</w:t>
      </w:r>
      <w:r w:rsidR="00FC67B2" w:rsidRPr="0030702C">
        <w:rPr>
          <w:sz w:val="20"/>
          <w:szCs w:val="20"/>
          <w:lang w:val="en-GB"/>
        </w:rPr>
        <w:t xml:space="preserve"> that immediately presents patient scores on the physician</w:t>
      </w:r>
      <w:r w:rsidR="00573008" w:rsidRPr="0030702C">
        <w:rPr>
          <w:sz w:val="20"/>
          <w:szCs w:val="20"/>
          <w:lang w:val="en-GB"/>
        </w:rPr>
        <w:t>´s computer</w:t>
      </w:r>
      <w:r w:rsidR="005E6839" w:rsidRPr="0030702C">
        <w:rPr>
          <w:sz w:val="20"/>
          <w:szCs w:val="20"/>
          <w:lang w:val="en-GB"/>
        </w:rPr>
        <w:t xml:space="preserve"> (</w:t>
      </w:r>
      <w:r w:rsidR="005E6839" w:rsidRPr="0030702C">
        <w:rPr>
          <w:i/>
          <w:sz w:val="20"/>
          <w:szCs w:val="20"/>
          <w:lang w:val="en-GB"/>
        </w:rPr>
        <w:t>Eir-Doctor</w:t>
      </w:r>
      <w:r w:rsidR="005E6839" w:rsidRPr="0030702C">
        <w:rPr>
          <w:sz w:val="20"/>
          <w:szCs w:val="20"/>
          <w:lang w:val="en-GB"/>
        </w:rPr>
        <w:t>)</w:t>
      </w:r>
      <w:r w:rsidR="00573008" w:rsidRPr="0030702C">
        <w:rPr>
          <w:sz w:val="20"/>
          <w:szCs w:val="20"/>
          <w:lang w:val="en-GB"/>
        </w:rPr>
        <w:t>.</w:t>
      </w:r>
      <w:r w:rsidR="005E5ED4" w:rsidRPr="0030702C">
        <w:rPr>
          <w:sz w:val="20"/>
          <w:szCs w:val="20"/>
          <w:lang w:val="en-GB"/>
        </w:rPr>
        <w:t xml:space="preserve"> Perceived</w:t>
      </w:r>
      <w:r w:rsidR="00CF42B5" w:rsidRPr="0030702C">
        <w:rPr>
          <w:sz w:val="20"/>
          <w:szCs w:val="20"/>
          <w:lang w:val="en-GB"/>
        </w:rPr>
        <w:t xml:space="preserve"> usability</w:t>
      </w:r>
      <w:r w:rsidR="00A660E7" w:rsidRPr="0030702C">
        <w:rPr>
          <w:sz w:val="20"/>
          <w:szCs w:val="20"/>
          <w:lang w:val="en-GB"/>
        </w:rPr>
        <w:t xml:space="preserve"> i</w:t>
      </w:r>
      <w:r w:rsidR="005E5ED4" w:rsidRPr="0030702C">
        <w:rPr>
          <w:sz w:val="20"/>
          <w:szCs w:val="20"/>
          <w:lang w:val="en-GB"/>
        </w:rPr>
        <w:t>s an important determinant for successful implementation.</w:t>
      </w:r>
      <w:r w:rsidRPr="0030702C">
        <w:rPr>
          <w:sz w:val="20"/>
          <w:szCs w:val="20"/>
          <w:lang w:val="en-GB"/>
        </w:rPr>
        <w:t xml:space="preserve"> The aim of this study was to answer the following research question evaluated at the cancer outpatient clinics, in the patients´ home, and at general practitioners´ (GP) offices: What are the number, type, and severity of usability issues evaluated by the patient (</w:t>
      </w:r>
      <w:r w:rsidRPr="0030702C">
        <w:rPr>
          <w:i/>
          <w:sz w:val="20"/>
          <w:szCs w:val="20"/>
          <w:lang w:val="en-GB"/>
        </w:rPr>
        <w:t>Eir-Patient</w:t>
      </w:r>
      <w:r w:rsidRPr="0030702C">
        <w:rPr>
          <w:sz w:val="20"/>
          <w:szCs w:val="20"/>
          <w:lang w:val="en-GB"/>
        </w:rPr>
        <w:t xml:space="preserve"> module) and by the physician (</w:t>
      </w:r>
      <w:r w:rsidRPr="0030702C">
        <w:rPr>
          <w:i/>
          <w:sz w:val="20"/>
          <w:szCs w:val="20"/>
          <w:lang w:val="en-GB"/>
        </w:rPr>
        <w:t xml:space="preserve">Eir-Doctor </w:t>
      </w:r>
      <w:r w:rsidRPr="0030702C">
        <w:rPr>
          <w:sz w:val="20"/>
          <w:szCs w:val="20"/>
          <w:lang w:val="en-GB"/>
        </w:rPr>
        <w:t xml:space="preserve">module)? </w:t>
      </w:r>
    </w:p>
    <w:p w14:paraId="0C6C30A4" w14:textId="14C89698" w:rsidR="00475196" w:rsidRPr="0030702C" w:rsidRDefault="00475196" w:rsidP="00475196">
      <w:pPr>
        <w:rPr>
          <w:sz w:val="20"/>
          <w:szCs w:val="20"/>
          <w:lang w:val="en-GB"/>
        </w:rPr>
      </w:pPr>
      <w:r w:rsidRPr="0030702C">
        <w:rPr>
          <w:b/>
          <w:sz w:val="20"/>
          <w:szCs w:val="20"/>
          <w:lang w:val="en-GB"/>
        </w:rPr>
        <w:t>Methods:</w:t>
      </w:r>
      <w:r w:rsidRPr="0030702C">
        <w:rPr>
          <w:sz w:val="20"/>
          <w:szCs w:val="20"/>
          <w:lang w:val="en-GB"/>
        </w:rPr>
        <w:t xml:space="preserve"> </w:t>
      </w:r>
      <w:r w:rsidR="00C80E5F" w:rsidRPr="0030702C">
        <w:rPr>
          <w:sz w:val="20"/>
          <w:szCs w:val="20"/>
          <w:lang w:val="en-GB"/>
        </w:rPr>
        <w:t>A</w:t>
      </w:r>
      <w:r w:rsidRPr="0030702C">
        <w:rPr>
          <w:sz w:val="20"/>
          <w:szCs w:val="20"/>
          <w:lang w:val="en-GB"/>
        </w:rPr>
        <w:t xml:space="preserve"> </w:t>
      </w:r>
      <w:r w:rsidR="004E433D" w:rsidRPr="0030702C">
        <w:rPr>
          <w:sz w:val="20"/>
          <w:szCs w:val="20"/>
          <w:lang w:val="en-GB"/>
        </w:rPr>
        <w:t xml:space="preserve">usability evaluation </w:t>
      </w:r>
      <w:r w:rsidR="00C80E5F" w:rsidRPr="0030702C">
        <w:rPr>
          <w:sz w:val="20"/>
          <w:szCs w:val="20"/>
          <w:lang w:val="en-GB"/>
        </w:rPr>
        <w:t>using</w:t>
      </w:r>
      <w:r w:rsidRPr="0030702C">
        <w:rPr>
          <w:sz w:val="20"/>
          <w:szCs w:val="20"/>
          <w:lang w:val="en-GB"/>
        </w:rPr>
        <w:t xml:space="preserve"> observation</w:t>
      </w:r>
      <w:r w:rsidR="00C80E5F" w:rsidRPr="0030702C">
        <w:rPr>
          <w:sz w:val="20"/>
          <w:szCs w:val="20"/>
          <w:lang w:val="en-GB"/>
        </w:rPr>
        <w:t>s</w:t>
      </w:r>
      <w:r w:rsidR="003A336C" w:rsidRPr="0030702C">
        <w:rPr>
          <w:sz w:val="20"/>
          <w:szCs w:val="20"/>
          <w:lang w:val="en-GB"/>
        </w:rPr>
        <w:t>,</w:t>
      </w:r>
      <w:r w:rsidR="00C80E5F" w:rsidRPr="0030702C">
        <w:rPr>
          <w:sz w:val="20"/>
          <w:szCs w:val="20"/>
          <w:lang w:val="en-GB"/>
        </w:rPr>
        <w:t xml:space="preserve"> </w:t>
      </w:r>
      <w:r w:rsidRPr="0030702C">
        <w:rPr>
          <w:sz w:val="20"/>
          <w:szCs w:val="20"/>
          <w:lang w:val="en-GB"/>
        </w:rPr>
        <w:t>think-aloud sessions, individual</w:t>
      </w:r>
      <w:r w:rsidR="003458BD" w:rsidRPr="0030702C">
        <w:rPr>
          <w:sz w:val="20"/>
          <w:szCs w:val="20"/>
          <w:lang w:val="en-GB"/>
        </w:rPr>
        <w:t xml:space="preserve"> </w:t>
      </w:r>
      <w:r w:rsidR="003A336C" w:rsidRPr="0030702C">
        <w:rPr>
          <w:sz w:val="20"/>
          <w:szCs w:val="20"/>
          <w:lang w:val="en-GB"/>
        </w:rPr>
        <w:t>interviews</w:t>
      </w:r>
      <w:r w:rsidR="00765C99" w:rsidRPr="0030702C">
        <w:rPr>
          <w:sz w:val="20"/>
          <w:szCs w:val="20"/>
          <w:lang w:val="en-GB"/>
        </w:rPr>
        <w:t xml:space="preserve"> and </w:t>
      </w:r>
      <w:r w:rsidR="00C80E5F" w:rsidRPr="0030702C">
        <w:rPr>
          <w:sz w:val="20"/>
          <w:szCs w:val="20"/>
          <w:lang w:val="en-GB"/>
        </w:rPr>
        <w:t>focus group</w:t>
      </w:r>
      <w:r w:rsidR="005E6839" w:rsidRPr="0030702C">
        <w:rPr>
          <w:sz w:val="20"/>
          <w:szCs w:val="20"/>
          <w:lang w:val="en-GB"/>
        </w:rPr>
        <w:t xml:space="preserve"> interviews</w:t>
      </w:r>
      <w:r w:rsidR="00C80E5F" w:rsidRPr="0030702C">
        <w:rPr>
          <w:sz w:val="20"/>
          <w:szCs w:val="20"/>
          <w:lang w:val="en-GB"/>
        </w:rPr>
        <w:t xml:space="preserve"> in</w:t>
      </w:r>
      <w:r w:rsidR="00C80E5F" w:rsidRPr="0030702C">
        <w:rPr>
          <w:color w:val="000000" w:themeColor="text1"/>
          <w:sz w:val="20"/>
          <w:szCs w:val="20"/>
          <w:lang w:val="en-GB"/>
        </w:rPr>
        <w:t xml:space="preserve"> cancer </w:t>
      </w:r>
      <w:r w:rsidRPr="0030702C">
        <w:rPr>
          <w:color w:val="000000" w:themeColor="text1"/>
          <w:sz w:val="20"/>
          <w:szCs w:val="20"/>
          <w:lang w:val="en-GB"/>
        </w:rPr>
        <w:t>patients and their physicians</w:t>
      </w:r>
      <w:r w:rsidR="00DE5F33" w:rsidRPr="0030702C">
        <w:rPr>
          <w:color w:val="000000" w:themeColor="text1"/>
          <w:sz w:val="20"/>
          <w:szCs w:val="20"/>
          <w:lang w:val="en-GB"/>
        </w:rPr>
        <w:t xml:space="preserve"> was conducted</w:t>
      </w:r>
      <w:r w:rsidR="00C80E5F" w:rsidRPr="0030702C">
        <w:rPr>
          <w:color w:val="000000" w:themeColor="text1"/>
          <w:sz w:val="20"/>
          <w:szCs w:val="20"/>
          <w:lang w:val="en-GB"/>
        </w:rPr>
        <w:t>.</w:t>
      </w:r>
      <w:r w:rsidR="003458BD" w:rsidRPr="0030702C">
        <w:rPr>
          <w:color w:val="000000" w:themeColor="text1"/>
          <w:sz w:val="20"/>
          <w:szCs w:val="20"/>
          <w:lang w:val="en-GB"/>
        </w:rPr>
        <w:t xml:space="preserve"> </w:t>
      </w:r>
      <w:r w:rsidRPr="0030702C">
        <w:rPr>
          <w:color w:val="000000" w:themeColor="text1"/>
          <w:sz w:val="20"/>
          <w:szCs w:val="20"/>
          <w:lang w:val="en-GB"/>
        </w:rPr>
        <w:t>Identified usability issues were graded on a severity scale from 1 (irritant) to 4 (unusable</w:t>
      </w:r>
      <w:r w:rsidR="00CE7E62" w:rsidRPr="0030702C">
        <w:rPr>
          <w:color w:val="000000" w:themeColor="text1"/>
          <w:sz w:val="20"/>
          <w:szCs w:val="20"/>
          <w:lang w:val="en-GB"/>
        </w:rPr>
        <w:t>).</w:t>
      </w:r>
      <w:r w:rsidRPr="0030702C">
        <w:rPr>
          <w:color w:val="000000" w:themeColor="text1"/>
          <w:sz w:val="20"/>
          <w:szCs w:val="20"/>
          <w:lang w:val="en-GB"/>
        </w:rPr>
        <w:t xml:space="preserve">  </w:t>
      </w:r>
    </w:p>
    <w:p w14:paraId="2D92C3CB" w14:textId="7D79EA2B" w:rsidR="00475196" w:rsidRPr="0030702C" w:rsidRDefault="00475196" w:rsidP="00475196">
      <w:pPr>
        <w:rPr>
          <w:sz w:val="20"/>
          <w:szCs w:val="20"/>
          <w:lang w:val="en-GB"/>
        </w:rPr>
      </w:pPr>
      <w:r w:rsidRPr="0030702C">
        <w:rPr>
          <w:b/>
          <w:sz w:val="20"/>
          <w:szCs w:val="20"/>
          <w:lang w:val="en-GB"/>
        </w:rPr>
        <w:t>Results:</w:t>
      </w:r>
      <w:r w:rsidR="00AC0ED2" w:rsidRPr="0030702C">
        <w:rPr>
          <w:b/>
          <w:sz w:val="20"/>
          <w:szCs w:val="20"/>
          <w:lang w:val="en-GB"/>
        </w:rPr>
        <w:t xml:space="preserve"> </w:t>
      </w:r>
      <w:r w:rsidR="00AC0ED2" w:rsidRPr="0030702C">
        <w:rPr>
          <w:sz w:val="20"/>
          <w:szCs w:val="20"/>
          <w:lang w:val="en-GB"/>
        </w:rPr>
        <w:t>Overall</w:t>
      </w:r>
      <w:r w:rsidR="0003126C" w:rsidRPr="0030702C">
        <w:rPr>
          <w:sz w:val="20"/>
          <w:szCs w:val="20"/>
          <w:lang w:val="en-GB"/>
        </w:rPr>
        <w:t xml:space="preserve">, </w:t>
      </w:r>
      <w:r w:rsidR="00AC0ED2" w:rsidRPr="0030702C">
        <w:rPr>
          <w:sz w:val="20"/>
          <w:szCs w:val="20"/>
          <w:lang w:val="en-GB"/>
        </w:rPr>
        <w:t>73</w:t>
      </w:r>
      <w:r w:rsidR="008F3B55" w:rsidRPr="0030702C">
        <w:rPr>
          <w:sz w:val="20"/>
          <w:szCs w:val="20"/>
          <w:lang w:val="en-GB"/>
        </w:rPr>
        <w:t xml:space="preserve"> Eir registrations were performed by </w:t>
      </w:r>
      <w:r w:rsidR="005E5ED4" w:rsidRPr="0030702C">
        <w:rPr>
          <w:sz w:val="20"/>
          <w:szCs w:val="20"/>
          <w:lang w:val="en-GB"/>
        </w:rPr>
        <w:t>37</w:t>
      </w:r>
      <w:r w:rsidR="008F3B55" w:rsidRPr="0030702C">
        <w:rPr>
          <w:sz w:val="20"/>
          <w:szCs w:val="20"/>
          <w:lang w:val="en-GB"/>
        </w:rPr>
        <w:t xml:space="preserve"> patients</w:t>
      </w:r>
      <w:r w:rsidR="00DE5F33" w:rsidRPr="0030702C">
        <w:rPr>
          <w:sz w:val="20"/>
          <w:szCs w:val="20"/>
          <w:lang w:val="en-GB"/>
        </w:rPr>
        <w:t>,</w:t>
      </w:r>
      <w:r w:rsidR="008F3B55" w:rsidRPr="0030702C">
        <w:rPr>
          <w:sz w:val="20"/>
          <w:szCs w:val="20"/>
          <w:lang w:val="en-GB"/>
        </w:rPr>
        <w:t xml:space="preserve"> and </w:t>
      </w:r>
      <w:r w:rsidR="00DE5F33" w:rsidRPr="0030702C">
        <w:rPr>
          <w:sz w:val="20"/>
          <w:szCs w:val="20"/>
          <w:lang w:val="en-GB"/>
        </w:rPr>
        <w:t xml:space="preserve">used by </w:t>
      </w:r>
      <w:r w:rsidR="005E5ED4" w:rsidRPr="0030702C">
        <w:rPr>
          <w:sz w:val="20"/>
          <w:szCs w:val="20"/>
          <w:lang w:val="en-GB"/>
        </w:rPr>
        <w:t>17</w:t>
      </w:r>
      <w:r w:rsidR="008F3B55" w:rsidRPr="0030702C">
        <w:rPr>
          <w:sz w:val="20"/>
          <w:szCs w:val="20"/>
          <w:lang w:val="en-GB"/>
        </w:rPr>
        <w:t xml:space="preserve"> physicians</w:t>
      </w:r>
      <w:r w:rsidR="00EC11DB" w:rsidRPr="0030702C">
        <w:rPr>
          <w:sz w:val="20"/>
          <w:szCs w:val="20"/>
          <w:lang w:val="en-GB"/>
        </w:rPr>
        <w:t xml:space="preserve"> in clinical consultations</w:t>
      </w:r>
      <w:r w:rsidR="005E5ED4" w:rsidRPr="0030702C">
        <w:rPr>
          <w:sz w:val="20"/>
          <w:szCs w:val="20"/>
          <w:lang w:val="en-GB"/>
        </w:rPr>
        <w:t>.</w:t>
      </w:r>
      <w:r w:rsidR="00EC11DB" w:rsidRPr="0030702C">
        <w:rPr>
          <w:sz w:val="20"/>
          <w:szCs w:val="20"/>
          <w:lang w:val="en-GB"/>
        </w:rPr>
        <w:t xml:space="preserve"> All patients were able to complete the </w:t>
      </w:r>
      <w:r w:rsidR="00EC11DB" w:rsidRPr="0030702C">
        <w:rPr>
          <w:i/>
          <w:sz w:val="20"/>
          <w:szCs w:val="20"/>
          <w:lang w:val="en-GB"/>
        </w:rPr>
        <w:t>Eir-Patient</w:t>
      </w:r>
      <w:r w:rsidR="00EC11DB" w:rsidRPr="0030702C">
        <w:rPr>
          <w:sz w:val="20"/>
          <w:szCs w:val="20"/>
          <w:lang w:val="en-GB"/>
        </w:rPr>
        <w:t xml:space="preserve"> symptom registration</w:t>
      </w:r>
      <w:r w:rsidR="000530C5" w:rsidRPr="0030702C">
        <w:rPr>
          <w:sz w:val="20"/>
          <w:szCs w:val="20"/>
          <w:lang w:val="en-GB"/>
        </w:rPr>
        <w:t>.</w:t>
      </w:r>
      <w:r w:rsidR="008F3B55" w:rsidRPr="0030702C">
        <w:rPr>
          <w:sz w:val="20"/>
          <w:szCs w:val="20"/>
          <w:lang w:val="en-GB"/>
        </w:rPr>
        <w:t xml:space="preserve"> </w:t>
      </w:r>
      <w:r w:rsidR="005E6839" w:rsidRPr="0030702C">
        <w:rPr>
          <w:sz w:val="20"/>
          <w:szCs w:val="20"/>
          <w:lang w:val="en-US"/>
        </w:rPr>
        <w:t>S</w:t>
      </w:r>
      <w:r w:rsidR="00FE2DF7" w:rsidRPr="0030702C">
        <w:rPr>
          <w:sz w:val="20"/>
          <w:szCs w:val="20"/>
          <w:lang w:val="en-US"/>
        </w:rPr>
        <w:t>e</w:t>
      </w:r>
      <w:r w:rsidR="005E6839" w:rsidRPr="0030702C">
        <w:rPr>
          <w:sz w:val="20"/>
          <w:szCs w:val="20"/>
          <w:lang w:val="en-US"/>
        </w:rPr>
        <w:t>venty-two</w:t>
      </w:r>
      <w:r w:rsidR="00FE465F" w:rsidRPr="0030702C">
        <w:rPr>
          <w:sz w:val="20"/>
          <w:szCs w:val="20"/>
          <w:lang w:val="en-US"/>
        </w:rPr>
        <w:t xml:space="preserve"> usability issues were identified. None of the</w:t>
      </w:r>
      <w:r w:rsidR="005E6839" w:rsidRPr="0030702C">
        <w:rPr>
          <w:sz w:val="20"/>
          <w:szCs w:val="20"/>
          <w:lang w:val="en-US"/>
        </w:rPr>
        <w:t>m</w:t>
      </w:r>
      <w:r w:rsidR="00FE465F" w:rsidRPr="0030702C">
        <w:rPr>
          <w:sz w:val="20"/>
          <w:szCs w:val="20"/>
          <w:lang w:val="en-US"/>
        </w:rPr>
        <w:t xml:space="preserve"> were graded as unusable. </w:t>
      </w:r>
      <w:r w:rsidR="00CE7E62" w:rsidRPr="0030702C">
        <w:rPr>
          <w:sz w:val="20"/>
          <w:szCs w:val="20"/>
          <w:lang w:val="en-GB"/>
        </w:rPr>
        <w:t>For</w:t>
      </w:r>
      <w:r w:rsidR="005E5ED4" w:rsidRPr="0030702C">
        <w:rPr>
          <w:sz w:val="20"/>
          <w:szCs w:val="20"/>
          <w:lang w:val="en-GB"/>
        </w:rPr>
        <w:t xml:space="preserve"> the</w:t>
      </w:r>
      <w:r w:rsidR="00CE7E62" w:rsidRPr="0030702C">
        <w:rPr>
          <w:sz w:val="20"/>
          <w:szCs w:val="20"/>
          <w:lang w:val="en-GB"/>
        </w:rPr>
        <w:t xml:space="preserve"> </w:t>
      </w:r>
      <w:r w:rsidRPr="0030702C">
        <w:rPr>
          <w:i/>
          <w:sz w:val="20"/>
          <w:szCs w:val="20"/>
          <w:lang w:val="en-GB"/>
        </w:rPr>
        <w:t>Eir-Patient</w:t>
      </w:r>
      <w:r w:rsidR="005E5ED4" w:rsidRPr="0030702C">
        <w:rPr>
          <w:i/>
          <w:sz w:val="20"/>
          <w:szCs w:val="20"/>
          <w:lang w:val="en-GB"/>
        </w:rPr>
        <w:t xml:space="preserve"> </w:t>
      </w:r>
      <w:r w:rsidR="005E5ED4" w:rsidRPr="0030702C">
        <w:rPr>
          <w:sz w:val="20"/>
          <w:szCs w:val="20"/>
          <w:lang w:val="en-GB"/>
        </w:rPr>
        <w:t>module</w:t>
      </w:r>
      <w:r w:rsidR="00CE7E62" w:rsidRPr="0030702C">
        <w:rPr>
          <w:sz w:val="20"/>
          <w:szCs w:val="20"/>
          <w:lang w:val="en-GB"/>
        </w:rPr>
        <w:t xml:space="preserve">, </w:t>
      </w:r>
      <w:r w:rsidR="004D2C31" w:rsidRPr="0030702C">
        <w:rPr>
          <w:sz w:val="20"/>
          <w:szCs w:val="20"/>
          <w:lang w:val="en-GB"/>
        </w:rPr>
        <w:t>6</w:t>
      </w:r>
      <w:r w:rsidR="00577D98" w:rsidRPr="0030702C">
        <w:rPr>
          <w:sz w:val="20"/>
          <w:szCs w:val="20"/>
          <w:lang w:val="en-GB"/>
        </w:rPr>
        <w:t>2</w:t>
      </w:r>
      <w:r w:rsidR="004D2C31" w:rsidRPr="0030702C">
        <w:rPr>
          <w:sz w:val="20"/>
          <w:szCs w:val="20"/>
          <w:lang w:val="en-GB"/>
        </w:rPr>
        <w:t xml:space="preserve">% </w:t>
      </w:r>
      <w:r w:rsidR="002F3C12" w:rsidRPr="0030702C">
        <w:rPr>
          <w:sz w:val="20"/>
          <w:szCs w:val="20"/>
          <w:lang w:val="en-GB"/>
        </w:rPr>
        <w:t xml:space="preserve">of </w:t>
      </w:r>
      <w:r w:rsidR="00CE7E62" w:rsidRPr="0030702C">
        <w:rPr>
          <w:sz w:val="20"/>
          <w:szCs w:val="20"/>
          <w:lang w:val="en-GB"/>
        </w:rPr>
        <w:t xml:space="preserve">the identified </w:t>
      </w:r>
      <w:r w:rsidR="002F3C12" w:rsidRPr="0030702C">
        <w:rPr>
          <w:sz w:val="20"/>
          <w:szCs w:val="20"/>
          <w:lang w:val="en-GB"/>
        </w:rPr>
        <w:t>usability issues</w:t>
      </w:r>
      <w:r w:rsidRPr="0030702C">
        <w:rPr>
          <w:sz w:val="20"/>
          <w:szCs w:val="20"/>
          <w:lang w:val="en-GB"/>
        </w:rPr>
        <w:t xml:space="preserve"> were graded as irritant</w:t>
      </w:r>
      <w:r w:rsidR="0068247C" w:rsidRPr="0030702C">
        <w:rPr>
          <w:sz w:val="20"/>
          <w:szCs w:val="20"/>
          <w:lang w:val="en-GB"/>
        </w:rPr>
        <w:t xml:space="preserve"> (grade 1)</w:t>
      </w:r>
      <w:r w:rsidRPr="0030702C">
        <w:rPr>
          <w:sz w:val="20"/>
          <w:szCs w:val="20"/>
          <w:lang w:val="en-GB"/>
        </w:rPr>
        <w:t>,</w:t>
      </w:r>
      <w:r w:rsidR="004D2C31" w:rsidRPr="0030702C">
        <w:rPr>
          <w:sz w:val="20"/>
          <w:szCs w:val="20"/>
          <w:lang w:val="en-GB"/>
        </w:rPr>
        <w:t xml:space="preserve"> </w:t>
      </w:r>
      <w:r w:rsidRPr="0030702C">
        <w:rPr>
          <w:sz w:val="20"/>
          <w:szCs w:val="20"/>
          <w:lang w:val="en-GB"/>
        </w:rPr>
        <w:t>18%</w:t>
      </w:r>
      <w:r w:rsidR="004D2C31" w:rsidRPr="0030702C">
        <w:rPr>
          <w:sz w:val="20"/>
          <w:szCs w:val="20"/>
          <w:lang w:val="en-GB"/>
        </w:rPr>
        <w:t xml:space="preserve"> </w:t>
      </w:r>
      <w:r w:rsidRPr="0030702C">
        <w:rPr>
          <w:sz w:val="20"/>
          <w:szCs w:val="20"/>
          <w:lang w:val="en-GB"/>
        </w:rPr>
        <w:t xml:space="preserve">as moderate (grade 2) and </w:t>
      </w:r>
      <w:r w:rsidR="004D2C31" w:rsidRPr="0030702C">
        <w:rPr>
          <w:sz w:val="20"/>
          <w:szCs w:val="20"/>
          <w:lang w:val="en-GB"/>
        </w:rPr>
        <w:t xml:space="preserve">20% </w:t>
      </w:r>
      <w:r w:rsidRPr="0030702C">
        <w:rPr>
          <w:sz w:val="20"/>
          <w:szCs w:val="20"/>
          <w:lang w:val="en-GB"/>
        </w:rPr>
        <w:t xml:space="preserve">as severe (grade 3). </w:t>
      </w:r>
      <w:r w:rsidR="00254D9E" w:rsidRPr="0030702C">
        <w:rPr>
          <w:sz w:val="20"/>
          <w:szCs w:val="20"/>
          <w:lang w:val="en-GB"/>
        </w:rPr>
        <w:t>For</w:t>
      </w:r>
      <w:r w:rsidR="005E5ED4" w:rsidRPr="0030702C">
        <w:rPr>
          <w:sz w:val="20"/>
          <w:szCs w:val="20"/>
          <w:lang w:val="en-GB"/>
        </w:rPr>
        <w:t xml:space="preserve"> the </w:t>
      </w:r>
      <w:r w:rsidR="002F3C12" w:rsidRPr="0030702C">
        <w:rPr>
          <w:i/>
          <w:sz w:val="20"/>
          <w:szCs w:val="20"/>
          <w:lang w:val="en-GB"/>
        </w:rPr>
        <w:t>Eir-Doctor</w:t>
      </w:r>
      <w:r w:rsidR="005E5ED4" w:rsidRPr="0030702C">
        <w:rPr>
          <w:i/>
          <w:sz w:val="20"/>
          <w:szCs w:val="20"/>
          <w:lang w:val="en-GB"/>
        </w:rPr>
        <w:t xml:space="preserve"> </w:t>
      </w:r>
      <w:r w:rsidR="005E5ED4" w:rsidRPr="0030702C">
        <w:rPr>
          <w:sz w:val="20"/>
          <w:szCs w:val="20"/>
          <w:lang w:val="en-GB"/>
        </w:rPr>
        <w:t>module</w:t>
      </w:r>
      <w:r w:rsidR="00254D9E" w:rsidRPr="0030702C">
        <w:rPr>
          <w:sz w:val="20"/>
          <w:szCs w:val="20"/>
          <w:lang w:val="en-GB"/>
        </w:rPr>
        <w:t xml:space="preserve">, </w:t>
      </w:r>
      <w:r w:rsidRPr="0030702C">
        <w:rPr>
          <w:sz w:val="20"/>
          <w:szCs w:val="20"/>
          <w:lang w:val="en-GB"/>
        </w:rPr>
        <w:t>46%</w:t>
      </w:r>
      <w:r w:rsidR="004D2C31" w:rsidRPr="0030702C">
        <w:rPr>
          <w:sz w:val="20"/>
          <w:szCs w:val="20"/>
          <w:lang w:val="en-GB"/>
        </w:rPr>
        <w:t xml:space="preserve"> </w:t>
      </w:r>
      <w:r w:rsidR="002F3C12" w:rsidRPr="0030702C">
        <w:rPr>
          <w:sz w:val="20"/>
          <w:szCs w:val="20"/>
          <w:lang w:val="en-GB"/>
        </w:rPr>
        <w:t xml:space="preserve">of </w:t>
      </w:r>
      <w:r w:rsidR="00254D9E" w:rsidRPr="0030702C">
        <w:rPr>
          <w:sz w:val="20"/>
          <w:szCs w:val="20"/>
          <w:lang w:val="en-GB"/>
        </w:rPr>
        <w:t xml:space="preserve">the identified </w:t>
      </w:r>
      <w:r w:rsidR="002F3C12" w:rsidRPr="0030702C">
        <w:rPr>
          <w:sz w:val="20"/>
          <w:szCs w:val="20"/>
          <w:lang w:val="en-GB"/>
        </w:rPr>
        <w:t>usability issues</w:t>
      </w:r>
      <w:r w:rsidRPr="0030702C">
        <w:rPr>
          <w:sz w:val="20"/>
          <w:szCs w:val="20"/>
          <w:lang w:val="en-GB"/>
        </w:rPr>
        <w:t xml:space="preserve"> were graded as irritant,</w:t>
      </w:r>
      <w:r w:rsidR="004D2C31" w:rsidRPr="0030702C">
        <w:rPr>
          <w:sz w:val="20"/>
          <w:szCs w:val="20"/>
          <w:lang w:val="en-GB"/>
        </w:rPr>
        <w:t xml:space="preserve"> 36%</w:t>
      </w:r>
      <w:r w:rsidRPr="0030702C">
        <w:rPr>
          <w:sz w:val="20"/>
          <w:szCs w:val="20"/>
          <w:lang w:val="en-GB"/>
        </w:rPr>
        <w:t xml:space="preserve"> as moderate and </w:t>
      </w:r>
      <w:r w:rsidR="004D2C31" w:rsidRPr="0030702C">
        <w:rPr>
          <w:sz w:val="20"/>
          <w:szCs w:val="20"/>
          <w:lang w:val="en-GB"/>
        </w:rPr>
        <w:t xml:space="preserve">18% </w:t>
      </w:r>
      <w:r w:rsidRPr="0030702C">
        <w:rPr>
          <w:sz w:val="20"/>
          <w:szCs w:val="20"/>
          <w:lang w:val="en-GB"/>
        </w:rPr>
        <w:t xml:space="preserve">as severe. </w:t>
      </w:r>
    </w:p>
    <w:p w14:paraId="726E0FC5" w14:textId="5CD6776D" w:rsidR="002C4E26" w:rsidRPr="0030702C" w:rsidRDefault="005415B6" w:rsidP="002C4E26">
      <w:pPr>
        <w:rPr>
          <w:sz w:val="20"/>
          <w:szCs w:val="20"/>
          <w:lang w:val="en-US"/>
        </w:rPr>
      </w:pPr>
      <w:r w:rsidRPr="0030702C">
        <w:rPr>
          <w:b/>
          <w:sz w:val="20"/>
          <w:szCs w:val="20"/>
          <w:lang w:val="en-GB"/>
        </w:rPr>
        <w:t>Conclusions</w:t>
      </w:r>
      <w:r w:rsidR="00685FB9" w:rsidRPr="0030702C">
        <w:rPr>
          <w:b/>
          <w:sz w:val="20"/>
          <w:szCs w:val="20"/>
          <w:lang w:val="en-GB"/>
        </w:rPr>
        <w:t>:</w:t>
      </w:r>
      <w:r w:rsidR="00573008" w:rsidRPr="0030702C">
        <w:rPr>
          <w:sz w:val="20"/>
          <w:szCs w:val="20"/>
          <w:lang w:val="en-US"/>
        </w:rPr>
        <w:t xml:space="preserve"> In the </w:t>
      </w:r>
      <w:r w:rsidR="005E5ED4" w:rsidRPr="0030702C">
        <w:rPr>
          <w:sz w:val="20"/>
          <w:szCs w:val="20"/>
          <w:lang w:val="en-US"/>
        </w:rPr>
        <w:t>subsequent</w:t>
      </w:r>
      <w:r w:rsidR="00573008" w:rsidRPr="0030702C">
        <w:rPr>
          <w:sz w:val="20"/>
          <w:szCs w:val="20"/>
          <w:lang w:val="en-US"/>
        </w:rPr>
        <w:t xml:space="preserve"> Eir-version,</w:t>
      </w:r>
      <w:r w:rsidR="00BD3C25" w:rsidRPr="0030702C">
        <w:rPr>
          <w:sz w:val="20"/>
          <w:szCs w:val="20"/>
          <w:lang w:val="en-US"/>
        </w:rPr>
        <w:t xml:space="preserve"> </w:t>
      </w:r>
      <w:r w:rsidR="00573008" w:rsidRPr="0030702C">
        <w:rPr>
          <w:sz w:val="20"/>
          <w:szCs w:val="20"/>
          <w:lang w:val="en-US"/>
        </w:rPr>
        <w:t>issues in the severe and moderate categories have been changed, to optimize the usability of using real time PROMs in clinical practice.</w:t>
      </w:r>
    </w:p>
    <w:p w14:paraId="035FEE48" w14:textId="77777777" w:rsidR="002C4E26" w:rsidRPr="0030702C" w:rsidRDefault="002C4E26" w:rsidP="005E2B2D">
      <w:pPr>
        <w:rPr>
          <w:sz w:val="20"/>
          <w:szCs w:val="20"/>
          <w:lang w:val="en-US"/>
        </w:rPr>
      </w:pPr>
    </w:p>
    <w:p w14:paraId="1245016C" w14:textId="30DE1F24" w:rsidR="005415B6" w:rsidRPr="0030702C" w:rsidRDefault="005415B6" w:rsidP="005E2B2D">
      <w:pPr>
        <w:rPr>
          <w:sz w:val="20"/>
          <w:szCs w:val="20"/>
          <w:lang w:val="en-GB"/>
        </w:rPr>
      </w:pPr>
      <w:r w:rsidRPr="0030702C">
        <w:rPr>
          <w:b/>
          <w:sz w:val="20"/>
          <w:szCs w:val="20"/>
          <w:lang w:val="en-GB"/>
        </w:rPr>
        <w:t>Keywords</w:t>
      </w:r>
      <w:r w:rsidR="005C05C9" w:rsidRPr="0030702C">
        <w:rPr>
          <w:b/>
          <w:sz w:val="20"/>
          <w:szCs w:val="20"/>
          <w:lang w:val="en-GB"/>
        </w:rPr>
        <w:t>:</w:t>
      </w:r>
      <w:r w:rsidR="008F78FF" w:rsidRPr="0030702C">
        <w:rPr>
          <w:sz w:val="20"/>
          <w:szCs w:val="20"/>
          <w:lang w:val="en-GB"/>
        </w:rPr>
        <w:t xml:space="preserve"> P</w:t>
      </w:r>
      <w:r w:rsidR="005C05C9" w:rsidRPr="0030702C">
        <w:rPr>
          <w:sz w:val="20"/>
          <w:szCs w:val="20"/>
          <w:lang w:val="en-GB"/>
        </w:rPr>
        <w:t>atient reported outcome measures</w:t>
      </w:r>
      <w:r w:rsidR="008C243D" w:rsidRPr="0030702C">
        <w:rPr>
          <w:sz w:val="20"/>
          <w:szCs w:val="20"/>
          <w:lang w:val="en-GB"/>
        </w:rPr>
        <w:t>,</w:t>
      </w:r>
      <w:r w:rsidR="00592561" w:rsidRPr="0030702C">
        <w:rPr>
          <w:sz w:val="20"/>
          <w:szCs w:val="20"/>
          <w:lang w:val="en-GB"/>
        </w:rPr>
        <w:t xml:space="preserve"> PRO</w:t>
      </w:r>
      <w:r w:rsidR="000148FE" w:rsidRPr="0030702C">
        <w:rPr>
          <w:sz w:val="20"/>
          <w:szCs w:val="20"/>
          <w:lang w:val="en-GB"/>
        </w:rPr>
        <w:t>M</w:t>
      </w:r>
      <w:r w:rsidR="00592561" w:rsidRPr="0030702C">
        <w:rPr>
          <w:sz w:val="20"/>
          <w:szCs w:val="20"/>
          <w:lang w:val="en-GB"/>
        </w:rPr>
        <w:t>s</w:t>
      </w:r>
      <w:r w:rsidR="000530C5" w:rsidRPr="0030702C">
        <w:rPr>
          <w:sz w:val="20"/>
          <w:szCs w:val="20"/>
          <w:lang w:val="en-GB"/>
        </w:rPr>
        <w:t>,</w:t>
      </w:r>
      <w:r w:rsidR="005C05C9" w:rsidRPr="0030702C">
        <w:rPr>
          <w:sz w:val="20"/>
          <w:szCs w:val="20"/>
          <w:lang w:val="en-GB"/>
        </w:rPr>
        <w:t xml:space="preserve"> usability</w:t>
      </w:r>
      <w:r w:rsidR="00A34610" w:rsidRPr="0030702C">
        <w:rPr>
          <w:sz w:val="20"/>
          <w:szCs w:val="20"/>
          <w:lang w:val="en-GB"/>
        </w:rPr>
        <w:t>,</w:t>
      </w:r>
      <w:r w:rsidR="001A00B8" w:rsidRPr="0030702C">
        <w:rPr>
          <w:sz w:val="20"/>
          <w:szCs w:val="20"/>
          <w:lang w:val="en-GB"/>
        </w:rPr>
        <w:t xml:space="preserve"> feasibility,</w:t>
      </w:r>
      <w:r w:rsidR="00A34610" w:rsidRPr="0030702C">
        <w:rPr>
          <w:sz w:val="20"/>
          <w:szCs w:val="20"/>
          <w:lang w:val="en-GB"/>
        </w:rPr>
        <w:t xml:space="preserve"> electronic </w:t>
      </w:r>
      <w:r w:rsidR="0068247C" w:rsidRPr="0030702C">
        <w:rPr>
          <w:sz w:val="20"/>
          <w:szCs w:val="20"/>
          <w:lang w:val="en-GB"/>
        </w:rPr>
        <w:t>patient-reported outcomes</w:t>
      </w:r>
    </w:p>
    <w:p w14:paraId="7C5447B9" w14:textId="77777777" w:rsidR="005415B6" w:rsidRPr="003A2A0A" w:rsidRDefault="005415B6" w:rsidP="005E2B2D">
      <w:pPr>
        <w:rPr>
          <w:lang w:val="en-GB"/>
        </w:rPr>
      </w:pPr>
    </w:p>
    <w:p w14:paraId="0B67EFFE" w14:textId="77777777" w:rsidR="00ED49C4" w:rsidRDefault="00ED49C4">
      <w:pPr>
        <w:rPr>
          <w:rFonts w:asciiTheme="majorHAnsi" w:eastAsiaTheme="majorEastAsia" w:hAnsiTheme="majorHAnsi" w:cstheme="majorBidi"/>
          <w:b/>
          <w:bCs/>
          <w:color w:val="4F81BD" w:themeColor="accent1"/>
          <w:sz w:val="26"/>
          <w:szCs w:val="26"/>
          <w:lang w:val="en-GB"/>
        </w:rPr>
      </w:pPr>
      <w:r>
        <w:rPr>
          <w:lang w:val="en-GB"/>
        </w:rPr>
        <w:br w:type="page"/>
      </w:r>
    </w:p>
    <w:p w14:paraId="48508CF3" w14:textId="0BD49563" w:rsidR="00453F87" w:rsidRPr="0030702C" w:rsidRDefault="005415B6" w:rsidP="005E2B2D">
      <w:pPr>
        <w:pStyle w:val="Heading2"/>
        <w:rPr>
          <w:rFonts w:ascii="Times New Roman" w:hAnsi="Times New Roman" w:cs="Times New Roman"/>
          <w:sz w:val="20"/>
          <w:szCs w:val="20"/>
          <w:lang w:val="en-GB"/>
        </w:rPr>
      </w:pPr>
      <w:r w:rsidRPr="0030702C">
        <w:rPr>
          <w:rFonts w:ascii="Times New Roman" w:hAnsi="Times New Roman" w:cs="Times New Roman"/>
          <w:sz w:val="20"/>
          <w:szCs w:val="20"/>
          <w:lang w:val="en-GB"/>
        </w:rPr>
        <w:lastRenderedPageBreak/>
        <w:t>Introduction</w:t>
      </w:r>
    </w:p>
    <w:p w14:paraId="7BEB6616" w14:textId="2AC16CA5" w:rsidR="00815FF1" w:rsidRPr="0030702C" w:rsidRDefault="001440FF" w:rsidP="00465764">
      <w:pPr>
        <w:rPr>
          <w:sz w:val="20"/>
          <w:szCs w:val="20"/>
          <w:lang w:val="en-GB"/>
        </w:rPr>
      </w:pPr>
      <w:r w:rsidRPr="0030702C">
        <w:rPr>
          <w:sz w:val="20"/>
          <w:szCs w:val="20"/>
          <w:lang w:val="en-GB"/>
        </w:rPr>
        <w:t>P</w:t>
      </w:r>
      <w:r w:rsidR="00ED7F85" w:rsidRPr="0030702C">
        <w:rPr>
          <w:sz w:val="20"/>
          <w:szCs w:val="20"/>
          <w:lang w:val="en-GB"/>
        </w:rPr>
        <w:t>atient</w:t>
      </w:r>
      <w:r w:rsidR="007A3BD0" w:rsidRPr="0030702C">
        <w:rPr>
          <w:sz w:val="20"/>
          <w:szCs w:val="20"/>
          <w:lang w:val="en-GB"/>
        </w:rPr>
        <w:t>-</w:t>
      </w:r>
      <w:r w:rsidR="00ED7F85" w:rsidRPr="0030702C">
        <w:rPr>
          <w:sz w:val="20"/>
          <w:szCs w:val="20"/>
          <w:lang w:val="en-US"/>
        </w:rPr>
        <w:t>cent</w:t>
      </w:r>
      <w:r w:rsidR="00281423" w:rsidRPr="0030702C">
        <w:rPr>
          <w:sz w:val="20"/>
          <w:szCs w:val="20"/>
          <w:lang w:val="en-US"/>
        </w:rPr>
        <w:t>e</w:t>
      </w:r>
      <w:r w:rsidR="00ED7F85" w:rsidRPr="0030702C">
        <w:rPr>
          <w:sz w:val="20"/>
          <w:szCs w:val="20"/>
          <w:lang w:val="en-US"/>
        </w:rPr>
        <w:t>red</w:t>
      </w:r>
      <w:r w:rsidR="00ED7F85" w:rsidRPr="0030702C">
        <w:rPr>
          <w:sz w:val="20"/>
          <w:szCs w:val="20"/>
          <w:lang w:val="en-GB"/>
        </w:rPr>
        <w:t xml:space="preserve"> care is </w:t>
      </w:r>
      <w:r w:rsidR="00592561" w:rsidRPr="0030702C">
        <w:rPr>
          <w:sz w:val="20"/>
          <w:szCs w:val="20"/>
          <w:lang w:val="en-GB"/>
        </w:rPr>
        <w:t>essential</w:t>
      </w:r>
      <w:r w:rsidR="00ED7F85" w:rsidRPr="0030702C">
        <w:rPr>
          <w:sz w:val="20"/>
          <w:szCs w:val="20"/>
          <w:lang w:val="en-GB"/>
        </w:rPr>
        <w:t xml:space="preserve"> to the mission of heal</w:t>
      </w:r>
      <w:r w:rsidR="006627E9" w:rsidRPr="0030702C">
        <w:rPr>
          <w:sz w:val="20"/>
          <w:szCs w:val="20"/>
          <w:lang w:val="en-GB"/>
        </w:rPr>
        <w:t xml:space="preserve">th care </w:t>
      </w:r>
      <w:r w:rsidR="009E06F8" w:rsidRPr="0030702C">
        <w:rPr>
          <w:sz w:val="20"/>
          <w:szCs w:val="20"/>
          <w:lang w:val="en-GB"/>
        </w:rPr>
        <w:t xml:space="preserve">in terms of content, quality </w:t>
      </w:r>
      <w:r w:rsidR="00F1358A" w:rsidRPr="0030702C">
        <w:rPr>
          <w:sz w:val="20"/>
          <w:szCs w:val="20"/>
          <w:lang w:val="en-GB"/>
        </w:rPr>
        <w:t>and appropriate</w:t>
      </w:r>
      <w:r w:rsidR="00B070E4" w:rsidRPr="0030702C">
        <w:rPr>
          <w:sz w:val="20"/>
          <w:szCs w:val="20"/>
          <w:lang w:val="en-GB"/>
        </w:rPr>
        <w:t xml:space="preserve"> use of services </w:t>
      </w:r>
      <w:r w:rsidR="00874CC9" w:rsidRPr="0030702C">
        <w:rPr>
          <w:sz w:val="20"/>
          <w:szCs w:val="20"/>
          <w:lang w:val="en-GB"/>
        </w:rPr>
        <w:fldChar w:fldCharType="begin">
          <w:fldData xml:space="preserve">PEVuZE5vdGU+PENpdGU+PEF1dGhvcj5TdGFjZXk8L0F1dGhvcj48WWVhcj4yMDE0PC9ZZWFyPjxS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DE0MzE8L3BhZ2VzPjxudW1iZXI+MTwvbnVtYmVy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aDUzMDwvcGFnZXM+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</w:fldData>
        </w:fldChar>
      </w:r>
      <w:r w:rsidR="00D62930" w:rsidRPr="0030702C">
        <w:rPr>
          <w:sz w:val="20"/>
          <w:szCs w:val="20"/>
          <w:lang w:val="en-GB"/>
        </w:rPr>
        <w:instrText xml:space="preserve"> ADDIN EN.CITE </w:instrText>
      </w:r>
      <w:r w:rsidR="00D62930" w:rsidRPr="0030702C">
        <w:rPr>
          <w:sz w:val="20"/>
          <w:szCs w:val="20"/>
          <w:lang w:val="en-GB"/>
        </w:rPr>
        <w:fldChar w:fldCharType="begin">
          <w:fldData xml:space="preserve">PEVuZE5vdGU+PENpdGU+PEF1dGhvcj5TdGFjZXk8L0F1dGhvcj48WWVhcj4yMDE0PC9ZZWFyPjxS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2QwMDE0MzE8L3BhZ2VzPjxudW1iZXI+MTwvbnVtYmVy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</w:fldData>
        </w:fldChar>
      </w:r>
      <w:r w:rsidR="00D62930" w:rsidRPr="0030702C">
        <w:rPr>
          <w:sz w:val="20"/>
          <w:szCs w:val="20"/>
          <w:lang w:val="en-GB"/>
        </w:rPr>
        <w:instrText xml:space="preserve"> ADDIN EN.CITE.DATA </w:instrText>
      </w:r>
      <w:r w:rsidR="00D62930" w:rsidRPr="0030702C">
        <w:rPr>
          <w:sz w:val="20"/>
          <w:szCs w:val="20"/>
          <w:lang w:val="en-GB"/>
        </w:rPr>
      </w:r>
      <w:r w:rsidR="00D62930" w:rsidRPr="0030702C">
        <w:rPr>
          <w:sz w:val="20"/>
          <w:szCs w:val="20"/>
          <w:lang w:val="en-GB"/>
        </w:rPr>
        <w:fldChar w:fldCharType="end"/>
      </w:r>
      <w:r w:rsidR="00874CC9" w:rsidRPr="0030702C">
        <w:rPr>
          <w:sz w:val="20"/>
          <w:szCs w:val="20"/>
          <w:lang w:val="en-GB"/>
        </w:rPr>
      </w:r>
      <w:r w:rsidR="00874CC9" w:rsidRPr="0030702C">
        <w:rPr>
          <w:sz w:val="20"/>
          <w:szCs w:val="20"/>
          <w:lang w:val="en-GB"/>
        </w:rPr>
        <w:fldChar w:fldCharType="separate"/>
      </w:r>
      <w:r w:rsidR="00D62930" w:rsidRPr="0030702C">
        <w:rPr>
          <w:noProof/>
          <w:sz w:val="20"/>
          <w:szCs w:val="20"/>
          <w:lang w:val="en-GB"/>
        </w:rPr>
        <w:t>[1,2]</w:t>
      </w:r>
      <w:r w:rsidR="00874CC9" w:rsidRPr="0030702C">
        <w:rPr>
          <w:sz w:val="20"/>
          <w:szCs w:val="20"/>
          <w:lang w:val="en-GB"/>
        </w:rPr>
        <w:fldChar w:fldCharType="end"/>
      </w:r>
      <w:r w:rsidR="002C4D93" w:rsidRPr="0030702C">
        <w:rPr>
          <w:sz w:val="20"/>
          <w:szCs w:val="20"/>
          <w:lang w:val="en-GB"/>
        </w:rPr>
        <w:t>, and</w:t>
      </w:r>
      <w:r w:rsidR="00456939" w:rsidRPr="0030702C">
        <w:rPr>
          <w:sz w:val="20"/>
          <w:szCs w:val="20"/>
          <w:lang w:val="en-GB"/>
        </w:rPr>
        <w:t xml:space="preserve"> </w:t>
      </w:r>
      <w:r w:rsidR="00102311" w:rsidRPr="0030702C">
        <w:rPr>
          <w:sz w:val="20"/>
          <w:szCs w:val="20"/>
          <w:lang w:val="en-GB"/>
        </w:rPr>
        <w:t>i</w:t>
      </w:r>
      <w:r w:rsidR="00A54B73" w:rsidRPr="0030702C">
        <w:rPr>
          <w:sz w:val="20"/>
          <w:szCs w:val="20"/>
          <w:lang w:val="en-GB"/>
        </w:rPr>
        <w:t>nvolves</w:t>
      </w:r>
      <w:r w:rsidR="00FE7F4A" w:rsidRPr="0030702C">
        <w:rPr>
          <w:sz w:val="20"/>
          <w:szCs w:val="20"/>
          <w:lang w:val="en-GB"/>
        </w:rPr>
        <w:t xml:space="preserve"> focusing on</w:t>
      </w:r>
      <w:r w:rsidR="002C4D93" w:rsidRPr="0030702C">
        <w:rPr>
          <w:sz w:val="20"/>
          <w:szCs w:val="20"/>
          <w:lang w:val="en-GB"/>
        </w:rPr>
        <w:t xml:space="preserve"> those</w:t>
      </w:r>
      <w:r w:rsidR="00FE7F4A" w:rsidRPr="0030702C">
        <w:rPr>
          <w:sz w:val="20"/>
          <w:szCs w:val="20"/>
          <w:lang w:val="en-GB"/>
        </w:rPr>
        <w:t xml:space="preserve"> elements of care, support and treatment that matters most to the patient, their family and carers</w:t>
      </w:r>
      <w:r w:rsidR="00523394" w:rsidRPr="0030702C">
        <w:rPr>
          <w:sz w:val="20"/>
          <w:szCs w:val="20"/>
          <w:lang w:val="en-GB"/>
        </w:rPr>
        <w:t xml:space="preserve"> </w:t>
      </w:r>
      <w:r w:rsidR="00523394" w:rsidRPr="0030702C">
        <w:rPr>
          <w:sz w:val="20"/>
          <w:szCs w:val="20"/>
          <w:lang w:val="en-GB"/>
        </w:rPr>
        <w:fldChar w:fldCharType="begin"/>
      </w:r>
      <w:r w:rsidR="00B25473" w:rsidRPr="0030702C">
        <w:rPr>
          <w:sz w:val="20"/>
          <w:szCs w:val="20"/>
          <w:lang w:val="en-GB"/>
        </w:rPr>
        <w:instrText xml:space="preserve"> ADDIN EN.CITE &lt;EndNote&gt;&lt;Cite&gt;&lt;Year&gt;2014&lt;/Year&gt;&lt;RecNum&gt;152&lt;/RecNum&gt;&lt;DisplayText&gt;[3]&lt;/DisplayText&gt;&lt;record&gt;&lt;rec-number&gt;152&lt;/rec-number&gt;&lt;foreign-keys&gt;&lt;key app="EN" db-id="f92fsf9vlef50be599x52p0yap0tsferrste" timestamp="1512043833"&gt;152&lt;/key&gt;&lt;/foreign-keys&gt;&lt;ref-type name="Web Page"&gt;12&lt;/ref-type&gt;&lt;contributors&gt;&lt;/contributors&gt;&lt;titles&gt;&lt;title&gt;Person-centred care made simple&lt;/title&gt;&lt;/titles&gt;&lt;dates&gt;&lt;year&gt;2014&lt;/year&gt;&lt;/dates&gt;&lt;pub-location&gt;Health Foundation&lt;/pub-location&gt;&lt;urls&gt;&lt;related-urls&gt;&lt;url&gt;&lt;style face="underline" font="default" size="100%"&gt;www.health.org.uk/publications/person-centred-care-made-simple&lt;/style&gt;&lt;/url&gt;&lt;/related-urls&gt;&lt;/urls&gt;&lt;language&gt;English&lt;/language&gt;&lt;/record&gt;&lt;/Cite&gt;&lt;/EndNote&gt;</w:instrText>
      </w:r>
      <w:r w:rsidR="00523394" w:rsidRPr="0030702C">
        <w:rPr>
          <w:sz w:val="20"/>
          <w:szCs w:val="20"/>
          <w:lang w:val="en-GB"/>
        </w:rPr>
        <w:fldChar w:fldCharType="separate"/>
      </w:r>
      <w:r w:rsidR="00B25473" w:rsidRPr="0030702C">
        <w:rPr>
          <w:noProof/>
          <w:sz w:val="20"/>
          <w:szCs w:val="20"/>
          <w:lang w:val="en-GB"/>
        </w:rPr>
        <w:t>[3]</w:t>
      </w:r>
      <w:r w:rsidR="00523394" w:rsidRPr="0030702C">
        <w:rPr>
          <w:sz w:val="20"/>
          <w:szCs w:val="20"/>
          <w:lang w:val="en-GB"/>
        </w:rPr>
        <w:fldChar w:fldCharType="end"/>
      </w:r>
      <w:r w:rsidR="00FE7F4A" w:rsidRPr="0030702C">
        <w:rPr>
          <w:sz w:val="20"/>
          <w:szCs w:val="20"/>
          <w:lang w:val="en-GB"/>
        </w:rPr>
        <w:t>.</w:t>
      </w:r>
      <w:r w:rsidR="00DC0188" w:rsidRPr="0030702C">
        <w:rPr>
          <w:sz w:val="20"/>
          <w:szCs w:val="20"/>
          <w:lang w:val="en-GB"/>
        </w:rPr>
        <w:t xml:space="preserve"> This in turn support</w:t>
      </w:r>
      <w:r w:rsidR="00741CAE" w:rsidRPr="0030702C">
        <w:rPr>
          <w:sz w:val="20"/>
          <w:szCs w:val="20"/>
          <w:lang w:val="en-GB"/>
        </w:rPr>
        <w:t>s</w:t>
      </w:r>
      <w:r w:rsidR="00DC0188" w:rsidRPr="0030702C">
        <w:rPr>
          <w:sz w:val="20"/>
          <w:szCs w:val="20"/>
          <w:lang w:val="en-GB"/>
        </w:rPr>
        <w:t xml:space="preserve"> patients`</w:t>
      </w:r>
      <w:r w:rsidR="00FE7F4A" w:rsidRPr="0030702C">
        <w:rPr>
          <w:sz w:val="20"/>
          <w:szCs w:val="20"/>
          <w:lang w:val="en-GB"/>
        </w:rPr>
        <w:t xml:space="preserve"> </w:t>
      </w:r>
      <w:r w:rsidR="00992DD7" w:rsidRPr="0030702C">
        <w:rPr>
          <w:sz w:val="20"/>
          <w:szCs w:val="20"/>
          <w:lang w:val="en-GB"/>
        </w:rPr>
        <w:t xml:space="preserve"> </w:t>
      </w:r>
      <w:r w:rsidR="00D30BE4" w:rsidRPr="0030702C">
        <w:rPr>
          <w:sz w:val="20"/>
          <w:szCs w:val="20"/>
          <w:lang w:val="en-GB"/>
        </w:rPr>
        <w:t xml:space="preserve">knowledge, skills and confidence </w:t>
      </w:r>
      <w:r w:rsidR="00F54EBC" w:rsidRPr="0030702C">
        <w:rPr>
          <w:sz w:val="20"/>
          <w:szCs w:val="20"/>
          <w:lang w:val="en-GB"/>
        </w:rPr>
        <w:t>in</w:t>
      </w:r>
      <w:r w:rsidR="00D30BE4" w:rsidRPr="0030702C">
        <w:rPr>
          <w:sz w:val="20"/>
          <w:szCs w:val="20"/>
          <w:lang w:val="en-GB"/>
        </w:rPr>
        <w:t xml:space="preserve"> </w:t>
      </w:r>
      <w:r w:rsidR="00992DD7" w:rsidRPr="0030702C">
        <w:rPr>
          <w:sz w:val="20"/>
          <w:szCs w:val="20"/>
          <w:lang w:val="en-GB"/>
        </w:rPr>
        <w:t>manag</w:t>
      </w:r>
      <w:r w:rsidR="00F54EBC" w:rsidRPr="0030702C">
        <w:rPr>
          <w:sz w:val="20"/>
          <w:szCs w:val="20"/>
          <w:lang w:val="en-GB"/>
        </w:rPr>
        <w:t>ing</w:t>
      </w:r>
      <w:r w:rsidR="00992DD7" w:rsidRPr="0030702C">
        <w:rPr>
          <w:sz w:val="20"/>
          <w:szCs w:val="20"/>
          <w:lang w:val="en-GB"/>
        </w:rPr>
        <w:t xml:space="preserve"> and </w:t>
      </w:r>
      <w:r w:rsidR="00D30BE4" w:rsidRPr="0030702C">
        <w:rPr>
          <w:sz w:val="20"/>
          <w:szCs w:val="20"/>
          <w:lang w:val="en-GB"/>
        </w:rPr>
        <w:t>mak</w:t>
      </w:r>
      <w:r w:rsidR="00F54EBC" w:rsidRPr="0030702C">
        <w:rPr>
          <w:sz w:val="20"/>
          <w:szCs w:val="20"/>
          <w:lang w:val="en-GB"/>
        </w:rPr>
        <w:t>ing</w:t>
      </w:r>
      <w:r w:rsidR="00D30BE4" w:rsidRPr="0030702C">
        <w:rPr>
          <w:sz w:val="20"/>
          <w:szCs w:val="20"/>
          <w:lang w:val="en-GB"/>
        </w:rPr>
        <w:t xml:space="preserve"> informed decisions</w:t>
      </w:r>
      <w:r w:rsidR="00992DD7" w:rsidRPr="0030702C">
        <w:rPr>
          <w:sz w:val="20"/>
          <w:szCs w:val="20"/>
          <w:lang w:val="en-GB"/>
        </w:rPr>
        <w:t xml:space="preserve"> </w:t>
      </w:r>
      <w:r w:rsidR="00D30BE4" w:rsidRPr="0030702C">
        <w:rPr>
          <w:sz w:val="20"/>
          <w:szCs w:val="20"/>
          <w:lang w:val="en-GB"/>
        </w:rPr>
        <w:t xml:space="preserve">about their </w:t>
      </w:r>
      <w:r w:rsidR="00456939" w:rsidRPr="0030702C">
        <w:rPr>
          <w:sz w:val="20"/>
          <w:szCs w:val="20"/>
          <w:lang w:val="en-GB"/>
        </w:rPr>
        <w:t>treatment</w:t>
      </w:r>
      <w:r w:rsidR="00D30BE4" w:rsidRPr="0030702C">
        <w:rPr>
          <w:sz w:val="20"/>
          <w:szCs w:val="20"/>
          <w:lang w:val="en-GB"/>
        </w:rPr>
        <w:t xml:space="preserve"> and care</w:t>
      </w:r>
      <w:r w:rsidR="00523394" w:rsidRPr="0030702C">
        <w:rPr>
          <w:sz w:val="20"/>
          <w:szCs w:val="20"/>
          <w:lang w:val="en-GB"/>
        </w:rPr>
        <w:t xml:space="preserve"> </w:t>
      </w:r>
      <w:r w:rsidR="00523394" w:rsidRPr="0030702C">
        <w:rPr>
          <w:sz w:val="20"/>
          <w:szCs w:val="20"/>
          <w:lang w:val="en-GB"/>
        </w:rPr>
        <w:fldChar w:fldCharType="begin"/>
      </w:r>
      <w:r w:rsidR="00B25473" w:rsidRPr="0030702C">
        <w:rPr>
          <w:sz w:val="20"/>
          <w:szCs w:val="20"/>
          <w:lang w:val="en-GB"/>
        </w:rPr>
        <w:instrText xml:space="preserve"> ADDIN EN.CITE &lt;EndNote&gt;&lt;Cite&gt;&lt;Year&gt;2014&lt;/Year&gt;&lt;RecNum&gt;152&lt;/RecNum&gt;&lt;DisplayText&gt;[3]&lt;/DisplayText&gt;&lt;record&gt;&lt;rec-number&gt;152&lt;/rec-number&gt;&lt;foreign-keys&gt;&lt;key app="EN" db-id="f92fsf9vlef50be599x52p0yap0tsferrste" timestamp="1512043833"&gt;152&lt;/key&gt;&lt;/foreign-keys&gt;&lt;ref-type name="Web Page"&gt;12&lt;/ref-type&gt;&lt;contributors&gt;&lt;/contributors&gt;&lt;titles&gt;&lt;title&gt;Person-centred care made simple&lt;/title&gt;&lt;/titles&gt;&lt;dates&gt;&lt;year&gt;2014&lt;/year&gt;&lt;/dates&gt;&lt;pub-location&gt;Health Foundation&lt;/pub-location&gt;&lt;urls&gt;&lt;related-urls&gt;&lt;url&gt;&lt;style face="underline" font="default" size="100%"&gt;www.health.org.uk/publications/person-centred-care-made-simple&lt;/style&gt;&lt;/url&gt;&lt;/related-urls&gt;&lt;/urls&gt;&lt;language&gt;English&lt;/language&gt;&lt;/record&gt;&lt;/Cite&gt;&lt;/EndNote&gt;</w:instrText>
      </w:r>
      <w:r w:rsidR="00523394" w:rsidRPr="0030702C">
        <w:rPr>
          <w:sz w:val="20"/>
          <w:szCs w:val="20"/>
          <w:lang w:val="en-GB"/>
        </w:rPr>
        <w:fldChar w:fldCharType="separate"/>
      </w:r>
      <w:r w:rsidR="00B25473" w:rsidRPr="0030702C">
        <w:rPr>
          <w:noProof/>
          <w:sz w:val="20"/>
          <w:szCs w:val="20"/>
          <w:lang w:val="en-GB"/>
        </w:rPr>
        <w:t>[3]</w:t>
      </w:r>
      <w:r w:rsidR="00523394" w:rsidRPr="0030702C">
        <w:rPr>
          <w:sz w:val="20"/>
          <w:szCs w:val="20"/>
          <w:lang w:val="en-GB"/>
        </w:rPr>
        <w:fldChar w:fldCharType="end"/>
      </w:r>
      <w:r w:rsidR="00E71C39" w:rsidRPr="0030702C">
        <w:rPr>
          <w:sz w:val="20"/>
          <w:szCs w:val="20"/>
          <w:lang w:val="en-GB"/>
        </w:rPr>
        <w:t>.</w:t>
      </w:r>
      <w:r w:rsidR="0038658E" w:rsidRPr="0030702C">
        <w:rPr>
          <w:sz w:val="20"/>
          <w:szCs w:val="20"/>
          <w:lang w:val="en-GB"/>
        </w:rPr>
        <w:t xml:space="preserve"> </w:t>
      </w:r>
      <w:r w:rsidR="00DC0188" w:rsidRPr="0030702C">
        <w:rPr>
          <w:sz w:val="20"/>
          <w:szCs w:val="20"/>
          <w:lang w:val="en-GB"/>
        </w:rPr>
        <w:t>The increased</w:t>
      </w:r>
      <w:r w:rsidR="00815FF1" w:rsidRPr="0030702C">
        <w:rPr>
          <w:sz w:val="20"/>
          <w:szCs w:val="20"/>
          <w:lang w:val="en-GB"/>
        </w:rPr>
        <w:t xml:space="preserve"> focus on </w:t>
      </w:r>
      <w:r w:rsidR="00815FF1" w:rsidRPr="0030702C">
        <w:rPr>
          <w:sz w:val="20"/>
          <w:szCs w:val="20"/>
          <w:lang w:val="en-US"/>
        </w:rPr>
        <w:t>patient</w:t>
      </w:r>
      <w:r w:rsidR="00DC0188" w:rsidRPr="0030702C">
        <w:rPr>
          <w:sz w:val="20"/>
          <w:szCs w:val="20"/>
          <w:lang w:val="en-US"/>
        </w:rPr>
        <w:t>-</w:t>
      </w:r>
      <w:r w:rsidR="00EF032A" w:rsidRPr="0030702C">
        <w:rPr>
          <w:sz w:val="20"/>
          <w:szCs w:val="20"/>
          <w:lang w:val="en-US"/>
        </w:rPr>
        <w:t>centered</w:t>
      </w:r>
      <w:r w:rsidR="00EF032A" w:rsidRPr="0030702C">
        <w:rPr>
          <w:sz w:val="20"/>
          <w:szCs w:val="20"/>
          <w:lang w:val="en-GB"/>
        </w:rPr>
        <w:t xml:space="preserve"> </w:t>
      </w:r>
      <w:r w:rsidR="00815FF1" w:rsidRPr="0030702C">
        <w:rPr>
          <w:sz w:val="20"/>
          <w:szCs w:val="20"/>
          <w:lang w:val="en-GB"/>
        </w:rPr>
        <w:t>care</w:t>
      </w:r>
      <w:r w:rsidR="00456939" w:rsidRPr="0030702C">
        <w:rPr>
          <w:sz w:val="20"/>
          <w:szCs w:val="20"/>
          <w:lang w:val="en-GB"/>
        </w:rPr>
        <w:t xml:space="preserve"> in health care in general and even more so in oncology</w:t>
      </w:r>
      <w:r w:rsidR="00815FF1" w:rsidRPr="0030702C">
        <w:rPr>
          <w:sz w:val="20"/>
          <w:szCs w:val="20"/>
          <w:lang w:val="en-GB"/>
        </w:rPr>
        <w:t>,</w:t>
      </w:r>
      <w:r w:rsidR="00DC0188" w:rsidRPr="0030702C">
        <w:rPr>
          <w:sz w:val="20"/>
          <w:szCs w:val="20"/>
          <w:lang w:val="en-GB"/>
        </w:rPr>
        <w:t xml:space="preserve"> </w:t>
      </w:r>
      <w:r w:rsidR="00192889" w:rsidRPr="0030702C">
        <w:rPr>
          <w:sz w:val="20"/>
          <w:szCs w:val="20"/>
          <w:lang w:val="en-GB"/>
        </w:rPr>
        <w:t xml:space="preserve">makes </w:t>
      </w:r>
      <w:r w:rsidR="005E6839" w:rsidRPr="0030702C">
        <w:rPr>
          <w:sz w:val="20"/>
          <w:szCs w:val="20"/>
          <w:lang w:val="en-GB"/>
        </w:rPr>
        <w:t xml:space="preserve">patients’ </w:t>
      </w:r>
      <w:r w:rsidR="00456939" w:rsidRPr="0030702C">
        <w:rPr>
          <w:sz w:val="20"/>
          <w:szCs w:val="20"/>
          <w:lang w:val="en-GB"/>
        </w:rPr>
        <w:t xml:space="preserve">report of </w:t>
      </w:r>
      <w:r w:rsidR="00A7085A" w:rsidRPr="0030702C">
        <w:rPr>
          <w:sz w:val="20"/>
          <w:szCs w:val="20"/>
          <w:lang w:val="en-GB"/>
        </w:rPr>
        <w:t>symptom</w:t>
      </w:r>
      <w:r w:rsidR="00456939" w:rsidRPr="0030702C">
        <w:rPr>
          <w:sz w:val="20"/>
          <w:szCs w:val="20"/>
          <w:lang w:val="en-GB"/>
        </w:rPr>
        <w:t>s</w:t>
      </w:r>
      <w:r w:rsidR="00A7085A" w:rsidRPr="0030702C">
        <w:rPr>
          <w:sz w:val="20"/>
          <w:szCs w:val="20"/>
          <w:lang w:val="en-GB"/>
        </w:rPr>
        <w:t xml:space="preserve"> </w:t>
      </w:r>
      <w:r w:rsidR="00456939" w:rsidRPr="0030702C">
        <w:rPr>
          <w:sz w:val="20"/>
          <w:szCs w:val="20"/>
          <w:lang w:val="en-GB"/>
        </w:rPr>
        <w:t xml:space="preserve">and </w:t>
      </w:r>
      <w:r w:rsidR="00CB6DE5" w:rsidRPr="0030702C">
        <w:rPr>
          <w:sz w:val="20"/>
          <w:szCs w:val="20"/>
          <w:lang w:val="en-GB"/>
        </w:rPr>
        <w:t>prefer</w:t>
      </w:r>
      <w:r w:rsidR="00192889" w:rsidRPr="0030702C">
        <w:rPr>
          <w:sz w:val="20"/>
          <w:szCs w:val="20"/>
          <w:lang w:val="en-GB"/>
        </w:rPr>
        <w:t>e</w:t>
      </w:r>
      <w:r w:rsidR="00CB6DE5" w:rsidRPr="0030702C">
        <w:rPr>
          <w:sz w:val="20"/>
          <w:szCs w:val="20"/>
          <w:lang w:val="en-GB"/>
        </w:rPr>
        <w:t>nces for care</w:t>
      </w:r>
      <w:r w:rsidR="00F23B29" w:rsidRPr="0030702C">
        <w:rPr>
          <w:sz w:val="20"/>
          <w:szCs w:val="20"/>
          <w:lang w:val="en-GB"/>
        </w:rPr>
        <w:t xml:space="preserve"> paramoun</w:t>
      </w:r>
      <w:r w:rsidR="00B112B4" w:rsidRPr="0030702C">
        <w:rPr>
          <w:sz w:val="20"/>
          <w:szCs w:val="20"/>
          <w:lang w:val="en-GB"/>
        </w:rPr>
        <w:t>t</w:t>
      </w:r>
      <w:r w:rsidR="008E4456" w:rsidRPr="0030702C">
        <w:rPr>
          <w:sz w:val="20"/>
          <w:szCs w:val="20"/>
          <w:lang w:val="en-GB"/>
        </w:rPr>
        <w:t xml:space="preserve"> </w:t>
      </w:r>
      <w:r w:rsidR="00A61DCB" w:rsidRPr="0030702C">
        <w:rPr>
          <w:sz w:val="20"/>
          <w:szCs w:val="20"/>
          <w:lang w:val="en-GB"/>
        </w:rPr>
        <w:fldChar w:fldCharType="begin">
          <w:fldData xml:space="preserve">PEVuZE5vdGU+PENpdGU+PEF1dGhvcj5CYXNjaDwvQXV0aG9yPjxZZWFyPjIwMTY8L1llYXI+PFJl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U3LTY1PC9wYWdlcz48dm9sdW1lPjM0PC92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==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CYXNjaDwvQXV0aG9yPjxZZWFyPjIwMTY8L1llYXI+PFJl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U3LTY1PC9wYWdlcz48dm9sdW1lPjM0PC92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==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A61DCB" w:rsidRPr="0030702C">
        <w:rPr>
          <w:sz w:val="20"/>
          <w:szCs w:val="20"/>
          <w:lang w:val="en-GB"/>
        </w:rPr>
      </w:r>
      <w:r w:rsidR="00A61DCB" w:rsidRPr="0030702C">
        <w:rPr>
          <w:sz w:val="20"/>
          <w:szCs w:val="20"/>
          <w:lang w:val="en-GB"/>
        </w:rPr>
        <w:fldChar w:fldCharType="separate"/>
      </w:r>
      <w:r w:rsidR="00B25473" w:rsidRPr="0030702C">
        <w:rPr>
          <w:noProof/>
          <w:sz w:val="20"/>
          <w:szCs w:val="20"/>
          <w:lang w:val="en-GB"/>
        </w:rPr>
        <w:t>[4]</w:t>
      </w:r>
      <w:r w:rsidR="00A61DCB" w:rsidRPr="0030702C">
        <w:rPr>
          <w:sz w:val="20"/>
          <w:szCs w:val="20"/>
          <w:lang w:val="en-GB"/>
        </w:rPr>
        <w:fldChar w:fldCharType="end"/>
      </w:r>
      <w:r w:rsidR="00571C43" w:rsidRPr="0030702C">
        <w:rPr>
          <w:sz w:val="20"/>
          <w:szCs w:val="20"/>
          <w:lang w:val="en-GB"/>
        </w:rPr>
        <w:t xml:space="preserve">. </w:t>
      </w:r>
      <w:r w:rsidR="00D537A2" w:rsidRPr="0030702C">
        <w:rPr>
          <w:sz w:val="20"/>
          <w:szCs w:val="20"/>
          <w:lang w:val="en-GB"/>
        </w:rPr>
        <w:t xml:space="preserve">Routine </w:t>
      </w:r>
      <w:r w:rsidR="00121D7A" w:rsidRPr="0030702C">
        <w:rPr>
          <w:sz w:val="20"/>
          <w:szCs w:val="20"/>
          <w:lang w:val="en-GB"/>
        </w:rPr>
        <w:t>use</w:t>
      </w:r>
      <w:r w:rsidR="00D537A2" w:rsidRPr="0030702C">
        <w:rPr>
          <w:sz w:val="20"/>
          <w:szCs w:val="20"/>
          <w:lang w:val="en-GB"/>
        </w:rPr>
        <w:t xml:space="preserve"> of patient-reported outcome measures (PROMs) benefits communication, better prognostic awareness</w:t>
      </w:r>
      <w:r w:rsidR="005D5FEA" w:rsidRPr="0030702C">
        <w:rPr>
          <w:sz w:val="20"/>
          <w:szCs w:val="20"/>
          <w:lang w:val="en-GB"/>
        </w:rPr>
        <w:t xml:space="preserve"> and patient satisfaction</w:t>
      </w:r>
      <w:r w:rsidR="00C02DAC" w:rsidRPr="0030702C">
        <w:rPr>
          <w:sz w:val="20"/>
          <w:szCs w:val="20"/>
          <w:lang w:val="en-GB"/>
        </w:rPr>
        <w:t xml:space="preserve"> </w:t>
      </w:r>
      <w:r w:rsidR="00C02DAC" w:rsidRPr="0030702C">
        <w:rPr>
          <w:sz w:val="20"/>
          <w:szCs w:val="20"/>
          <w:lang w:val="en-GB"/>
        </w:rPr>
        <w:fldChar w:fldCharType="begin">
          <w:fldData xml:space="preserve">PEVuZE5vdGU+PENpdGU+PEF1dGhvcj5CYXNjaDwvQXV0aG9yPjxZZWFyPjIwMTY8L1llYXI+PFJl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1NTctNjU8L3BhZ2VzPjx2b2x1bWU+MzQ8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L3BlcmlvZGljYWw+PHBhZ2VzPjEx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g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=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CYXNjaDwvQXV0aG9yPjxZZWFyPjIwMTY8L1llYXI+PFJl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1NTctNjU8L3BhZ2VzPjx2b2x1bWU+MzQ8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g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=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C02DAC" w:rsidRPr="0030702C">
        <w:rPr>
          <w:sz w:val="20"/>
          <w:szCs w:val="20"/>
          <w:lang w:val="en-GB"/>
        </w:rPr>
      </w:r>
      <w:r w:rsidR="00C02DAC" w:rsidRPr="0030702C">
        <w:rPr>
          <w:sz w:val="20"/>
          <w:szCs w:val="20"/>
          <w:lang w:val="en-GB"/>
        </w:rPr>
        <w:fldChar w:fldCharType="separate"/>
      </w:r>
      <w:r w:rsidR="00B25473" w:rsidRPr="0030702C">
        <w:rPr>
          <w:noProof/>
          <w:sz w:val="20"/>
          <w:szCs w:val="20"/>
          <w:lang w:val="en-GB"/>
        </w:rPr>
        <w:t>[4-6]</w:t>
      </w:r>
      <w:r w:rsidR="00C02DAC" w:rsidRPr="0030702C">
        <w:rPr>
          <w:sz w:val="20"/>
          <w:szCs w:val="20"/>
          <w:lang w:val="en-GB"/>
        </w:rPr>
        <w:fldChar w:fldCharType="end"/>
      </w:r>
      <w:r w:rsidR="005D5FEA" w:rsidRPr="0030702C">
        <w:rPr>
          <w:sz w:val="20"/>
          <w:szCs w:val="20"/>
          <w:lang w:val="en-GB"/>
        </w:rPr>
        <w:t>, and may improve quality of life (QoL)</w:t>
      </w:r>
      <w:r w:rsidR="00AB4643" w:rsidRPr="0030702C">
        <w:rPr>
          <w:sz w:val="20"/>
          <w:szCs w:val="20"/>
          <w:lang w:val="en-GB"/>
        </w:rPr>
        <w:t xml:space="preserve"> </w:t>
      </w:r>
      <w:r w:rsidR="00AB4643" w:rsidRPr="0030702C">
        <w:rPr>
          <w:sz w:val="20"/>
          <w:szCs w:val="20"/>
          <w:lang w:val="en-GB"/>
        </w:rPr>
        <w:fldChar w:fldCharType="begin">
          <w:fldData xml:space="preserve">PEVuZE5vdGU+PENpdGU+PEF1dGhvcj5CYXNjaDwvQXV0aG9yPjxZZWFyPjIwMTY8L1llYXI+PFJl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U3LTY1PC9wYWdlcz48dm9sdW1lPjM0PC92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==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CYXNjaDwvQXV0aG9yPjxZZWFyPjIwMTY8L1llYXI+PFJl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U3LTY1PC9wYWdlcz48dm9sdW1lPjM0PC92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==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AB4643" w:rsidRPr="0030702C">
        <w:rPr>
          <w:sz w:val="20"/>
          <w:szCs w:val="20"/>
          <w:lang w:val="en-GB"/>
        </w:rPr>
      </w:r>
      <w:r w:rsidR="00AB4643" w:rsidRPr="0030702C">
        <w:rPr>
          <w:sz w:val="20"/>
          <w:szCs w:val="20"/>
          <w:lang w:val="en-GB"/>
        </w:rPr>
        <w:fldChar w:fldCharType="separate"/>
      </w:r>
      <w:r w:rsidR="00B25473" w:rsidRPr="0030702C">
        <w:rPr>
          <w:noProof/>
          <w:sz w:val="20"/>
          <w:szCs w:val="20"/>
          <w:lang w:val="en-GB"/>
        </w:rPr>
        <w:t>[4]</w:t>
      </w:r>
      <w:r w:rsidR="00AB4643" w:rsidRPr="0030702C">
        <w:rPr>
          <w:sz w:val="20"/>
          <w:szCs w:val="20"/>
          <w:lang w:val="en-GB"/>
        </w:rPr>
        <w:fldChar w:fldCharType="end"/>
      </w:r>
      <w:r w:rsidR="00121D7A" w:rsidRPr="0030702C">
        <w:rPr>
          <w:sz w:val="20"/>
          <w:szCs w:val="20"/>
          <w:lang w:val="en-GB"/>
        </w:rPr>
        <w:t>. It is</w:t>
      </w:r>
      <w:r w:rsidR="005D5FEA" w:rsidRPr="0030702C">
        <w:rPr>
          <w:sz w:val="20"/>
          <w:szCs w:val="20"/>
          <w:lang w:val="en-GB"/>
        </w:rPr>
        <w:t xml:space="preserve"> even suggestive of prolonged survival</w:t>
      </w:r>
      <w:r w:rsidR="00AB4643" w:rsidRPr="0030702C">
        <w:rPr>
          <w:sz w:val="20"/>
          <w:szCs w:val="20"/>
          <w:lang w:val="en-GB"/>
        </w:rPr>
        <w:t xml:space="preserve"> </w:t>
      </w:r>
      <w:r w:rsidR="00AB4643" w:rsidRPr="0030702C">
        <w:rPr>
          <w:sz w:val="20"/>
          <w:szCs w:val="20"/>
          <w:lang w:val="en-GB"/>
        </w:rPr>
        <w:fldChar w:fldCharType="begin">
          <w:fldData xml:space="preserve">PEVuZE5vdGU+PENpdGU+PEF1dGhvcj5CYXNjaDwvQXV0aG9yPjxZZWFyPjIwMTc8L1llYXI+PFJl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xOTctMTk4PC9wYWdlcz48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CYXNjaDwvQXV0aG9yPjxZZWFyPjIwMTc8L1llYXI+PFJl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xOTctMTk4PC9wYWdlcz48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AB4643" w:rsidRPr="0030702C">
        <w:rPr>
          <w:sz w:val="20"/>
          <w:szCs w:val="20"/>
          <w:lang w:val="en-GB"/>
        </w:rPr>
      </w:r>
      <w:r w:rsidR="00AB4643" w:rsidRPr="0030702C">
        <w:rPr>
          <w:sz w:val="20"/>
          <w:szCs w:val="20"/>
          <w:lang w:val="en-GB"/>
        </w:rPr>
        <w:fldChar w:fldCharType="separate"/>
      </w:r>
      <w:r w:rsidR="00B25473" w:rsidRPr="0030702C">
        <w:rPr>
          <w:noProof/>
          <w:sz w:val="20"/>
          <w:szCs w:val="20"/>
          <w:lang w:val="en-GB"/>
        </w:rPr>
        <w:t>[7]</w:t>
      </w:r>
      <w:r w:rsidR="00AB4643" w:rsidRPr="0030702C">
        <w:rPr>
          <w:sz w:val="20"/>
          <w:szCs w:val="20"/>
          <w:lang w:val="en-GB"/>
        </w:rPr>
        <w:fldChar w:fldCharType="end"/>
      </w:r>
      <w:r w:rsidR="001041F6" w:rsidRPr="0030702C">
        <w:rPr>
          <w:sz w:val="20"/>
          <w:szCs w:val="20"/>
          <w:lang w:val="en-GB"/>
        </w:rPr>
        <w:t>.</w:t>
      </w:r>
      <w:r w:rsidR="00132A8F" w:rsidRPr="0030702C">
        <w:rPr>
          <w:sz w:val="20"/>
          <w:szCs w:val="20"/>
          <w:lang w:val="en-GB"/>
        </w:rPr>
        <w:t xml:space="preserve"> </w:t>
      </w:r>
    </w:p>
    <w:p w14:paraId="15EF476A" w14:textId="77777777" w:rsidR="00B920FC" w:rsidRPr="0030702C" w:rsidRDefault="00B920FC" w:rsidP="00465764">
      <w:pPr>
        <w:rPr>
          <w:sz w:val="20"/>
          <w:szCs w:val="20"/>
          <w:lang w:val="en-GB"/>
        </w:rPr>
      </w:pPr>
    </w:p>
    <w:p w14:paraId="1BFEFAA9" w14:textId="62ACF0D9" w:rsidR="00465764" w:rsidRPr="0030702C" w:rsidRDefault="00465764" w:rsidP="00465764">
      <w:pPr>
        <w:rPr>
          <w:sz w:val="20"/>
          <w:szCs w:val="20"/>
          <w:lang w:val="en-GB"/>
        </w:rPr>
      </w:pPr>
      <w:r w:rsidRPr="0030702C">
        <w:rPr>
          <w:sz w:val="20"/>
          <w:szCs w:val="20"/>
          <w:lang w:val="en-GB"/>
        </w:rPr>
        <w:t>PROMs</w:t>
      </w:r>
      <w:r w:rsidR="00815FF1" w:rsidRPr="0030702C">
        <w:rPr>
          <w:sz w:val="20"/>
          <w:szCs w:val="20"/>
          <w:lang w:val="en-GB"/>
        </w:rPr>
        <w:t xml:space="preserve"> </w:t>
      </w:r>
      <w:r w:rsidRPr="0030702C">
        <w:rPr>
          <w:sz w:val="20"/>
          <w:szCs w:val="20"/>
          <w:lang w:val="en-GB"/>
        </w:rPr>
        <w:t xml:space="preserve">cover all </w:t>
      </w:r>
      <w:r w:rsidR="00E449B4" w:rsidRPr="0030702C">
        <w:rPr>
          <w:sz w:val="20"/>
          <w:szCs w:val="20"/>
          <w:lang w:val="en-GB"/>
        </w:rPr>
        <w:t xml:space="preserve">subjective </w:t>
      </w:r>
      <w:r w:rsidRPr="0030702C">
        <w:rPr>
          <w:sz w:val="20"/>
          <w:szCs w:val="20"/>
          <w:lang w:val="en-GB"/>
        </w:rPr>
        <w:t>outcome measures related to health, level of functioning and well-being as reported by the patients</w:t>
      </w:r>
      <w:r w:rsidR="00EA0953" w:rsidRPr="0030702C">
        <w:rPr>
          <w:sz w:val="20"/>
          <w:szCs w:val="20"/>
          <w:lang w:val="en-GB"/>
        </w:rPr>
        <w:t xml:space="preserve"> </w:t>
      </w:r>
      <w:r w:rsidR="000F2615" w:rsidRPr="0030702C">
        <w:rPr>
          <w:sz w:val="20"/>
          <w:szCs w:val="20"/>
          <w:lang w:val="en-GB"/>
        </w:rPr>
        <w:fldChar w:fldCharType="begin"/>
      </w:r>
      <w:r w:rsidR="00B25473" w:rsidRPr="0030702C">
        <w:rPr>
          <w:sz w:val="20"/>
          <w:szCs w:val="20"/>
          <w:lang w:val="en-GB"/>
        </w:rPr>
        <w:instrText xml:space="preserve"> ADDIN EN.CITE &lt;EndNote&gt;&lt;Cite&gt;&lt;Author&gt;Food and Drug Administration&lt;/Author&gt;&lt;Year&gt;2009&lt;/Year&gt;&lt;RecNum&gt;155&lt;/RecNum&gt;&lt;DisplayText&gt;[8]&lt;/DisplayText&gt;&lt;record&gt;&lt;rec-number&gt;155&lt;/rec-number&gt;&lt;foreign-keys&gt;&lt;key app="EN" db-id="f92fsf9vlef50be599x52p0yap0tsferrste" timestamp="1512045536"&gt;155&lt;/key&gt;&lt;/foreign-keys&gt;&lt;ref-type name="Web Page"&gt;12&lt;/ref-type&gt;&lt;contributors&gt;&lt;authors&gt;&lt;author&gt;Food and Drug Administration, U.S. Department of Health and Human Services.&lt;/author&gt;&lt;/authors&gt;&lt;/contributors&gt;&lt;titles&gt;&lt;title&gt;Guidance for Industry. Patient-Reported Outcome Measures: Use in Medical product Development to Support Labeling Claims&lt;/title&gt;&lt;/titles&gt;&lt;dates&gt;&lt;year&gt;2009&lt;/year&gt;&lt;/dates&gt;&lt;urls&gt;&lt;related-urls&gt;&lt;url&gt;&lt;style face="underline" font="default" size="100%"&gt;https://www.fda.gov/downloads/drugs/guidancecomplianceregulatoryinformation/guidances/ucm193282.pdf&lt;/style&gt;&lt;/url&gt;&lt;/related-urls&gt;&lt;/urls&gt;&lt;/record&gt;&lt;/Cite&gt;&lt;/EndNote&gt;</w:instrText>
      </w:r>
      <w:r w:rsidR="000F2615" w:rsidRPr="0030702C">
        <w:rPr>
          <w:sz w:val="20"/>
          <w:szCs w:val="20"/>
          <w:lang w:val="en-GB"/>
        </w:rPr>
        <w:fldChar w:fldCharType="separate"/>
      </w:r>
      <w:r w:rsidR="00B25473" w:rsidRPr="0030702C">
        <w:rPr>
          <w:noProof/>
          <w:sz w:val="20"/>
          <w:szCs w:val="20"/>
          <w:lang w:val="en-GB"/>
        </w:rPr>
        <w:t>[8]</w:t>
      </w:r>
      <w:r w:rsidR="000F2615" w:rsidRPr="0030702C">
        <w:rPr>
          <w:sz w:val="20"/>
          <w:szCs w:val="20"/>
          <w:lang w:val="en-GB"/>
        </w:rPr>
        <w:fldChar w:fldCharType="end"/>
      </w:r>
      <w:r w:rsidRPr="0030702C">
        <w:rPr>
          <w:sz w:val="20"/>
          <w:szCs w:val="20"/>
          <w:lang w:val="en-GB"/>
        </w:rPr>
        <w:t>. As the patient is the primary source of information, PROMs supplement clinical observations and objective findings</w:t>
      </w:r>
      <w:r w:rsidR="00CE43BD" w:rsidRPr="0030702C">
        <w:rPr>
          <w:sz w:val="20"/>
          <w:szCs w:val="20"/>
          <w:lang w:val="en-GB"/>
        </w:rPr>
        <w:t>,</w:t>
      </w:r>
      <w:r w:rsidRPr="0030702C">
        <w:rPr>
          <w:sz w:val="20"/>
          <w:szCs w:val="20"/>
          <w:lang w:val="en-GB"/>
        </w:rPr>
        <w:t xml:space="preserve"> and play a central role throughout the whole cancer disease trajectory. </w:t>
      </w:r>
      <w:r w:rsidR="00E35A4D" w:rsidRPr="0030702C">
        <w:rPr>
          <w:sz w:val="20"/>
          <w:szCs w:val="20"/>
          <w:lang w:val="en-GB"/>
        </w:rPr>
        <w:t>S</w:t>
      </w:r>
      <w:r w:rsidR="00132A8F" w:rsidRPr="0030702C">
        <w:rPr>
          <w:sz w:val="20"/>
          <w:szCs w:val="20"/>
          <w:lang w:val="en-GB"/>
        </w:rPr>
        <w:t>ystematic symptom assessment in clinical practice is important to i</w:t>
      </w:r>
      <w:r w:rsidR="009D010C" w:rsidRPr="0030702C">
        <w:rPr>
          <w:sz w:val="20"/>
          <w:szCs w:val="20"/>
          <w:lang w:val="en-GB"/>
        </w:rPr>
        <w:t>mprove</w:t>
      </w:r>
      <w:r w:rsidR="00132A8F" w:rsidRPr="0030702C">
        <w:rPr>
          <w:sz w:val="20"/>
          <w:szCs w:val="20"/>
          <w:lang w:val="en-GB"/>
        </w:rPr>
        <w:t xml:space="preserve"> the quality of di</w:t>
      </w:r>
      <w:r w:rsidR="006E5CD7" w:rsidRPr="0030702C">
        <w:rPr>
          <w:sz w:val="20"/>
          <w:szCs w:val="20"/>
          <w:lang w:val="en-GB"/>
        </w:rPr>
        <w:t xml:space="preserve">agnostics and treatment </w:t>
      </w:r>
      <w:r w:rsidR="006E5CD7" w:rsidRPr="0030702C">
        <w:rPr>
          <w:sz w:val="20"/>
          <w:szCs w:val="20"/>
          <w:lang w:val="en-GB"/>
        </w:rPr>
        <w:fldChar w:fldCharType="begin">
          <w:fldData xml:space="preserve">PEVuZE5vdGU+PENpdGU+PEF1dGhvcj5aaWtvczwvQXV0aG9yPjxZZWFyPjIwMTQ8L1llYXI+PFJl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ZTc4LTg5PC9wYWdlcz48dm9sdW1lPjE1PC92b2x1bWU+PG51bWJlcj4yPC9udW1iZXI+PGtl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</w:fldData>
        </w:fldChar>
      </w:r>
      <w:r w:rsidR="00D62930" w:rsidRPr="0030702C">
        <w:rPr>
          <w:sz w:val="20"/>
          <w:szCs w:val="20"/>
          <w:lang w:val="en-GB"/>
        </w:rPr>
        <w:instrText xml:space="preserve"> ADDIN EN.CITE </w:instrText>
      </w:r>
      <w:r w:rsidR="00D62930" w:rsidRPr="0030702C">
        <w:rPr>
          <w:sz w:val="20"/>
          <w:szCs w:val="20"/>
          <w:lang w:val="en-GB"/>
        </w:rPr>
        <w:fldChar w:fldCharType="begin">
          <w:fldData xml:space="preserve">PEVuZE5vdGU+PENpdGU+PEF1dGhvcj5aaWtvczwvQXV0aG9yPjxZZWFyPjIwMTQ8L1llYXI+PFJl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</w:fldData>
        </w:fldChar>
      </w:r>
      <w:r w:rsidR="00D62930" w:rsidRPr="0030702C">
        <w:rPr>
          <w:sz w:val="20"/>
          <w:szCs w:val="20"/>
          <w:lang w:val="en-GB"/>
        </w:rPr>
        <w:instrText xml:space="preserve"> ADDIN EN.CITE.DATA </w:instrText>
      </w:r>
      <w:r w:rsidR="00D62930" w:rsidRPr="0030702C">
        <w:rPr>
          <w:sz w:val="20"/>
          <w:szCs w:val="20"/>
          <w:lang w:val="en-GB"/>
        </w:rPr>
      </w:r>
      <w:r w:rsidR="00D62930" w:rsidRPr="0030702C">
        <w:rPr>
          <w:sz w:val="20"/>
          <w:szCs w:val="20"/>
          <w:lang w:val="en-GB"/>
        </w:rPr>
        <w:fldChar w:fldCharType="end"/>
      </w:r>
      <w:r w:rsidR="006E5CD7" w:rsidRPr="0030702C">
        <w:rPr>
          <w:sz w:val="20"/>
          <w:szCs w:val="20"/>
          <w:lang w:val="en-GB"/>
        </w:rPr>
      </w:r>
      <w:r w:rsidR="006E5CD7" w:rsidRPr="0030702C">
        <w:rPr>
          <w:sz w:val="20"/>
          <w:szCs w:val="20"/>
          <w:lang w:val="en-GB"/>
        </w:rPr>
        <w:fldChar w:fldCharType="separate"/>
      </w:r>
      <w:r w:rsidR="00D62930" w:rsidRPr="0030702C">
        <w:rPr>
          <w:noProof/>
          <w:sz w:val="20"/>
          <w:szCs w:val="20"/>
          <w:lang w:val="en-GB"/>
        </w:rPr>
        <w:t>[9,10]</w:t>
      </w:r>
      <w:r w:rsidR="006E5CD7" w:rsidRPr="0030702C">
        <w:rPr>
          <w:sz w:val="20"/>
          <w:szCs w:val="20"/>
          <w:lang w:val="en-GB"/>
        </w:rPr>
        <w:fldChar w:fldCharType="end"/>
      </w:r>
      <w:r w:rsidR="00132A8F" w:rsidRPr="0030702C">
        <w:rPr>
          <w:sz w:val="20"/>
          <w:szCs w:val="20"/>
          <w:lang w:val="en-GB"/>
        </w:rPr>
        <w:t xml:space="preserve">. </w:t>
      </w:r>
      <w:r w:rsidR="00937499" w:rsidRPr="0030702C">
        <w:rPr>
          <w:sz w:val="20"/>
          <w:szCs w:val="20"/>
          <w:lang w:val="en-GB"/>
        </w:rPr>
        <w:t>However, systematic</w:t>
      </w:r>
      <w:r w:rsidR="00AB21FF" w:rsidRPr="0030702C">
        <w:rPr>
          <w:sz w:val="20"/>
          <w:szCs w:val="20"/>
          <w:lang w:val="en-GB"/>
        </w:rPr>
        <w:t xml:space="preserve"> symptom</w:t>
      </w:r>
      <w:r w:rsidR="00937499" w:rsidRPr="0030702C">
        <w:rPr>
          <w:sz w:val="20"/>
          <w:szCs w:val="20"/>
          <w:lang w:val="en-GB"/>
        </w:rPr>
        <w:t xml:space="preserve"> </w:t>
      </w:r>
      <w:r w:rsidR="00A54B73" w:rsidRPr="0030702C">
        <w:rPr>
          <w:sz w:val="20"/>
          <w:szCs w:val="20"/>
          <w:lang w:val="en-GB"/>
        </w:rPr>
        <w:t xml:space="preserve">assessment </w:t>
      </w:r>
      <w:r w:rsidR="00543F8A" w:rsidRPr="0030702C">
        <w:rPr>
          <w:sz w:val="20"/>
          <w:szCs w:val="20"/>
          <w:lang w:val="en-GB"/>
        </w:rPr>
        <w:t>by</w:t>
      </w:r>
      <w:r w:rsidR="00592561" w:rsidRPr="0030702C">
        <w:rPr>
          <w:sz w:val="20"/>
          <w:szCs w:val="20"/>
          <w:lang w:val="en-GB"/>
        </w:rPr>
        <w:t xml:space="preserve"> using</w:t>
      </w:r>
      <w:r w:rsidR="00543F8A" w:rsidRPr="0030702C">
        <w:rPr>
          <w:sz w:val="20"/>
          <w:szCs w:val="20"/>
          <w:lang w:val="en-GB"/>
        </w:rPr>
        <w:t xml:space="preserve"> PROMs</w:t>
      </w:r>
      <w:r w:rsidR="00500E3F" w:rsidRPr="0030702C">
        <w:rPr>
          <w:sz w:val="20"/>
          <w:szCs w:val="20"/>
          <w:lang w:val="en-GB"/>
        </w:rPr>
        <w:t xml:space="preserve"> </w:t>
      </w:r>
      <w:r w:rsidR="00D425E9" w:rsidRPr="0030702C">
        <w:rPr>
          <w:sz w:val="20"/>
          <w:szCs w:val="20"/>
          <w:lang w:val="en-GB"/>
        </w:rPr>
        <w:t xml:space="preserve">in direct patient care </w:t>
      </w:r>
      <w:r w:rsidR="00A34610" w:rsidRPr="0030702C">
        <w:rPr>
          <w:sz w:val="20"/>
          <w:szCs w:val="20"/>
          <w:lang w:val="en-GB"/>
        </w:rPr>
        <w:t>still remains</w:t>
      </w:r>
      <w:r w:rsidR="0009275C" w:rsidRPr="0030702C">
        <w:rPr>
          <w:sz w:val="20"/>
          <w:szCs w:val="20"/>
          <w:lang w:val="en-GB"/>
        </w:rPr>
        <w:t xml:space="preserve"> </w:t>
      </w:r>
      <w:r w:rsidR="00937499" w:rsidRPr="0030702C">
        <w:rPr>
          <w:sz w:val="20"/>
          <w:szCs w:val="20"/>
          <w:lang w:val="en-GB"/>
        </w:rPr>
        <w:t>unco</w:t>
      </w:r>
      <w:r w:rsidR="006E5CD7" w:rsidRPr="0030702C">
        <w:rPr>
          <w:sz w:val="20"/>
          <w:szCs w:val="20"/>
          <w:lang w:val="en-GB"/>
        </w:rPr>
        <w:t xml:space="preserve">mmon in </w:t>
      </w:r>
      <w:r w:rsidR="00D425E9" w:rsidRPr="0030702C">
        <w:rPr>
          <w:sz w:val="20"/>
          <w:szCs w:val="20"/>
          <w:lang w:val="en-GB"/>
        </w:rPr>
        <w:t>oncology</w:t>
      </w:r>
      <w:r w:rsidR="006E5CD7" w:rsidRPr="0030702C">
        <w:rPr>
          <w:sz w:val="20"/>
          <w:szCs w:val="20"/>
          <w:lang w:val="en-GB"/>
        </w:rPr>
        <w:t xml:space="preserve"> </w:t>
      </w:r>
      <w:r w:rsidR="006E5CD7" w:rsidRPr="0030702C">
        <w:rPr>
          <w:sz w:val="20"/>
          <w:szCs w:val="20"/>
          <w:lang w:val="en-GB"/>
        </w:rPr>
        <w:fldChar w:fldCharType="begin">
          <w:fldData xml:space="preserve">PEVuZE5vdGU+PENpdGU+PEF1dGhvcj5Lcm9lbmtlPC9BdXRob3I+PFllYXI+MjAxNTwvWWVhcj48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wODUtOTI8L3BhZ2VzPjx2b2x1bWU+Njg8L3ZvbHVt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</w:fldData>
        </w:fldChar>
      </w:r>
      <w:r w:rsidR="00D62930" w:rsidRPr="0030702C">
        <w:rPr>
          <w:sz w:val="20"/>
          <w:szCs w:val="20"/>
          <w:lang w:val="en-GB"/>
        </w:rPr>
        <w:instrText xml:space="preserve"> ADDIN EN.CITE </w:instrText>
      </w:r>
      <w:r w:rsidR="00D62930" w:rsidRPr="0030702C">
        <w:rPr>
          <w:sz w:val="20"/>
          <w:szCs w:val="20"/>
          <w:lang w:val="en-GB"/>
        </w:rPr>
        <w:fldChar w:fldCharType="begin">
          <w:fldData xml:space="preserve">PEVuZE5vdGU+PENpdGU+PEF1dGhvcj5Lcm9lbmtlPC9BdXRob3I+PFllYXI+MjAxNTwvWWVhcj48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</w:fldData>
        </w:fldChar>
      </w:r>
      <w:r w:rsidR="00D62930" w:rsidRPr="0030702C">
        <w:rPr>
          <w:sz w:val="20"/>
          <w:szCs w:val="20"/>
          <w:lang w:val="en-GB"/>
        </w:rPr>
        <w:instrText xml:space="preserve"> ADDIN EN.CITE.DATA </w:instrText>
      </w:r>
      <w:r w:rsidR="00D62930" w:rsidRPr="0030702C">
        <w:rPr>
          <w:sz w:val="20"/>
          <w:szCs w:val="20"/>
          <w:lang w:val="en-GB"/>
        </w:rPr>
      </w:r>
      <w:r w:rsidR="00D62930" w:rsidRPr="0030702C">
        <w:rPr>
          <w:sz w:val="20"/>
          <w:szCs w:val="20"/>
          <w:lang w:val="en-GB"/>
        </w:rPr>
        <w:fldChar w:fldCharType="end"/>
      </w:r>
      <w:r w:rsidR="006E5CD7" w:rsidRPr="0030702C">
        <w:rPr>
          <w:sz w:val="20"/>
          <w:szCs w:val="20"/>
          <w:lang w:val="en-GB"/>
        </w:rPr>
      </w:r>
      <w:r w:rsidR="006E5CD7" w:rsidRPr="0030702C">
        <w:rPr>
          <w:sz w:val="20"/>
          <w:szCs w:val="20"/>
          <w:lang w:val="en-GB"/>
        </w:rPr>
        <w:fldChar w:fldCharType="separate"/>
      </w:r>
      <w:r w:rsidR="00D62930" w:rsidRPr="0030702C">
        <w:rPr>
          <w:noProof/>
          <w:sz w:val="20"/>
          <w:szCs w:val="20"/>
          <w:lang w:val="en-GB"/>
        </w:rPr>
        <w:t>[11,12]</w:t>
      </w:r>
      <w:r w:rsidR="006E5CD7" w:rsidRPr="0030702C">
        <w:rPr>
          <w:sz w:val="20"/>
          <w:szCs w:val="20"/>
          <w:lang w:val="en-GB"/>
        </w:rPr>
        <w:fldChar w:fldCharType="end"/>
      </w:r>
      <w:r w:rsidR="00937499" w:rsidRPr="0030702C">
        <w:rPr>
          <w:sz w:val="20"/>
          <w:szCs w:val="20"/>
          <w:lang w:val="en-GB"/>
        </w:rPr>
        <w:t>.</w:t>
      </w:r>
      <w:r w:rsidR="009E06F8" w:rsidRPr="0030702C">
        <w:rPr>
          <w:sz w:val="20"/>
          <w:szCs w:val="20"/>
          <w:lang w:val="en-GB"/>
        </w:rPr>
        <w:t xml:space="preserve"> </w:t>
      </w:r>
    </w:p>
    <w:p w14:paraId="17935FF0" w14:textId="77777777" w:rsidR="00B920FC" w:rsidRPr="0030702C" w:rsidRDefault="00B920FC" w:rsidP="00465764">
      <w:pPr>
        <w:rPr>
          <w:sz w:val="20"/>
          <w:szCs w:val="20"/>
          <w:lang w:val="en-GB"/>
        </w:rPr>
      </w:pPr>
    </w:p>
    <w:p w14:paraId="6BC4A3D8" w14:textId="39D12486" w:rsidR="00F77537" w:rsidRPr="0030702C" w:rsidRDefault="00552E1F" w:rsidP="00465764">
      <w:pPr>
        <w:rPr>
          <w:sz w:val="20"/>
          <w:szCs w:val="20"/>
          <w:lang w:val="en-GB"/>
        </w:rPr>
      </w:pPr>
      <w:r w:rsidRPr="0030702C">
        <w:rPr>
          <w:sz w:val="20"/>
          <w:szCs w:val="20"/>
          <w:lang w:val="en-GB"/>
        </w:rPr>
        <w:t>Electronic</w:t>
      </w:r>
      <w:r w:rsidR="007B2406" w:rsidRPr="0030702C">
        <w:rPr>
          <w:sz w:val="20"/>
          <w:szCs w:val="20"/>
          <w:lang w:val="en-GB"/>
        </w:rPr>
        <w:t xml:space="preserve"> </w:t>
      </w:r>
      <w:r w:rsidR="009E06F8" w:rsidRPr="0030702C">
        <w:rPr>
          <w:sz w:val="20"/>
          <w:szCs w:val="20"/>
          <w:lang w:val="en-GB"/>
        </w:rPr>
        <w:t>collection of PROMS</w:t>
      </w:r>
      <w:r w:rsidR="007B2406" w:rsidRPr="0030702C">
        <w:rPr>
          <w:sz w:val="20"/>
          <w:szCs w:val="20"/>
          <w:lang w:val="en-GB"/>
        </w:rPr>
        <w:t xml:space="preserve"> provides a platform for consistent documentation</w:t>
      </w:r>
      <w:r w:rsidR="00B73212" w:rsidRPr="0030702C">
        <w:rPr>
          <w:sz w:val="20"/>
          <w:szCs w:val="20"/>
          <w:lang w:val="en-GB"/>
        </w:rPr>
        <w:t xml:space="preserve">, and </w:t>
      </w:r>
      <w:r w:rsidR="00D425E9" w:rsidRPr="0030702C">
        <w:rPr>
          <w:sz w:val="20"/>
          <w:szCs w:val="20"/>
          <w:lang w:val="en-GB"/>
        </w:rPr>
        <w:t>gives health care providers a</w:t>
      </w:r>
      <w:r w:rsidR="00B73212" w:rsidRPr="0030702C">
        <w:rPr>
          <w:sz w:val="20"/>
          <w:szCs w:val="20"/>
          <w:lang w:val="en-GB"/>
        </w:rPr>
        <w:t xml:space="preserve"> real-time</w:t>
      </w:r>
      <w:r w:rsidR="00821748" w:rsidRPr="0030702C">
        <w:rPr>
          <w:sz w:val="20"/>
          <w:szCs w:val="20"/>
          <w:lang w:val="en-GB"/>
        </w:rPr>
        <w:t xml:space="preserve"> presentation </w:t>
      </w:r>
      <w:r w:rsidR="00B73212" w:rsidRPr="0030702C">
        <w:rPr>
          <w:sz w:val="20"/>
          <w:szCs w:val="20"/>
          <w:lang w:val="en-GB"/>
        </w:rPr>
        <w:t>of the patients´</w:t>
      </w:r>
      <w:r w:rsidR="00BD6023" w:rsidRPr="0030702C">
        <w:rPr>
          <w:sz w:val="20"/>
          <w:szCs w:val="20"/>
          <w:lang w:val="en-GB"/>
        </w:rPr>
        <w:t xml:space="preserve"> </w:t>
      </w:r>
      <w:r w:rsidR="00D425E9" w:rsidRPr="0030702C">
        <w:rPr>
          <w:sz w:val="20"/>
          <w:szCs w:val="20"/>
          <w:lang w:val="en-GB"/>
        </w:rPr>
        <w:t>situation</w:t>
      </w:r>
      <w:r w:rsidR="00B73212" w:rsidRPr="0030702C">
        <w:rPr>
          <w:sz w:val="20"/>
          <w:szCs w:val="20"/>
          <w:lang w:val="en-GB"/>
        </w:rPr>
        <w:t xml:space="preserve"> </w:t>
      </w:r>
      <w:r w:rsidR="00D425E9" w:rsidRPr="0030702C">
        <w:rPr>
          <w:sz w:val="20"/>
          <w:szCs w:val="20"/>
          <w:lang w:val="en-GB"/>
        </w:rPr>
        <w:t xml:space="preserve">when outside of </w:t>
      </w:r>
      <w:r w:rsidR="00B73212" w:rsidRPr="0030702C">
        <w:rPr>
          <w:sz w:val="20"/>
          <w:szCs w:val="20"/>
          <w:lang w:val="en-GB"/>
        </w:rPr>
        <w:t>hospital</w:t>
      </w:r>
      <w:r w:rsidR="007B2406" w:rsidRPr="0030702C">
        <w:rPr>
          <w:sz w:val="20"/>
          <w:szCs w:val="20"/>
          <w:lang w:val="en-GB"/>
        </w:rPr>
        <w:t>. Furthermore</w:t>
      </w:r>
      <w:r w:rsidR="00BD39A8" w:rsidRPr="0030702C">
        <w:rPr>
          <w:sz w:val="20"/>
          <w:szCs w:val="20"/>
          <w:lang w:val="en-GB"/>
        </w:rPr>
        <w:t>,</w:t>
      </w:r>
      <w:r w:rsidR="00325CA5" w:rsidRPr="0030702C">
        <w:rPr>
          <w:sz w:val="20"/>
          <w:szCs w:val="20"/>
          <w:lang w:val="en-GB"/>
        </w:rPr>
        <w:t xml:space="preserve"> the development of symptoms</w:t>
      </w:r>
      <w:r w:rsidR="00D425E9" w:rsidRPr="0030702C">
        <w:rPr>
          <w:sz w:val="20"/>
          <w:szCs w:val="20"/>
          <w:lang w:val="en-GB"/>
        </w:rPr>
        <w:t xml:space="preserve"> can be easily reviewed</w:t>
      </w:r>
      <w:r w:rsidR="00173CE7" w:rsidRPr="0030702C">
        <w:rPr>
          <w:sz w:val="20"/>
          <w:szCs w:val="20"/>
          <w:lang w:val="en-GB"/>
        </w:rPr>
        <w:t xml:space="preserve"> </w:t>
      </w:r>
      <w:r w:rsidR="00173CE7" w:rsidRPr="0030702C">
        <w:rPr>
          <w:sz w:val="20"/>
          <w:szCs w:val="20"/>
          <w:lang w:val="en-GB"/>
        </w:rPr>
        <w:fldChar w:fldCharType="begin">
          <w:fldData xml:space="preserve">PEVuZE5vdGU+PENpdGU+PEF1dGhvcj5CZW56ZTwvQXV0aG9yPjxZZWFyPjIwMTc8L1llYXI+PFJl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CZW56ZTwvQXV0aG9yPjxZZWFyPjIwMTc8L1llYXI+PFJl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173CE7" w:rsidRPr="0030702C">
        <w:rPr>
          <w:sz w:val="20"/>
          <w:szCs w:val="20"/>
          <w:lang w:val="en-GB"/>
        </w:rPr>
      </w:r>
      <w:r w:rsidR="00173CE7" w:rsidRPr="0030702C">
        <w:rPr>
          <w:sz w:val="20"/>
          <w:szCs w:val="20"/>
          <w:lang w:val="en-GB"/>
        </w:rPr>
        <w:fldChar w:fldCharType="separate"/>
      </w:r>
      <w:r w:rsidR="00B25473" w:rsidRPr="0030702C">
        <w:rPr>
          <w:noProof/>
          <w:sz w:val="20"/>
          <w:szCs w:val="20"/>
          <w:lang w:val="en-GB"/>
        </w:rPr>
        <w:t>[13]</w:t>
      </w:r>
      <w:r w:rsidR="00173CE7" w:rsidRPr="0030702C">
        <w:rPr>
          <w:sz w:val="20"/>
          <w:szCs w:val="20"/>
          <w:lang w:val="en-GB"/>
        </w:rPr>
        <w:fldChar w:fldCharType="end"/>
      </w:r>
      <w:r w:rsidR="00173CE7" w:rsidRPr="0030702C">
        <w:rPr>
          <w:sz w:val="20"/>
          <w:szCs w:val="20"/>
          <w:lang w:val="en-GB"/>
        </w:rPr>
        <w:t>.</w:t>
      </w:r>
      <w:r w:rsidR="009D5605" w:rsidRPr="0030702C">
        <w:rPr>
          <w:sz w:val="20"/>
          <w:szCs w:val="20"/>
          <w:lang w:val="en-GB"/>
        </w:rPr>
        <w:t xml:space="preserve"> </w:t>
      </w:r>
      <w:r w:rsidR="00F90759" w:rsidRPr="0030702C">
        <w:rPr>
          <w:sz w:val="20"/>
          <w:szCs w:val="20"/>
          <w:lang w:val="en-GB"/>
        </w:rPr>
        <w:t xml:space="preserve">Studies have shown that electronic collection of PROMs is feasible in patients with advanced cancer </w:t>
      </w:r>
      <w:r w:rsidR="00F90759" w:rsidRPr="0030702C">
        <w:rPr>
          <w:sz w:val="20"/>
          <w:szCs w:val="20"/>
          <w:lang w:val="en-GB"/>
        </w:rPr>
        <w:fldChar w:fldCharType="begin">
          <w:fldData xml:space="preserve">PEVuZE5vdGU+PENpdGU+PEF1dGhvcj5IamVybXN0YWQ8L0F1dGhvcj48WWVhcj4yMDEyPC9ZZWFy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</w:fldData>
        </w:fldChar>
      </w:r>
      <w:r w:rsidR="00D62930" w:rsidRPr="0030702C">
        <w:rPr>
          <w:sz w:val="20"/>
          <w:szCs w:val="20"/>
          <w:lang w:val="en-GB"/>
        </w:rPr>
        <w:instrText xml:space="preserve"> ADDIN EN.CITE </w:instrText>
      </w:r>
      <w:r w:rsidR="00D62930" w:rsidRPr="0030702C">
        <w:rPr>
          <w:sz w:val="20"/>
          <w:szCs w:val="20"/>
          <w:lang w:val="en-GB"/>
        </w:rPr>
        <w:fldChar w:fldCharType="begin">
          <w:fldData xml:space="preserve">PEVuZE5vdGU+PENpdGU+PEF1dGhvcj5IamVybXN0YWQ8L0F1dGhvcj48WWVhcj4yMDEyPC9ZZWFy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</w:fldData>
        </w:fldChar>
      </w:r>
      <w:r w:rsidR="00D62930" w:rsidRPr="0030702C">
        <w:rPr>
          <w:sz w:val="20"/>
          <w:szCs w:val="20"/>
          <w:lang w:val="en-GB"/>
        </w:rPr>
        <w:instrText xml:space="preserve"> ADDIN EN.CITE.DATA </w:instrText>
      </w:r>
      <w:r w:rsidR="00D62930" w:rsidRPr="0030702C">
        <w:rPr>
          <w:sz w:val="20"/>
          <w:szCs w:val="20"/>
          <w:lang w:val="en-GB"/>
        </w:rPr>
      </w:r>
      <w:r w:rsidR="00D62930" w:rsidRPr="0030702C">
        <w:rPr>
          <w:sz w:val="20"/>
          <w:szCs w:val="20"/>
          <w:lang w:val="en-GB"/>
        </w:rPr>
        <w:fldChar w:fldCharType="end"/>
      </w:r>
      <w:r w:rsidR="00F90759" w:rsidRPr="0030702C">
        <w:rPr>
          <w:sz w:val="20"/>
          <w:szCs w:val="20"/>
          <w:lang w:val="en-GB"/>
        </w:rPr>
      </w:r>
      <w:r w:rsidR="00F90759" w:rsidRPr="0030702C">
        <w:rPr>
          <w:sz w:val="20"/>
          <w:szCs w:val="20"/>
          <w:lang w:val="en-GB"/>
        </w:rPr>
        <w:fldChar w:fldCharType="separate"/>
      </w:r>
      <w:r w:rsidR="00D62930" w:rsidRPr="0030702C">
        <w:rPr>
          <w:noProof/>
          <w:sz w:val="20"/>
          <w:szCs w:val="20"/>
          <w:lang w:val="en-GB"/>
        </w:rPr>
        <w:t>[14,13]</w:t>
      </w:r>
      <w:r w:rsidR="00F90759" w:rsidRPr="0030702C">
        <w:rPr>
          <w:sz w:val="20"/>
          <w:szCs w:val="20"/>
          <w:lang w:val="en-GB"/>
        </w:rPr>
        <w:fldChar w:fldCharType="end"/>
      </w:r>
      <w:r w:rsidR="009E06F8" w:rsidRPr="0030702C">
        <w:rPr>
          <w:sz w:val="20"/>
          <w:szCs w:val="20"/>
          <w:lang w:val="en-GB"/>
        </w:rPr>
        <w:t>.</w:t>
      </w:r>
      <w:r w:rsidRPr="0030702C">
        <w:rPr>
          <w:sz w:val="20"/>
          <w:szCs w:val="20"/>
          <w:lang w:val="en-GB"/>
        </w:rPr>
        <w:t xml:space="preserve"> </w:t>
      </w:r>
      <w:r w:rsidR="009D010C" w:rsidRPr="0030702C">
        <w:rPr>
          <w:sz w:val="20"/>
          <w:szCs w:val="20"/>
          <w:lang w:val="en-GB"/>
        </w:rPr>
        <w:t>C</w:t>
      </w:r>
      <w:r w:rsidR="00B0467F" w:rsidRPr="0030702C">
        <w:rPr>
          <w:sz w:val="20"/>
          <w:szCs w:val="20"/>
          <w:lang w:val="en-GB"/>
        </w:rPr>
        <w:t>omparative stud</w:t>
      </w:r>
      <w:r w:rsidR="009D010C" w:rsidRPr="0030702C">
        <w:rPr>
          <w:sz w:val="20"/>
          <w:szCs w:val="20"/>
          <w:lang w:val="en-GB"/>
        </w:rPr>
        <w:t>ies</w:t>
      </w:r>
      <w:r w:rsidR="00B0467F" w:rsidRPr="0030702C">
        <w:rPr>
          <w:sz w:val="20"/>
          <w:szCs w:val="20"/>
          <w:lang w:val="en-GB"/>
        </w:rPr>
        <w:t xml:space="preserve"> examining equivalence between electronic and paper based PROMs </w:t>
      </w:r>
      <w:r w:rsidR="00E449B4" w:rsidRPr="0030702C">
        <w:rPr>
          <w:sz w:val="20"/>
          <w:szCs w:val="20"/>
          <w:lang w:val="en-GB"/>
        </w:rPr>
        <w:t>have shown</w:t>
      </w:r>
      <w:r w:rsidR="00B0467F" w:rsidRPr="0030702C">
        <w:rPr>
          <w:sz w:val="20"/>
          <w:szCs w:val="20"/>
          <w:lang w:val="en-GB"/>
        </w:rPr>
        <w:t xml:space="preserve"> excellent agreement between the two </w:t>
      </w:r>
      <w:r w:rsidR="00402F60" w:rsidRPr="0030702C">
        <w:rPr>
          <w:sz w:val="20"/>
          <w:szCs w:val="20"/>
          <w:lang w:val="en-GB"/>
        </w:rPr>
        <w:t xml:space="preserve">methods </w:t>
      </w:r>
      <w:r w:rsidR="00402F60" w:rsidRPr="0030702C">
        <w:rPr>
          <w:sz w:val="20"/>
          <w:szCs w:val="20"/>
          <w:lang w:val="en-GB"/>
        </w:rPr>
        <w:fldChar w:fldCharType="begin">
          <w:fldData xml:space="preserve">PEVuZE5vdGU+PENpdGU+PEF1dGhvcj5Lcm9nc3RhZDwvQXV0aG9yPjxZZWFyPjIwMTc8L1llYXI+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</w:fldData>
        </w:fldChar>
      </w:r>
      <w:r w:rsidR="00D62930" w:rsidRPr="0030702C">
        <w:rPr>
          <w:sz w:val="20"/>
          <w:szCs w:val="20"/>
          <w:lang w:val="en-GB"/>
        </w:rPr>
        <w:instrText xml:space="preserve"> ADDIN EN.CITE </w:instrText>
      </w:r>
      <w:r w:rsidR="00D62930" w:rsidRPr="0030702C">
        <w:rPr>
          <w:sz w:val="20"/>
          <w:szCs w:val="20"/>
          <w:lang w:val="en-GB"/>
        </w:rPr>
        <w:fldChar w:fldCharType="begin">
          <w:fldData xml:space="preserve">PEVuZE5vdGU+PENpdGU+PEF1dGhvcj5Lcm9nc3RhZDwvQXV0aG9yPjxZZWFyPjIwMTc8L1llYXI+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</w:fldData>
        </w:fldChar>
      </w:r>
      <w:r w:rsidR="00D62930" w:rsidRPr="0030702C">
        <w:rPr>
          <w:sz w:val="20"/>
          <w:szCs w:val="20"/>
          <w:lang w:val="en-GB"/>
        </w:rPr>
        <w:instrText xml:space="preserve"> ADDIN EN.CITE.DATA </w:instrText>
      </w:r>
      <w:r w:rsidR="00D62930" w:rsidRPr="0030702C">
        <w:rPr>
          <w:sz w:val="20"/>
          <w:szCs w:val="20"/>
          <w:lang w:val="en-GB"/>
        </w:rPr>
      </w:r>
      <w:r w:rsidR="00D62930" w:rsidRPr="0030702C">
        <w:rPr>
          <w:sz w:val="20"/>
          <w:szCs w:val="20"/>
          <w:lang w:val="en-GB"/>
        </w:rPr>
        <w:fldChar w:fldCharType="end"/>
      </w:r>
      <w:r w:rsidR="00402F60" w:rsidRPr="0030702C">
        <w:rPr>
          <w:sz w:val="20"/>
          <w:szCs w:val="20"/>
          <w:lang w:val="en-GB"/>
        </w:rPr>
      </w:r>
      <w:r w:rsidR="00402F60" w:rsidRPr="0030702C">
        <w:rPr>
          <w:sz w:val="20"/>
          <w:szCs w:val="20"/>
          <w:lang w:val="en-GB"/>
        </w:rPr>
        <w:fldChar w:fldCharType="separate"/>
      </w:r>
      <w:r w:rsidR="00D62930" w:rsidRPr="0030702C">
        <w:rPr>
          <w:noProof/>
          <w:sz w:val="20"/>
          <w:szCs w:val="20"/>
          <w:lang w:val="en-GB"/>
        </w:rPr>
        <w:t>[15,16]</w:t>
      </w:r>
      <w:r w:rsidR="00402F60" w:rsidRPr="0030702C">
        <w:rPr>
          <w:sz w:val="20"/>
          <w:szCs w:val="20"/>
          <w:lang w:val="en-GB"/>
        </w:rPr>
        <w:fldChar w:fldCharType="end"/>
      </w:r>
      <w:r w:rsidR="00402F60" w:rsidRPr="0030702C">
        <w:rPr>
          <w:sz w:val="20"/>
          <w:szCs w:val="20"/>
          <w:lang w:val="en-GB"/>
        </w:rPr>
        <w:t xml:space="preserve">. </w:t>
      </w:r>
      <w:r w:rsidR="00B0467F" w:rsidRPr="0030702C">
        <w:rPr>
          <w:sz w:val="20"/>
          <w:szCs w:val="20"/>
          <w:lang w:val="en-GB"/>
        </w:rPr>
        <w:t>Overall, 41% of the patients preferred assessment on tablets</w:t>
      </w:r>
      <w:r w:rsidR="001C2F3E" w:rsidRPr="0030702C">
        <w:rPr>
          <w:sz w:val="20"/>
          <w:szCs w:val="20"/>
          <w:lang w:val="en-GB"/>
        </w:rPr>
        <w:t>, 19</w:t>
      </w:r>
      <w:r w:rsidR="00944EA1" w:rsidRPr="0030702C">
        <w:rPr>
          <w:sz w:val="20"/>
          <w:szCs w:val="20"/>
          <w:lang w:val="en-GB"/>
        </w:rPr>
        <w:t xml:space="preserve"> </w:t>
      </w:r>
      <w:r w:rsidR="001C2F3E" w:rsidRPr="0030702C">
        <w:rPr>
          <w:sz w:val="20"/>
          <w:szCs w:val="20"/>
          <w:lang w:val="en-GB"/>
        </w:rPr>
        <w:t xml:space="preserve">% preferred </w:t>
      </w:r>
      <w:r w:rsidR="00CE4A51" w:rsidRPr="0030702C">
        <w:rPr>
          <w:sz w:val="20"/>
          <w:szCs w:val="20"/>
          <w:lang w:val="en-GB"/>
        </w:rPr>
        <w:t>paper, whil</w:t>
      </w:r>
      <w:r w:rsidR="001C2F3E" w:rsidRPr="0030702C">
        <w:rPr>
          <w:sz w:val="20"/>
          <w:szCs w:val="20"/>
          <w:lang w:val="en-GB"/>
        </w:rPr>
        <w:t>e 40</w:t>
      </w:r>
      <w:r w:rsidR="00944EA1" w:rsidRPr="0030702C">
        <w:rPr>
          <w:sz w:val="20"/>
          <w:szCs w:val="20"/>
          <w:lang w:val="en-GB"/>
        </w:rPr>
        <w:t xml:space="preserve"> </w:t>
      </w:r>
      <w:r w:rsidR="001C2F3E" w:rsidRPr="0030702C">
        <w:rPr>
          <w:sz w:val="20"/>
          <w:szCs w:val="20"/>
          <w:lang w:val="en-GB"/>
        </w:rPr>
        <w:t>% had no preference</w:t>
      </w:r>
      <w:r w:rsidR="00CE4A51" w:rsidRPr="0030702C">
        <w:rPr>
          <w:sz w:val="20"/>
          <w:szCs w:val="20"/>
          <w:lang w:val="en-GB"/>
        </w:rPr>
        <w:t xml:space="preserve"> </w:t>
      </w:r>
      <w:r w:rsidR="00402F60" w:rsidRPr="0030702C">
        <w:rPr>
          <w:sz w:val="20"/>
          <w:szCs w:val="20"/>
          <w:lang w:val="en-GB"/>
        </w:rPr>
        <w:fldChar w:fldCharType="begin"/>
      </w:r>
      <w:r w:rsidR="00B25473" w:rsidRPr="0030702C">
        <w:rPr>
          <w:sz w:val="20"/>
          <w:szCs w:val="20"/>
          <w:lang w:val="en-GB"/>
        </w:rPr>
        <w:instrText xml:space="preserve"> ADDIN EN.CITE &lt;EndNote&gt;&lt;Cite&gt;&lt;Author&gt;Krogstad&lt;/Author&gt;&lt;Year&gt;2017&lt;/Year&gt;&lt;RecNum&gt;172&lt;/RecNum&gt;&lt;DisplayText&gt;[15]&lt;/DisplayText&gt;&lt;record&gt;&lt;rec-number&gt;172&lt;/rec-number&gt;&lt;foreign-keys&gt;&lt;key app="EN" db-id="f92fsf9vlef50be599x52p0yap0tsferrste" timestamp="1512980743"&gt;172&lt;/key&gt;&lt;/foreign-keys&gt;&lt;ref-type name="Journal Article"&gt;17&lt;/ref-type&gt;&lt;contributors&gt;&lt;authors&gt;&lt;author&gt;Krogstad, H.&lt;/author&gt;&lt;author&gt;Brunelli, C.&lt;/author&gt;&lt;author&gt;Sand, K.&lt;/author&gt;&lt;author&gt;Andersen, E.&lt;/author&gt;&lt;author&gt;Garresori, H.&lt;/author&gt;&lt;author&gt;Halvorsen, T.&lt;/author&gt;&lt;author&gt;Haukland, E.C.&lt;/author&gt;&lt;author&gt;Jordal, F.&lt;/author&gt;&lt;author&gt;Kaasa, S.&lt;/author&gt;&lt;author&gt;Loge, J.H.&lt;/author&gt;&lt;author&gt;Løhre, E.T.&lt;/author&gt;&lt;author&gt;Raj, S.X.&lt;/author&gt;&lt;author&gt;Hjermstad, M.J. &lt;/author&gt;&lt;/authors&gt;&lt;/contributors&gt;&lt;titles&gt;&lt;title&gt;Development of EirV3: A Computer-Based Tool for Patient-Reported Outcome Measures in Cancer&lt;/title&gt;&lt;secondary-title&gt;JCO Clinical Cancer Informatics&lt;/secondary-title&gt;&lt;/titles&gt;&lt;periodical&gt;&lt;full-title&gt;JCO Clinical Cancer Informatics&lt;/full-title&gt;&lt;/periodical&gt;&lt;dates&gt;&lt;year&gt;2017&lt;/year&gt;&lt;pub-dates&gt;&lt;date&gt;September 5, 2017&lt;/date&gt;&lt;/pub-dates&gt;&lt;/dates&gt;&lt;urls&gt;&lt;related-urls&gt;&lt;url&gt;&lt;style face="underline" font="default" size="100%"&gt;http://ascopubs.org/doi/pdf/10.1200/CCI.17.00051&lt;/style&gt;&lt;/url&gt;&lt;/related-urls&gt;&lt;/urls&gt;&lt;electronic-resource-num&gt;10.1200/CCI.17.0051&lt;/electronic-resource-num&gt;&lt;language&gt;English&lt;/language&gt;&lt;/record&gt;&lt;/Cite&gt;&lt;/EndNote&gt;</w:instrText>
      </w:r>
      <w:r w:rsidR="00402F60" w:rsidRPr="0030702C">
        <w:rPr>
          <w:sz w:val="20"/>
          <w:szCs w:val="20"/>
          <w:lang w:val="en-GB"/>
        </w:rPr>
        <w:fldChar w:fldCharType="separate"/>
      </w:r>
      <w:r w:rsidR="00B25473" w:rsidRPr="0030702C">
        <w:rPr>
          <w:noProof/>
          <w:sz w:val="20"/>
          <w:szCs w:val="20"/>
          <w:lang w:val="en-GB"/>
        </w:rPr>
        <w:t>[15]</w:t>
      </w:r>
      <w:r w:rsidR="00402F60" w:rsidRPr="0030702C">
        <w:rPr>
          <w:sz w:val="20"/>
          <w:szCs w:val="20"/>
          <w:lang w:val="en-GB"/>
        </w:rPr>
        <w:fldChar w:fldCharType="end"/>
      </w:r>
      <w:r w:rsidR="00402F60" w:rsidRPr="0030702C">
        <w:rPr>
          <w:sz w:val="20"/>
          <w:szCs w:val="20"/>
          <w:lang w:val="en-GB"/>
        </w:rPr>
        <w:t>.</w:t>
      </w:r>
    </w:p>
    <w:p w14:paraId="0BD43708" w14:textId="77777777" w:rsidR="00B920FC" w:rsidRPr="0030702C" w:rsidRDefault="00B920FC" w:rsidP="00465764">
      <w:pPr>
        <w:rPr>
          <w:sz w:val="20"/>
          <w:szCs w:val="20"/>
          <w:lang w:val="en-GB"/>
        </w:rPr>
      </w:pPr>
    </w:p>
    <w:p w14:paraId="49C30006" w14:textId="74283DE7" w:rsidR="00AB3A4C" w:rsidRPr="0030702C" w:rsidRDefault="00E35A4D" w:rsidP="00AB3A4C">
      <w:pPr>
        <w:rPr>
          <w:sz w:val="20"/>
          <w:szCs w:val="20"/>
          <w:lang w:val="en-GB"/>
        </w:rPr>
      </w:pPr>
      <w:r w:rsidRPr="0030702C">
        <w:rPr>
          <w:sz w:val="20"/>
          <w:szCs w:val="20"/>
          <w:lang w:val="en-GB"/>
        </w:rPr>
        <w:t>U</w:t>
      </w:r>
      <w:r w:rsidR="002112F8" w:rsidRPr="0030702C">
        <w:rPr>
          <w:sz w:val="20"/>
          <w:szCs w:val="20"/>
          <w:lang w:val="en-GB"/>
        </w:rPr>
        <w:t>ptake</w:t>
      </w:r>
      <w:r w:rsidR="00F23B29" w:rsidRPr="0030702C">
        <w:rPr>
          <w:sz w:val="20"/>
          <w:szCs w:val="20"/>
          <w:lang w:val="en-GB"/>
        </w:rPr>
        <w:t xml:space="preserve"> </w:t>
      </w:r>
      <w:r w:rsidR="002112F8" w:rsidRPr="0030702C">
        <w:rPr>
          <w:sz w:val="20"/>
          <w:szCs w:val="20"/>
          <w:lang w:val="en-GB"/>
        </w:rPr>
        <w:t xml:space="preserve">of electronic </w:t>
      </w:r>
      <w:r w:rsidRPr="0030702C">
        <w:rPr>
          <w:sz w:val="20"/>
          <w:szCs w:val="20"/>
          <w:lang w:val="en-GB"/>
        </w:rPr>
        <w:t>administration of PROMs</w:t>
      </w:r>
      <w:r w:rsidR="002112F8" w:rsidRPr="0030702C">
        <w:rPr>
          <w:sz w:val="20"/>
          <w:szCs w:val="20"/>
          <w:lang w:val="en-GB"/>
        </w:rPr>
        <w:t xml:space="preserve"> relies on perceived usefulness </w:t>
      </w:r>
      <w:r w:rsidR="002B48C1" w:rsidRPr="0030702C">
        <w:rPr>
          <w:sz w:val="20"/>
          <w:szCs w:val="20"/>
          <w:lang w:val="en-GB"/>
        </w:rPr>
        <w:t xml:space="preserve">in the sense that it is </w:t>
      </w:r>
      <w:r w:rsidR="00B37964" w:rsidRPr="0030702C">
        <w:rPr>
          <w:sz w:val="20"/>
          <w:szCs w:val="20"/>
          <w:lang w:val="en-GB"/>
        </w:rPr>
        <w:t>regard</w:t>
      </w:r>
      <w:r w:rsidR="002B48C1" w:rsidRPr="0030702C">
        <w:rPr>
          <w:sz w:val="20"/>
          <w:szCs w:val="20"/>
          <w:lang w:val="en-GB"/>
        </w:rPr>
        <w:t>ed as</w:t>
      </w:r>
      <w:r w:rsidR="00B37964" w:rsidRPr="0030702C">
        <w:rPr>
          <w:sz w:val="20"/>
          <w:szCs w:val="20"/>
          <w:lang w:val="en-GB"/>
        </w:rPr>
        <w:t xml:space="preserve"> beneficial to use in the actual context as well as </w:t>
      </w:r>
      <w:r w:rsidR="00485AA3" w:rsidRPr="0030702C">
        <w:rPr>
          <w:sz w:val="20"/>
          <w:szCs w:val="20"/>
          <w:lang w:val="en-GB"/>
        </w:rPr>
        <w:t>a high</w:t>
      </w:r>
      <w:r w:rsidR="002112F8" w:rsidRPr="0030702C">
        <w:rPr>
          <w:sz w:val="20"/>
          <w:szCs w:val="20"/>
          <w:lang w:val="en-GB"/>
        </w:rPr>
        <w:t xml:space="preserve"> </w:t>
      </w:r>
      <w:r w:rsidR="0011246A" w:rsidRPr="0030702C">
        <w:rPr>
          <w:sz w:val="20"/>
          <w:szCs w:val="20"/>
          <w:lang w:val="en-GB"/>
        </w:rPr>
        <w:t>degree of</w:t>
      </w:r>
      <w:r w:rsidRPr="0030702C">
        <w:rPr>
          <w:sz w:val="20"/>
          <w:szCs w:val="20"/>
          <w:lang w:val="en-GB"/>
        </w:rPr>
        <w:t xml:space="preserve"> perceived </w:t>
      </w:r>
      <w:r w:rsidR="0011246A" w:rsidRPr="0030702C">
        <w:rPr>
          <w:sz w:val="20"/>
          <w:szCs w:val="20"/>
          <w:lang w:val="en-GB"/>
        </w:rPr>
        <w:t xml:space="preserve">usability </w:t>
      </w:r>
      <w:r w:rsidRPr="0030702C">
        <w:rPr>
          <w:sz w:val="20"/>
          <w:szCs w:val="20"/>
          <w:lang w:val="en-GB"/>
        </w:rPr>
        <w:t>by</w:t>
      </w:r>
      <w:r w:rsidR="0011246A" w:rsidRPr="0030702C">
        <w:rPr>
          <w:sz w:val="20"/>
          <w:szCs w:val="20"/>
          <w:lang w:val="en-GB"/>
        </w:rPr>
        <w:t xml:space="preserve"> the end-users, e.g. </w:t>
      </w:r>
      <w:r w:rsidR="002112F8" w:rsidRPr="0030702C">
        <w:rPr>
          <w:sz w:val="20"/>
          <w:szCs w:val="20"/>
          <w:lang w:val="en-GB"/>
        </w:rPr>
        <w:t>patients and health care providers.</w:t>
      </w:r>
      <w:r w:rsidR="00F77537" w:rsidRPr="0030702C">
        <w:rPr>
          <w:sz w:val="20"/>
          <w:szCs w:val="20"/>
          <w:lang w:val="en-GB"/>
        </w:rPr>
        <w:t xml:space="preserve"> </w:t>
      </w:r>
      <w:r w:rsidR="00AB3A4C" w:rsidRPr="0030702C">
        <w:rPr>
          <w:sz w:val="20"/>
          <w:szCs w:val="20"/>
          <w:lang w:val="en-GB"/>
        </w:rPr>
        <w:t xml:space="preserve">Usability is </w:t>
      </w:r>
      <w:r w:rsidR="00760CD1" w:rsidRPr="0030702C">
        <w:rPr>
          <w:sz w:val="20"/>
          <w:szCs w:val="20"/>
          <w:lang w:val="en-GB"/>
        </w:rPr>
        <w:t xml:space="preserve">commonly </w:t>
      </w:r>
      <w:r w:rsidR="00AB3A4C" w:rsidRPr="0030702C">
        <w:rPr>
          <w:sz w:val="20"/>
          <w:szCs w:val="20"/>
          <w:lang w:val="en-GB"/>
        </w:rPr>
        <w:t>defined as the extent to which a product can be used to achieve specifi</w:t>
      </w:r>
      <w:r w:rsidR="00D425E9" w:rsidRPr="0030702C">
        <w:rPr>
          <w:sz w:val="20"/>
          <w:szCs w:val="20"/>
          <w:lang w:val="en-GB"/>
        </w:rPr>
        <w:t>c</w:t>
      </w:r>
      <w:r w:rsidR="00AB3A4C" w:rsidRPr="0030702C">
        <w:rPr>
          <w:sz w:val="20"/>
          <w:szCs w:val="20"/>
          <w:lang w:val="en-GB"/>
        </w:rPr>
        <w:t xml:space="preserve"> goals with effectiveness, efficiency and satisfaction in a </w:t>
      </w:r>
      <w:r w:rsidR="0011246A" w:rsidRPr="0030702C">
        <w:rPr>
          <w:sz w:val="20"/>
          <w:szCs w:val="20"/>
          <w:lang w:val="en-GB"/>
        </w:rPr>
        <w:t xml:space="preserve">defined </w:t>
      </w:r>
      <w:r w:rsidR="00AB3A4C" w:rsidRPr="0030702C">
        <w:rPr>
          <w:sz w:val="20"/>
          <w:szCs w:val="20"/>
          <w:lang w:val="en-GB"/>
        </w:rPr>
        <w:t xml:space="preserve">context </w:t>
      </w:r>
      <w:r w:rsidR="00AB3A4C" w:rsidRPr="0030702C">
        <w:rPr>
          <w:sz w:val="20"/>
          <w:szCs w:val="20"/>
          <w:lang w:val="en-GB"/>
        </w:rPr>
        <w:fldChar w:fldCharType="begin"/>
      </w:r>
      <w:r w:rsidR="00B25473" w:rsidRPr="0030702C">
        <w:rPr>
          <w:sz w:val="20"/>
          <w:szCs w:val="20"/>
          <w:lang w:val="en-GB"/>
        </w:rPr>
        <w:instrText xml:space="preserve"> ADDIN EN.CITE &lt;EndNote&gt;&lt;Cite&gt;&lt;Author&gt;International Organization for Standardization/International Electrotehcnical Commission (ISO/IEC) 9241-11&lt;/Author&gt;&lt;Year&gt;1998&lt;/Year&gt;&lt;RecNum&gt;174&lt;/RecNum&gt;&lt;DisplayText&gt;[17]&lt;/DisplayText&gt;&lt;record&gt;&lt;rec-number&gt;174&lt;/rec-number&gt;&lt;foreign-keys&gt;&lt;key app="EN" db-id="f92fsf9vlef50be599x52p0yap0tsferrste" timestamp="1512982894"&gt;174&lt;/key&gt;&lt;/foreign-keys&gt;&lt;ref-type name="Journal Article"&gt;17&lt;/ref-type&gt;&lt;contributors&gt;&lt;authors&gt;&lt;author&gt;International Organization for Standardization/International Electrotehcnical Commission (ISO/IEC) 9241-11,&lt;/author&gt;&lt;/authors&gt;&lt;/contributors&gt;&lt;titles&gt;&lt;title&gt;Ergonomic requirements for office work with visual display terminals (VDTs)-Part 11- Guidance on usability&lt;/title&gt;&lt;/titles&gt;&lt;dates&gt;&lt;year&gt;1998&lt;/year&gt;&lt;/dates&gt;&lt;urls&gt;&lt;/urls&gt;&lt;/record&gt;&lt;/Cite&gt;&lt;/EndNote&gt;</w:instrText>
      </w:r>
      <w:r w:rsidR="00AB3A4C" w:rsidRPr="0030702C">
        <w:rPr>
          <w:sz w:val="20"/>
          <w:szCs w:val="20"/>
          <w:lang w:val="en-GB"/>
        </w:rPr>
        <w:fldChar w:fldCharType="separate"/>
      </w:r>
      <w:r w:rsidR="00B25473" w:rsidRPr="0030702C">
        <w:rPr>
          <w:noProof/>
          <w:sz w:val="20"/>
          <w:szCs w:val="20"/>
          <w:lang w:val="en-GB"/>
        </w:rPr>
        <w:t>[17]</w:t>
      </w:r>
      <w:r w:rsidR="00AB3A4C" w:rsidRPr="0030702C">
        <w:rPr>
          <w:sz w:val="20"/>
          <w:szCs w:val="20"/>
          <w:lang w:val="en-GB"/>
        </w:rPr>
        <w:fldChar w:fldCharType="end"/>
      </w:r>
      <w:r w:rsidR="00AB3A4C" w:rsidRPr="0030702C">
        <w:rPr>
          <w:sz w:val="20"/>
          <w:szCs w:val="20"/>
          <w:lang w:val="en-GB"/>
        </w:rPr>
        <w:t>.</w:t>
      </w:r>
      <w:r w:rsidR="003819A1" w:rsidRPr="0030702C">
        <w:rPr>
          <w:sz w:val="20"/>
          <w:szCs w:val="20"/>
          <w:lang w:val="en-GB"/>
        </w:rPr>
        <w:t xml:space="preserve"> Usability testing is a critical step in the development of a</w:t>
      </w:r>
      <w:r w:rsidR="00D425E9" w:rsidRPr="0030702C">
        <w:rPr>
          <w:sz w:val="20"/>
          <w:szCs w:val="20"/>
          <w:lang w:val="en-GB"/>
        </w:rPr>
        <w:t>n electronic</w:t>
      </w:r>
      <w:r w:rsidR="003819A1" w:rsidRPr="0030702C">
        <w:rPr>
          <w:sz w:val="20"/>
          <w:szCs w:val="20"/>
          <w:lang w:val="en-GB"/>
        </w:rPr>
        <w:t xml:space="preserve"> tool, as it can inform about the ease of use</w:t>
      </w:r>
      <w:r w:rsidR="001E7D89" w:rsidRPr="0030702C">
        <w:rPr>
          <w:sz w:val="20"/>
          <w:szCs w:val="20"/>
          <w:lang w:val="en-GB"/>
        </w:rPr>
        <w:t>,</w:t>
      </w:r>
      <w:r w:rsidR="003819A1" w:rsidRPr="0030702C">
        <w:rPr>
          <w:sz w:val="20"/>
          <w:szCs w:val="20"/>
          <w:lang w:val="en-GB"/>
        </w:rPr>
        <w:t xml:space="preserve"> and guide further development</w:t>
      </w:r>
      <w:r w:rsidRPr="0030702C">
        <w:rPr>
          <w:sz w:val="20"/>
          <w:szCs w:val="20"/>
          <w:lang w:val="en-GB"/>
        </w:rPr>
        <w:t xml:space="preserve"> and implementation</w:t>
      </w:r>
      <w:r w:rsidR="003819A1" w:rsidRPr="0030702C">
        <w:rPr>
          <w:sz w:val="20"/>
          <w:szCs w:val="20"/>
          <w:lang w:val="en-GB"/>
        </w:rPr>
        <w:t xml:space="preserve"> </w:t>
      </w:r>
      <w:r w:rsidR="0016629B" w:rsidRPr="0030702C">
        <w:rPr>
          <w:sz w:val="20"/>
          <w:szCs w:val="20"/>
          <w:lang w:val="en-GB"/>
        </w:rPr>
        <w:fldChar w:fldCharType="begin">
          <w:fldData xml:space="preserve">PEVuZE5vdGU+PENpdGU+PEF1dGhvcj5TdGluc29uPC9BdXRob3I+PFllYXI+MjAxNTwvWWVhcj48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TdGluc29uPC9BdXRob3I+PFllYXI+MjAxNTwvWWVhcj48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16629B" w:rsidRPr="0030702C">
        <w:rPr>
          <w:sz w:val="20"/>
          <w:szCs w:val="20"/>
          <w:lang w:val="en-GB"/>
        </w:rPr>
      </w:r>
      <w:r w:rsidR="0016629B" w:rsidRPr="0030702C">
        <w:rPr>
          <w:sz w:val="20"/>
          <w:szCs w:val="20"/>
          <w:lang w:val="en-GB"/>
        </w:rPr>
        <w:fldChar w:fldCharType="separate"/>
      </w:r>
      <w:r w:rsidR="00B25473" w:rsidRPr="0030702C">
        <w:rPr>
          <w:noProof/>
          <w:sz w:val="20"/>
          <w:szCs w:val="20"/>
          <w:lang w:val="en-GB"/>
        </w:rPr>
        <w:t>[18]</w:t>
      </w:r>
      <w:r w:rsidR="0016629B" w:rsidRPr="0030702C">
        <w:rPr>
          <w:sz w:val="20"/>
          <w:szCs w:val="20"/>
          <w:lang w:val="en-GB"/>
        </w:rPr>
        <w:fldChar w:fldCharType="end"/>
      </w:r>
      <w:r w:rsidR="0016629B" w:rsidRPr="0030702C">
        <w:rPr>
          <w:sz w:val="20"/>
          <w:szCs w:val="20"/>
          <w:lang w:val="en-GB"/>
        </w:rPr>
        <w:t>.</w:t>
      </w:r>
      <w:r w:rsidR="006A3748" w:rsidRPr="0030702C">
        <w:rPr>
          <w:sz w:val="20"/>
          <w:szCs w:val="20"/>
          <w:lang w:val="en-GB"/>
        </w:rPr>
        <w:t xml:space="preserve"> </w:t>
      </w:r>
      <w:r w:rsidR="00411894" w:rsidRPr="0030702C">
        <w:rPr>
          <w:sz w:val="20"/>
          <w:szCs w:val="20"/>
          <w:lang w:val="en-GB"/>
        </w:rPr>
        <w:t>Repeated</w:t>
      </w:r>
      <w:r w:rsidR="00E841A2" w:rsidRPr="0030702C">
        <w:rPr>
          <w:sz w:val="20"/>
          <w:szCs w:val="20"/>
          <w:lang w:val="en-GB"/>
        </w:rPr>
        <w:t xml:space="preserve"> (iterative)</w:t>
      </w:r>
      <w:r w:rsidR="0011246A" w:rsidRPr="0030702C">
        <w:rPr>
          <w:sz w:val="20"/>
          <w:szCs w:val="20"/>
          <w:lang w:val="en-GB"/>
        </w:rPr>
        <w:t xml:space="preserve"> </w:t>
      </w:r>
      <w:r w:rsidR="002B7C87" w:rsidRPr="0030702C">
        <w:rPr>
          <w:sz w:val="20"/>
          <w:szCs w:val="20"/>
          <w:lang w:val="en-GB"/>
        </w:rPr>
        <w:t>test</w:t>
      </w:r>
      <w:r w:rsidR="00592561" w:rsidRPr="0030702C">
        <w:rPr>
          <w:sz w:val="20"/>
          <w:szCs w:val="20"/>
          <w:lang w:val="en-GB"/>
        </w:rPr>
        <w:t>ing</w:t>
      </w:r>
      <w:r w:rsidR="00411894" w:rsidRPr="0030702C">
        <w:rPr>
          <w:sz w:val="20"/>
          <w:szCs w:val="20"/>
          <w:lang w:val="en-GB"/>
        </w:rPr>
        <w:t xml:space="preserve"> </w:t>
      </w:r>
      <w:r w:rsidR="0011246A" w:rsidRPr="0030702C">
        <w:rPr>
          <w:sz w:val="20"/>
          <w:szCs w:val="20"/>
          <w:lang w:val="en-GB"/>
        </w:rPr>
        <w:t>on usability</w:t>
      </w:r>
      <w:r w:rsidR="002B7C87" w:rsidRPr="0030702C">
        <w:rPr>
          <w:sz w:val="20"/>
          <w:szCs w:val="20"/>
          <w:lang w:val="en-GB"/>
        </w:rPr>
        <w:t xml:space="preserve"> </w:t>
      </w:r>
      <w:r w:rsidR="00B245AB" w:rsidRPr="0030702C">
        <w:rPr>
          <w:sz w:val="20"/>
          <w:szCs w:val="20"/>
          <w:lang w:val="en-GB"/>
        </w:rPr>
        <w:t>of an</w:t>
      </w:r>
      <w:r w:rsidR="00411894" w:rsidRPr="0030702C">
        <w:rPr>
          <w:sz w:val="20"/>
          <w:szCs w:val="20"/>
          <w:lang w:val="en-GB"/>
        </w:rPr>
        <w:t>y</w:t>
      </w:r>
      <w:r w:rsidR="00B245AB" w:rsidRPr="0030702C">
        <w:rPr>
          <w:sz w:val="20"/>
          <w:szCs w:val="20"/>
          <w:lang w:val="en-GB"/>
        </w:rPr>
        <w:t xml:space="preserve"> electronic medical system</w:t>
      </w:r>
      <w:r w:rsidR="0011246A" w:rsidRPr="0030702C">
        <w:rPr>
          <w:sz w:val="20"/>
          <w:szCs w:val="20"/>
          <w:lang w:val="en-GB"/>
        </w:rPr>
        <w:t xml:space="preserve"> </w:t>
      </w:r>
      <w:r w:rsidRPr="0030702C">
        <w:rPr>
          <w:sz w:val="20"/>
          <w:szCs w:val="20"/>
          <w:lang w:val="en-GB"/>
        </w:rPr>
        <w:t>is the preferred method for identifying and solving</w:t>
      </w:r>
      <w:r w:rsidR="0011246A" w:rsidRPr="0030702C">
        <w:rPr>
          <w:sz w:val="20"/>
          <w:szCs w:val="20"/>
          <w:lang w:val="en-GB"/>
        </w:rPr>
        <w:t xml:space="preserve"> </w:t>
      </w:r>
      <w:r w:rsidR="00E841A2" w:rsidRPr="0030702C">
        <w:rPr>
          <w:sz w:val="20"/>
          <w:szCs w:val="20"/>
          <w:lang w:val="en-GB"/>
        </w:rPr>
        <w:t>usability issues</w:t>
      </w:r>
      <w:r w:rsidR="00B245AB" w:rsidRPr="0030702C">
        <w:rPr>
          <w:sz w:val="20"/>
          <w:szCs w:val="20"/>
          <w:lang w:val="en-GB"/>
        </w:rPr>
        <w:t xml:space="preserve"> </w:t>
      </w:r>
      <w:r w:rsidR="00B245AB" w:rsidRPr="0030702C">
        <w:rPr>
          <w:sz w:val="20"/>
          <w:szCs w:val="20"/>
          <w:lang w:val="en-GB"/>
        </w:rPr>
        <w:fldChar w:fldCharType="begin">
          <w:fldData xml:space="preserve">PEVuZE5vdGU+PENpdGU+PEF1dGhvcj5Db3JyYW88L0F1dGhvcj48WWVhcj4yMDEwPC9ZZWFyPjxS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</w:fldData>
        </w:fldChar>
      </w:r>
      <w:r w:rsidR="00D62930" w:rsidRPr="0030702C">
        <w:rPr>
          <w:sz w:val="20"/>
          <w:szCs w:val="20"/>
          <w:lang w:val="en-GB"/>
        </w:rPr>
        <w:instrText xml:space="preserve"> ADDIN EN.CITE </w:instrText>
      </w:r>
      <w:r w:rsidR="00D62930" w:rsidRPr="0030702C">
        <w:rPr>
          <w:sz w:val="20"/>
          <w:szCs w:val="20"/>
          <w:lang w:val="en-GB"/>
        </w:rPr>
        <w:fldChar w:fldCharType="begin">
          <w:fldData xml:space="preserve">PEVuZE5vdGU+PENpdGU+PEF1dGhvcj5Db3JyYW88L0F1dGhvcj48WWVhcj4yMDEwPC9ZZWFyPjxS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</w:fldData>
        </w:fldChar>
      </w:r>
      <w:r w:rsidR="00D62930" w:rsidRPr="0030702C">
        <w:rPr>
          <w:sz w:val="20"/>
          <w:szCs w:val="20"/>
          <w:lang w:val="en-GB"/>
        </w:rPr>
        <w:instrText xml:space="preserve"> ADDIN EN.CITE.DATA </w:instrText>
      </w:r>
      <w:r w:rsidR="00D62930" w:rsidRPr="0030702C">
        <w:rPr>
          <w:sz w:val="20"/>
          <w:szCs w:val="20"/>
          <w:lang w:val="en-GB"/>
        </w:rPr>
      </w:r>
      <w:r w:rsidR="00D62930" w:rsidRPr="0030702C">
        <w:rPr>
          <w:sz w:val="20"/>
          <w:szCs w:val="20"/>
          <w:lang w:val="en-GB"/>
        </w:rPr>
        <w:fldChar w:fldCharType="end"/>
      </w:r>
      <w:r w:rsidR="00B245AB" w:rsidRPr="0030702C">
        <w:rPr>
          <w:sz w:val="20"/>
          <w:szCs w:val="20"/>
          <w:lang w:val="en-GB"/>
        </w:rPr>
      </w:r>
      <w:r w:rsidR="00B245AB" w:rsidRPr="0030702C">
        <w:rPr>
          <w:sz w:val="20"/>
          <w:szCs w:val="20"/>
          <w:lang w:val="en-GB"/>
        </w:rPr>
        <w:fldChar w:fldCharType="separate"/>
      </w:r>
      <w:r w:rsidR="00D62930" w:rsidRPr="0030702C">
        <w:rPr>
          <w:noProof/>
          <w:sz w:val="20"/>
          <w:szCs w:val="20"/>
          <w:lang w:val="en-GB"/>
        </w:rPr>
        <w:t>[19,18]</w:t>
      </w:r>
      <w:r w:rsidR="00B245AB" w:rsidRPr="0030702C">
        <w:rPr>
          <w:sz w:val="20"/>
          <w:szCs w:val="20"/>
          <w:lang w:val="en-GB"/>
        </w:rPr>
        <w:fldChar w:fldCharType="end"/>
      </w:r>
      <w:r w:rsidR="00582E01" w:rsidRPr="0030702C">
        <w:rPr>
          <w:sz w:val="20"/>
          <w:szCs w:val="20"/>
          <w:lang w:val="en-GB"/>
        </w:rPr>
        <w:t xml:space="preserve">. </w:t>
      </w:r>
    </w:p>
    <w:p w14:paraId="674FF443" w14:textId="77777777" w:rsidR="00B920FC" w:rsidRPr="0030702C" w:rsidRDefault="00B920FC" w:rsidP="00AB3A4C">
      <w:pPr>
        <w:rPr>
          <w:sz w:val="20"/>
          <w:szCs w:val="20"/>
          <w:lang w:val="en-GB"/>
        </w:rPr>
      </w:pPr>
    </w:p>
    <w:p w14:paraId="6C97518D" w14:textId="5D8388F6" w:rsidR="001F4F0F" w:rsidRPr="0030702C" w:rsidRDefault="00276117" w:rsidP="00B50F52">
      <w:pPr>
        <w:rPr>
          <w:sz w:val="20"/>
          <w:szCs w:val="20"/>
          <w:lang w:val="en-GB"/>
        </w:rPr>
      </w:pPr>
      <w:r w:rsidRPr="0030702C">
        <w:rPr>
          <w:sz w:val="20"/>
          <w:szCs w:val="20"/>
          <w:lang w:val="en-GB"/>
        </w:rPr>
        <w:t>Eir</w:t>
      </w:r>
      <w:r w:rsidR="00D425E9" w:rsidRPr="0030702C">
        <w:rPr>
          <w:sz w:val="20"/>
          <w:szCs w:val="20"/>
          <w:lang w:val="en-GB"/>
        </w:rPr>
        <w:t xml:space="preserve"> version 3 (</w:t>
      </w:r>
      <w:r w:rsidR="00592561" w:rsidRPr="0030702C">
        <w:rPr>
          <w:sz w:val="20"/>
          <w:szCs w:val="20"/>
          <w:lang w:val="en-GB"/>
        </w:rPr>
        <w:t>Eir</w:t>
      </w:r>
      <w:r w:rsidRPr="0030702C">
        <w:rPr>
          <w:sz w:val="20"/>
          <w:szCs w:val="20"/>
          <w:lang w:val="en-GB"/>
        </w:rPr>
        <w:t>V3</w:t>
      </w:r>
      <w:r w:rsidR="00D425E9" w:rsidRPr="0030702C">
        <w:rPr>
          <w:sz w:val="20"/>
          <w:szCs w:val="20"/>
          <w:lang w:val="en-GB"/>
        </w:rPr>
        <w:t>)</w:t>
      </w:r>
      <w:r w:rsidR="00401CB7" w:rsidRPr="0030702C">
        <w:rPr>
          <w:sz w:val="20"/>
          <w:szCs w:val="20"/>
          <w:lang w:val="en-GB"/>
        </w:rPr>
        <w:t xml:space="preserve"> </w:t>
      </w:r>
      <w:r w:rsidR="00465764" w:rsidRPr="0030702C">
        <w:rPr>
          <w:sz w:val="20"/>
          <w:szCs w:val="20"/>
          <w:lang w:val="en-GB"/>
        </w:rPr>
        <w:t>is a</w:t>
      </w:r>
      <w:r w:rsidR="00821748" w:rsidRPr="0030702C">
        <w:rPr>
          <w:sz w:val="20"/>
          <w:szCs w:val="20"/>
          <w:lang w:val="en-GB"/>
        </w:rPr>
        <w:t>n</w:t>
      </w:r>
      <w:r w:rsidR="00465764" w:rsidRPr="0030702C">
        <w:rPr>
          <w:sz w:val="20"/>
          <w:szCs w:val="20"/>
          <w:lang w:val="en-GB"/>
        </w:rPr>
        <w:t xml:space="preserve"> </w:t>
      </w:r>
      <w:r w:rsidR="00411894" w:rsidRPr="0030702C">
        <w:rPr>
          <w:sz w:val="20"/>
          <w:szCs w:val="20"/>
          <w:lang w:val="en-GB"/>
        </w:rPr>
        <w:t>electronic</w:t>
      </w:r>
      <w:r w:rsidR="00465764" w:rsidRPr="0030702C">
        <w:rPr>
          <w:sz w:val="20"/>
          <w:szCs w:val="20"/>
          <w:lang w:val="en-GB"/>
        </w:rPr>
        <w:t xml:space="preserve"> symptom assessment tool developed by the European Palliative Care Research Centre (PRC)</w:t>
      </w:r>
      <w:r w:rsidR="00402F60" w:rsidRPr="0030702C">
        <w:rPr>
          <w:sz w:val="20"/>
          <w:szCs w:val="20"/>
          <w:lang w:val="en-GB"/>
        </w:rPr>
        <w:t xml:space="preserve"> </w:t>
      </w:r>
      <w:r w:rsidR="005C1277" w:rsidRPr="0030702C">
        <w:rPr>
          <w:sz w:val="20"/>
          <w:szCs w:val="20"/>
          <w:lang w:val="en-GB"/>
        </w:rPr>
        <w:fldChar w:fldCharType="begin"/>
      </w:r>
      <w:r w:rsidR="00B25473" w:rsidRPr="0030702C">
        <w:rPr>
          <w:sz w:val="20"/>
          <w:szCs w:val="20"/>
          <w:lang w:val="en-GB"/>
        </w:rPr>
        <w:instrText xml:space="preserve"> ADDIN EN.CITE &lt;EndNote&gt;&lt;Cite&gt;&lt;RecNum&gt;165&lt;/RecNum&gt;&lt;DisplayText&gt;[20]&lt;/DisplayText&gt;&lt;record&gt;&lt;rec-number&gt;165&lt;/rec-number&gt;&lt;foreign-keys&gt;&lt;key app="EN" db-id="f92fsf9vlef50be599x52p0yap0tsferrste" timestamp="1512553906"&gt;165&lt;/key&gt;&lt;/foreign-keys&gt;&lt;ref-type name="Web Page"&gt;12&lt;/ref-type&gt;&lt;contributors&gt;&lt;/contributors&gt;&lt;titles&gt;&lt;title&gt;European Palliative Care Research Centre (PRC), &lt;/title&gt;&lt;/titles&gt;&lt;dates&gt;&lt;/dates&gt;&lt;urls&gt;&lt;related-urls&gt;&lt;url&gt;&lt;style face="underline" font="default" size="100%"&gt;www.ntnu.edu/PRC&lt;/style&gt;&lt;/url&gt;&lt;/related-urls&gt;&lt;/urls&gt;&lt;/record&gt;&lt;/Cite&gt;&lt;/EndNote&gt;</w:instrText>
      </w:r>
      <w:r w:rsidR="005C1277" w:rsidRPr="0030702C">
        <w:rPr>
          <w:sz w:val="20"/>
          <w:szCs w:val="20"/>
          <w:lang w:val="en-GB"/>
        </w:rPr>
        <w:fldChar w:fldCharType="separate"/>
      </w:r>
      <w:r w:rsidR="00B25473" w:rsidRPr="0030702C">
        <w:rPr>
          <w:noProof/>
          <w:sz w:val="20"/>
          <w:szCs w:val="20"/>
          <w:lang w:val="en-GB"/>
        </w:rPr>
        <w:t>[20]</w:t>
      </w:r>
      <w:r w:rsidR="005C1277" w:rsidRPr="0030702C">
        <w:rPr>
          <w:sz w:val="20"/>
          <w:szCs w:val="20"/>
          <w:lang w:val="en-GB"/>
        </w:rPr>
        <w:fldChar w:fldCharType="end"/>
      </w:r>
      <w:r w:rsidR="000E1CE4" w:rsidRPr="0030702C">
        <w:rPr>
          <w:sz w:val="20"/>
          <w:szCs w:val="20"/>
          <w:lang w:val="en-GB"/>
        </w:rPr>
        <w:t xml:space="preserve"> </w:t>
      </w:r>
      <w:r w:rsidR="00465764" w:rsidRPr="0030702C">
        <w:rPr>
          <w:sz w:val="20"/>
          <w:szCs w:val="20"/>
          <w:lang w:val="en-GB"/>
        </w:rPr>
        <w:t>at the Norwegian University of Science and Technology (NTNU) and Trondheim University Hospital.</w:t>
      </w:r>
      <w:r w:rsidR="00DF5A04" w:rsidRPr="0030702C">
        <w:rPr>
          <w:sz w:val="20"/>
          <w:szCs w:val="20"/>
          <w:lang w:val="en-GB"/>
        </w:rPr>
        <w:t xml:space="preserve"> </w:t>
      </w:r>
      <w:r w:rsidR="00465764" w:rsidRPr="0030702C">
        <w:rPr>
          <w:sz w:val="20"/>
          <w:szCs w:val="20"/>
          <w:lang w:val="en-GB"/>
        </w:rPr>
        <w:t>EirV3 has been developed for and by end-</w:t>
      </w:r>
      <w:r w:rsidR="00B50F52" w:rsidRPr="0030702C">
        <w:rPr>
          <w:sz w:val="20"/>
          <w:szCs w:val="20"/>
          <w:lang w:val="en-GB"/>
        </w:rPr>
        <w:t>users</w:t>
      </w:r>
      <w:r w:rsidR="00465764" w:rsidRPr="0030702C">
        <w:rPr>
          <w:sz w:val="20"/>
          <w:szCs w:val="20"/>
          <w:lang w:val="en-GB"/>
        </w:rPr>
        <w:t xml:space="preserve"> through iterative </w:t>
      </w:r>
      <w:r w:rsidR="00F065CE" w:rsidRPr="0030702C">
        <w:rPr>
          <w:sz w:val="20"/>
          <w:szCs w:val="20"/>
          <w:lang w:val="en-GB"/>
        </w:rPr>
        <w:t xml:space="preserve">development </w:t>
      </w:r>
      <w:r w:rsidR="00B37964" w:rsidRPr="0030702C">
        <w:rPr>
          <w:sz w:val="20"/>
          <w:szCs w:val="20"/>
          <w:lang w:val="en-GB"/>
        </w:rPr>
        <w:t xml:space="preserve">processes </w:t>
      </w:r>
      <w:r w:rsidR="00F065CE" w:rsidRPr="0030702C">
        <w:rPr>
          <w:sz w:val="20"/>
          <w:szCs w:val="20"/>
          <w:lang w:val="en-GB"/>
        </w:rPr>
        <w:t xml:space="preserve">including regular user </w:t>
      </w:r>
      <w:r w:rsidR="00465764" w:rsidRPr="0030702C">
        <w:rPr>
          <w:sz w:val="20"/>
          <w:szCs w:val="20"/>
          <w:lang w:val="en-GB"/>
        </w:rPr>
        <w:t>test</w:t>
      </w:r>
      <w:r w:rsidR="003926B2" w:rsidRPr="0030702C">
        <w:rPr>
          <w:sz w:val="20"/>
          <w:szCs w:val="20"/>
          <w:lang w:val="en-GB"/>
        </w:rPr>
        <w:t xml:space="preserve">ing and continuous </w:t>
      </w:r>
      <w:r w:rsidR="00CC55F2" w:rsidRPr="0030702C">
        <w:rPr>
          <w:sz w:val="20"/>
          <w:szCs w:val="20"/>
          <w:lang w:val="en-GB"/>
        </w:rPr>
        <w:t>amendments</w:t>
      </w:r>
      <w:r w:rsidR="00A4671C" w:rsidRPr="0030702C">
        <w:rPr>
          <w:sz w:val="20"/>
          <w:szCs w:val="20"/>
          <w:lang w:val="en-GB"/>
        </w:rPr>
        <w:t xml:space="preserve"> </w:t>
      </w:r>
      <w:r w:rsidR="00944EA1" w:rsidRPr="0030702C">
        <w:rPr>
          <w:sz w:val="20"/>
          <w:szCs w:val="20"/>
          <w:lang w:val="en-GB"/>
        </w:rPr>
        <w:fldChar w:fldCharType="begin"/>
      </w:r>
      <w:r w:rsidR="00B25473" w:rsidRPr="0030702C">
        <w:rPr>
          <w:sz w:val="20"/>
          <w:szCs w:val="20"/>
          <w:lang w:val="en-GB"/>
        </w:rPr>
        <w:instrText xml:space="preserve"> ADDIN EN.CITE &lt;EndNote&gt;&lt;Cite&gt;&lt;Author&gt;Krogstad&lt;/Author&gt;&lt;Year&gt;2017&lt;/Year&gt;&lt;RecNum&gt;172&lt;/RecNum&gt;&lt;DisplayText&gt;[15]&lt;/DisplayText&gt;&lt;record&gt;&lt;rec-number&gt;172&lt;/rec-number&gt;&lt;foreign-keys&gt;&lt;key app="EN" db-id="f92fsf9vlef50be599x52p0yap0tsferrste" timestamp="1512980743"&gt;172&lt;/key&gt;&lt;/foreign-keys&gt;&lt;ref-type name="Journal Article"&gt;17&lt;/ref-type&gt;&lt;contributors&gt;&lt;authors&gt;&lt;author&gt;Krogstad, H.&lt;/author&gt;&lt;author&gt;Brunelli, C.&lt;/author&gt;&lt;author&gt;Sand, K.&lt;/author&gt;&lt;author&gt;Andersen, E.&lt;/author&gt;&lt;author&gt;Garresori, H.&lt;/author&gt;&lt;author&gt;Halvorsen, T.&lt;/author&gt;&lt;author&gt;Haukland, E.C.&lt;/author&gt;&lt;author&gt;Jordal, F.&lt;/author&gt;&lt;author&gt;Kaasa, S.&lt;/author&gt;&lt;author&gt;Loge, J.H.&lt;/author&gt;&lt;author&gt;Løhre, E.T.&lt;/author&gt;&lt;author&gt;Raj, S.X.&lt;/author&gt;&lt;author&gt;Hjermstad, M.J. &lt;/author&gt;&lt;/authors&gt;&lt;/contributors&gt;&lt;titles&gt;&lt;title&gt;Development of EirV3: A Computer-Based Tool for Patient-Reported Outcome Measures in Cancer&lt;/title&gt;&lt;secondary-title&gt;JCO Clinical Cancer Informatics&lt;/secondary-title&gt;&lt;/titles&gt;&lt;periodical&gt;&lt;full-title&gt;JCO Clinical Cancer Informatics&lt;/full-title&gt;&lt;/periodical&gt;&lt;dates&gt;&lt;year&gt;2017&lt;/year&gt;&lt;pub-dates&gt;&lt;date&gt;September 5, 2017&lt;/date&gt;&lt;/pub-dates&gt;&lt;/dates&gt;&lt;urls&gt;&lt;related-urls&gt;&lt;url&gt;&lt;style face="underline" font="default" size="100%"&gt;http://ascopubs.org/doi/pdf/10.1200/CCI.17.00051&lt;/style&gt;&lt;/url&gt;&lt;/related-urls&gt;&lt;/urls&gt;&lt;electronic-resource-num&gt;10.1200/CCI.17.0051&lt;/electronic-resource-num&gt;&lt;language&gt;English&lt;/language&gt;&lt;/record&gt;&lt;/Cite&gt;&lt;/EndNote&gt;</w:instrText>
      </w:r>
      <w:r w:rsidR="00944EA1" w:rsidRPr="0030702C">
        <w:rPr>
          <w:sz w:val="20"/>
          <w:szCs w:val="20"/>
          <w:lang w:val="en-GB"/>
        </w:rPr>
        <w:fldChar w:fldCharType="separate"/>
      </w:r>
      <w:r w:rsidR="00B25473" w:rsidRPr="0030702C">
        <w:rPr>
          <w:noProof/>
          <w:sz w:val="20"/>
          <w:szCs w:val="20"/>
          <w:lang w:val="en-GB"/>
        </w:rPr>
        <w:t>[15]</w:t>
      </w:r>
      <w:r w:rsidR="00944EA1" w:rsidRPr="0030702C">
        <w:rPr>
          <w:sz w:val="20"/>
          <w:szCs w:val="20"/>
          <w:lang w:val="en-GB"/>
        </w:rPr>
        <w:fldChar w:fldCharType="end"/>
      </w:r>
      <w:r w:rsidR="003926B2" w:rsidRPr="0030702C">
        <w:rPr>
          <w:sz w:val="20"/>
          <w:szCs w:val="20"/>
          <w:lang w:val="en-GB"/>
        </w:rPr>
        <w:t xml:space="preserve">. </w:t>
      </w:r>
      <w:r w:rsidR="00305AB4" w:rsidRPr="0030702C">
        <w:rPr>
          <w:sz w:val="20"/>
          <w:szCs w:val="20"/>
          <w:lang w:val="en-GB"/>
        </w:rPr>
        <w:t xml:space="preserve">EirV3 has two modules: </w:t>
      </w:r>
      <w:r w:rsidR="00305AB4" w:rsidRPr="0030702C">
        <w:rPr>
          <w:i/>
          <w:sz w:val="20"/>
          <w:szCs w:val="20"/>
          <w:lang w:val="en-GB"/>
        </w:rPr>
        <w:t>Eir-Patient</w:t>
      </w:r>
      <w:r w:rsidR="00CB12F3" w:rsidRPr="0030702C">
        <w:rPr>
          <w:i/>
          <w:sz w:val="20"/>
          <w:szCs w:val="20"/>
          <w:lang w:val="en-GB"/>
        </w:rPr>
        <w:t xml:space="preserve"> </w:t>
      </w:r>
      <w:r w:rsidR="00CB12F3" w:rsidRPr="0030702C">
        <w:rPr>
          <w:sz w:val="20"/>
          <w:szCs w:val="20"/>
          <w:lang w:val="en-GB"/>
        </w:rPr>
        <w:t>and</w:t>
      </w:r>
      <w:r w:rsidR="00CB12F3" w:rsidRPr="0030702C">
        <w:rPr>
          <w:i/>
          <w:sz w:val="20"/>
          <w:szCs w:val="20"/>
          <w:lang w:val="en-GB"/>
        </w:rPr>
        <w:t xml:space="preserve"> Eir-Doctor. Eir-Patient</w:t>
      </w:r>
      <w:r w:rsidR="00E62356" w:rsidRPr="0030702C">
        <w:rPr>
          <w:i/>
          <w:sz w:val="20"/>
          <w:szCs w:val="20"/>
          <w:lang w:val="en-GB"/>
        </w:rPr>
        <w:t xml:space="preserve"> </w:t>
      </w:r>
      <w:r w:rsidR="00411894" w:rsidRPr="0030702C">
        <w:rPr>
          <w:sz w:val="20"/>
          <w:szCs w:val="20"/>
          <w:lang w:val="en-GB"/>
        </w:rPr>
        <w:t xml:space="preserve">is for </w:t>
      </w:r>
      <w:r w:rsidR="00E62356" w:rsidRPr="0030702C">
        <w:rPr>
          <w:sz w:val="20"/>
          <w:szCs w:val="20"/>
          <w:lang w:val="en-GB"/>
        </w:rPr>
        <w:t>patient self-</w:t>
      </w:r>
      <w:r w:rsidR="00760CD1" w:rsidRPr="0030702C">
        <w:rPr>
          <w:sz w:val="20"/>
          <w:szCs w:val="20"/>
          <w:lang w:val="en-GB"/>
        </w:rPr>
        <w:t>report</w:t>
      </w:r>
      <w:r w:rsidR="00E62356" w:rsidRPr="0030702C">
        <w:rPr>
          <w:sz w:val="20"/>
          <w:szCs w:val="20"/>
          <w:lang w:val="en-GB"/>
        </w:rPr>
        <w:t xml:space="preserve"> on tablet</w:t>
      </w:r>
      <w:r w:rsidR="00D425E9" w:rsidRPr="0030702C">
        <w:rPr>
          <w:sz w:val="20"/>
          <w:szCs w:val="20"/>
          <w:lang w:val="en-GB"/>
        </w:rPr>
        <w:t>s</w:t>
      </w:r>
      <w:r w:rsidR="00E62356" w:rsidRPr="0030702C">
        <w:rPr>
          <w:sz w:val="20"/>
          <w:szCs w:val="20"/>
          <w:lang w:val="en-GB"/>
        </w:rPr>
        <w:t xml:space="preserve"> </w:t>
      </w:r>
      <w:r w:rsidR="00402F60" w:rsidRPr="0030702C">
        <w:rPr>
          <w:sz w:val="20"/>
          <w:szCs w:val="20"/>
          <w:lang w:val="en-GB"/>
        </w:rPr>
        <w:t>or computers</w:t>
      </w:r>
      <w:r w:rsidR="00E62356" w:rsidRPr="0030702C">
        <w:rPr>
          <w:sz w:val="20"/>
          <w:szCs w:val="20"/>
          <w:lang w:val="en-GB"/>
        </w:rPr>
        <w:t>.</w:t>
      </w:r>
      <w:r w:rsidR="009D6DB6" w:rsidRPr="0030702C">
        <w:rPr>
          <w:i/>
          <w:sz w:val="20"/>
          <w:szCs w:val="20"/>
          <w:lang w:val="en-GB"/>
        </w:rPr>
        <w:t xml:space="preserve"> </w:t>
      </w:r>
      <w:r w:rsidR="00202EC8" w:rsidRPr="0030702C">
        <w:rPr>
          <w:sz w:val="20"/>
          <w:szCs w:val="20"/>
          <w:lang w:val="en-GB"/>
        </w:rPr>
        <w:t xml:space="preserve">When the physician logs on to </w:t>
      </w:r>
      <w:r w:rsidR="00F01289" w:rsidRPr="0030702C">
        <w:rPr>
          <w:i/>
          <w:sz w:val="20"/>
          <w:szCs w:val="20"/>
          <w:lang w:val="en-GB"/>
        </w:rPr>
        <w:t>Eir-Doctor</w:t>
      </w:r>
      <w:r w:rsidR="00A4671C" w:rsidRPr="0030702C">
        <w:rPr>
          <w:sz w:val="20"/>
          <w:szCs w:val="20"/>
          <w:lang w:val="en-GB"/>
        </w:rPr>
        <w:t xml:space="preserve"> </w:t>
      </w:r>
      <w:r w:rsidR="00411894" w:rsidRPr="0030702C">
        <w:rPr>
          <w:sz w:val="20"/>
          <w:szCs w:val="20"/>
          <w:lang w:val="en-GB"/>
        </w:rPr>
        <w:t xml:space="preserve">on </w:t>
      </w:r>
      <w:r w:rsidR="00B37964" w:rsidRPr="0030702C">
        <w:rPr>
          <w:sz w:val="20"/>
          <w:szCs w:val="20"/>
          <w:lang w:val="en-GB"/>
        </w:rPr>
        <w:t xml:space="preserve">the </w:t>
      </w:r>
      <w:r w:rsidR="00411894" w:rsidRPr="0030702C">
        <w:rPr>
          <w:sz w:val="20"/>
          <w:szCs w:val="20"/>
          <w:lang w:val="en-GB"/>
        </w:rPr>
        <w:t xml:space="preserve">computer, </w:t>
      </w:r>
      <w:r w:rsidR="00A4671C" w:rsidRPr="0030702C">
        <w:rPr>
          <w:sz w:val="20"/>
          <w:szCs w:val="20"/>
          <w:lang w:val="en-GB"/>
        </w:rPr>
        <w:t xml:space="preserve">the </w:t>
      </w:r>
      <w:r w:rsidR="00B37964" w:rsidRPr="0030702C">
        <w:rPr>
          <w:sz w:val="20"/>
          <w:szCs w:val="20"/>
          <w:lang w:val="en-GB"/>
        </w:rPr>
        <w:t xml:space="preserve">patient’s </w:t>
      </w:r>
      <w:r w:rsidR="00A4671C" w:rsidRPr="0030702C">
        <w:rPr>
          <w:sz w:val="20"/>
          <w:szCs w:val="20"/>
          <w:lang w:val="en-GB"/>
        </w:rPr>
        <w:t xml:space="preserve">PROMs </w:t>
      </w:r>
      <w:r w:rsidR="00E65353" w:rsidRPr="0030702C">
        <w:rPr>
          <w:sz w:val="20"/>
          <w:szCs w:val="20"/>
          <w:lang w:val="en-GB"/>
        </w:rPr>
        <w:t xml:space="preserve">registrations </w:t>
      </w:r>
      <w:r w:rsidR="00202EC8" w:rsidRPr="0030702C">
        <w:rPr>
          <w:sz w:val="20"/>
          <w:szCs w:val="20"/>
          <w:lang w:val="en-GB"/>
        </w:rPr>
        <w:t xml:space="preserve">have </w:t>
      </w:r>
      <w:r w:rsidR="00B37964" w:rsidRPr="0030702C">
        <w:rPr>
          <w:sz w:val="20"/>
          <w:szCs w:val="20"/>
          <w:lang w:val="en-GB"/>
        </w:rPr>
        <w:t xml:space="preserve">already </w:t>
      </w:r>
      <w:r w:rsidR="00202EC8" w:rsidRPr="0030702C">
        <w:rPr>
          <w:sz w:val="20"/>
          <w:szCs w:val="20"/>
          <w:lang w:val="en-GB"/>
        </w:rPr>
        <w:t xml:space="preserve">been </w:t>
      </w:r>
      <w:r w:rsidR="00A4671C" w:rsidRPr="0030702C">
        <w:rPr>
          <w:sz w:val="20"/>
          <w:szCs w:val="20"/>
          <w:lang w:val="en-GB"/>
        </w:rPr>
        <w:t xml:space="preserve">wirelessly </w:t>
      </w:r>
      <w:r w:rsidR="00202EC8" w:rsidRPr="0030702C">
        <w:rPr>
          <w:sz w:val="20"/>
          <w:szCs w:val="20"/>
          <w:lang w:val="en-GB"/>
        </w:rPr>
        <w:t xml:space="preserve">transferred </w:t>
      </w:r>
      <w:r w:rsidR="00217144" w:rsidRPr="0030702C">
        <w:rPr>
          <w:sz w:val="20"/>
          <w:szCs w:val="20"/>
          <w:lang w:val="en-GB"/>
        </w:rPr>
        <w:t xml:space="preserve">and transformed to a special format designed </w:t>
      </w:r>
      <w:r w:rsidR="00305AB4" w:rsidRPr="0030702C">
        <w:rPr>
          <w:sz w:val="20"/>
          <w:szCs w:val="20"/>
          <w:lang w:val="en-GB"/>
        </w:rPr>
        <w:t xml:space="preserve">for </w:t>
      </w:r>
      <w:r w:rsidR="00A4671C" w:rsidRPr="0030702C">
        <w:rPr>
          <w:sz w:val="20"/>
          <w:szCs w:val="20"/>
          <w:lang w:val="en-GB"/>
        </w:rPr>
        <w:t xml:space="preserve">immediate use in </w:t>
      </w:r>
      <w:r w:rsidR="00DD0F16" w:rsidRPr="0030702C">
        <w:rPr>
          <w:sz w:val="20"/>
          <w:szCs w:val="20"/>
          <w:lang w:val="en-GB"/>
        </w:rPr>
        <w:t xml:space="preserve">clinical </w:t>
      </w:r>
      <w:r w:rsidR="00A4671C" w:rsidRPr="0030702C">
        <w:rPr>
          <w:sz w:val="20"/>
          <w:szCs w:val="20"/>
          <w:lang w:val="en-GB"/>
        </w:rPr>
        <w:t>consultations</w:t>
      </w:r>
      <w:r w:rsidR="00305AB4" w:rsidRPr="0030702C">
        <w:rPr>
          <w:sz w:val="20"/>
          <w:szCs w:val="20"/>
          <w:lang w:val="en-GB"/>
        </w:rPr>
        <w:t>.</w:t>
      </w:r>
      <w:r w:rsidR="00202EC8" w:rsidRPr="0030702C">
        <w:rPr>
          <w:sz w:val="20"/>
          <w:szCs w:val="20"/>
          <w:lang w:val="en-GB"/>
        </w:rPr>
        <w:t xml:space="preserve"> </w:t>
      </w:r>
      <w:r w:rsidR="00F82D87" w:rsidRPr="0030702C">
        <w:rPr>
          <w:sz w:val="20"/>
          <w:szCs w:val="20"/>
          <w:lang w:val="en-GB"/>
        </w:rPr>
        <w:t xml:space="preserve">As </w:t>
      </w:r>
      <w:r w:rsidR="000818D6" w:rsidRPr="0030702C">
        <w:rPr>
          <w:sz w:val="20"/>
          <w:szCs w:val="20"/>
          <w:lang w:val="en-GB"/>
        </w:rPr>
        <w:t>Eir</w:t>
      </w:r>
      <w:r w:rsidR="00B50F52" w:rsidRPr="0030702C">
        <w:rPr>
          <w:sz w:val="20"/>
          <w:szCs w:val="20"/>
          <w:lang w:val="en-GB"/>
        </w:rPr>
        <w:t>V3</w:t>
      </w:r>
      <w:r w:rsidR="000818D6" w:rsidRPr="0030702C">
        <w:rPr>
          <w:sz w:val="20"/>
          <w:szCs w:val="20"/>
          <w:lang w:val="en-GB"/>
        </w:rPr>
        <w:t xml:space="preserve"> is </w:t>
      </w:r>
      <w:r w:rsidR="00D425E9" w:rsidRPr="0030702C">
        <w:rPr>
          <w:sz w:val="20"/>
          <w:szCs w:val="20"/>
          <w:lang w:val="en-GB"/>
        </w:rPr>
        <w:t>intended</w:t>
      </w:r>
      <w:r w:rsidR="000818D6" w:rsidRPr="0030702C">
        <w:rPr>
          <w:sz w:val="20"/>
          <w:szCs w:val="20"/>
          <w:lang w:val="en-GB"/>
        </w:rPr>
        <w:t xml:space="preserve"> for use in</w:t>
      </w:r>
      <w:r w:rsidR="005A5A3B" w:rsidRPr="0030702C">
        <w:rPr>
          <w:sz w:val="20"/>
          <w:szCs w:val="20"/>
          <w:lang w:val="en-GB"/>
        </w:rPr>
        <w:t xml:space="preserve"> outpatients, in-patients and in primary care as well as</w:t>
      </w:r>
      <w:r w:rsidR="00B50F52" w:rsidRPr="0030702C">
        <w:rPr>
          <w:sz w:val="20"/>
          <w:szCs w:val="20"/>
          <w:lang w:val="en-GB"/>
        </w:rPr>
        <w:t xml:space="preserve"> </w:t>
      </w:r>
      <w:r w:rsidR="00B37964" w:rsidRPr="0030702C">
        <w:rPr>
          <w:sz w:val="20"/>
          <w:szCs w:val="20"/>
          <w:lang w:val="en-GB"/>
        </w:rPr>
        <w:t xml:space="preserve">different </w:t>
      </w:r>
      <w:r w:rsidR="00F82D87" w:rsidRPr="0030702C">
        <w:rPr>
          <w:sz w:val="20"/>
          <w:szCs w:val="20"/>
          <w:lang w:val="en-GB"/>
        </w:rPr>
        <w:t xml:space="preserve">groups of cancer patients </w:t>
      </w:r>
      <w:r w:rsidR="00B37964" w:rsidRPr="0030702C">
        <w:rPr>
          <w:sz w:val="20"/>
          <w:szCs w:val="20"/>
          <w:lang w:val="en-GB"/>
        </w:rPr>
        <w:t xml:space="preserve">with respect to </w:t>
      </w:r>
      <w:r w:rsidR="00F82D87" w:rsidRPr="0030702C">
        <w:rPr>
          <w:sz w:val="20"/>
          <w:szCs w:val="20"/>
          <w:lang w:val="en-GB"/>
        </w:rPr>
        <w:t>cancer diagnosis</w:t>
      </w:r>
      <w:r w:rsidR="00393595" w:rsidRPr="0030702C">
        <w:rPr>
          <w:sz w:val="20"/>
          <w:szCs w:val="20"/>
          <w:lang w:val="en-GB"/>
        </w:rPr>
        <w:t>, age and sociodemographics</w:t>
      </w:r>
      <w:r w:rsidR="00B37964" w:rsidRPr="0030702C">
        <w:rPr>
          <w:sz w:val="20"/>
          <w:szCs w:val="20"/>
          <w:lang w:val="en-GB"/>
        </w:rPr>
        <w:t xml:space="preserve">, </w:t>
      </w:r>
      <w:r w:rsidR="00B50F52" w:rsidRPr="0030702C">
        <w:rPr>
          <w:sz w:val="20"/>
          <w:szCs w:val="20"/>
          <w:lang w:val="en-GB"/>
        </w:rPr>
        <w:t>usability</w:t>
      </w:r>
      <w:r w:rsidR="00B821B8" w:rsidRPr="0030702C">
        <w:rPr>
          <w:sz w:val="20"/>
          <w:szCs w:val="20"/>
          <w:lang w:val="en-GB"/>
        </w:rPr>
        <w:t xml:space="preserve"> </w:t>
      </w:r>
      <w:r w:rsidR="00217144" w:rsidRPr="0030702C">
        <w:rPr>
          <w:sz w:val="20"/>
          <w:szCs w:val="20"/>
          <w:lang w:val="en-GB"/>
        </w:rPr>
        <w:t xml:space="preserve">testing </w:t>
      </w:r>
      <w:r w:rsidR="00B821B8" w:rsidRPr="0030702C">
        <w:rPr>
          <w:sz w:val="20"/>
          <w:szCs w:val="20"/>
          <w:lang w:val="en-GB"/>
        </w:rPr>
        <w:t>in a variety of settings</w:t>
      </w:r>
      <w:r w:rsidR="00217144" w:rsidRPr="0030702C">
        <w:rPr>
          <w:sz w:val="20"/>
          <w:szCs w:val="20"/>
          <w:lang w:val="en-GB"/>
        </w:rPr>
        <w:t xml:space="preserve"> is warranted</w:t>
      </w:r>
      <w:r w:rsidR="00F82D87" w:rsidRPr="0030702C">
        <w:rPr>
          <w:sz w:val="20"/>
          <w:szCs w:val="20"/>
          <w:lang w:val="en-GB"/>
        </w:rPr>
        <w:t>.</w:t>
      </w:r>
      <w:r w:rsidR="00B821B8" w:rsidRPr="0030702C">
        <w:rPr>
          <w:sz w:val="20"/>
          <w:szCs w:val="20"/>
          <w:lang w:val="en-GB"/>
        </w:rPr>
        <w:t xml:space="preserve"> </w:t>
      </w:r>
    </w:p>
    <w:p w14:paraId="50B64771" w14:textId="77777777" w:rsidR="00402F60" w:rsidRPr="0030702C" w:rsidRDefault="00402F60" w:rsidP="001F4F0F">
      <w:pPr>
        <w:rPr>
          <w:sz w:val="20"/>
          <w:szCs w:val="20"/>
          <w:lang w:val="en-GB"/>
        </w:rPr>
      </w:pPr>
    </w:p>
    <w:p w14:paraId="6115AA44" w14:textId="7D35BA64" w:rsidR="000539D7" w:rsidRPr="0030702C" w:rsidRDefault="00B81A6D" w:rsidP="001F4F0F">
      <w:pPr>
        <w:rPr>
          <w:sz w:val="20"/>
          <w:szCs w:val="20"/>
          <w:lang w:val="en-GB"/>
        </w:rPr>
      </w:pPr>
      <w:r w:rsidRPr="0030702C">
        <w:rPr>
          <w:sz w:val="20"/>
          <w:szCs w:val="20"/>
          <w:lang w:val="en-GB"/>
        </w:rPr>
        <w:t>The aim of this s</w:t>
      </w:r>
      <w:r w:rsidR="00B50F52" w:rsidRPr="0030702C">
        <w:rPr>
          <w:sz w:val="20"/>
          <w:szCs w:val="20"/>
          <w:lang w:val="en-GB"/>
        </w:rPr>
        <w:t xml:space="preserve">tudy was to </w:t>
      </w:r>
      <w:r w:rsidR="001A68A5" w:rsidRPr="0030702C">
        <w:rPr>
          <w:sz w:val="20"/>
          <w:szCs w:val="20"/>
          <w:lang w:val="en-GB"/>
        </w:rPr>
        <w:t xml:space="preserve">answer the following research question evaluated at the cancer outpatient clinics, </w:t>
      </w:r>
      <w:r w:rsidR="005910CC" w:rsidRPr="0030702C">
        <w:rPr>
          <w:sz w:val="20"/>
          <w:szCs w:val="20"/>
          <w:lang w:val="en-GB"/>
        </w:rPr>
        <w:t>in the</w:t>
      </w:r>
      <w:r w:rsidR="001A68A5" w:rsidRPr="0030702C">
        <w:rPr>
          <w:sz w:val="20"/>
          <w:szCs w:val="20"/>
          <w:lang w:val="en-GB"/>
        </w:rPr>
        <w:t xml:space="preserve"> patients´</w:t>
      </w:r>
      <w:r w:rsidR="004A2B7D" w:rsidRPr="0030702C">
        <w:rPr>
          <w:sz w:val="20"/>
          <w:szCs w:val="20"/>
          <w:lang w:val="en-GB"/>
        </w:rPr>
        <w:t xml:space="preserve"> </w:t>
      </w:r>
      <w:r w:rsidR="001A68A5" w:rsidRPr="0030702C">
        <w:rPr>
          <w:sz w:val="20"/>
          <w:szCs w:val="20"/>
          <w:lang w:val="en-GB"/>
        </w:rPr>
        <w:t xml:space="preserve">home, and at general </w:t>
      </w:r>
      <w:r w:rsidR="008864A3" w:rsidRPr="0030702C">
        <w:rPr>
          <w:sz w:val="20"/>
          <w:szCs w:val="20"/>
          <w:lang w:val="en-GB"/>
        </w:rPr>
        <w:t xml:space="preserve">practitioners´ </w:t>
      </w:r>
      <w:r w:rsidR="00281423" w:rsidRPr="0030702C">
        <w:rPr>
          <w:sz w:val="20"/>
          <w:szCs w:val="20"/>
          <w:lang w:val="en-GB"/>
        </w:rPr>
        <w:t>(</w:t>
      </w:r>
      <w:r w:rsidR="003F5BA5" w:rsidRPr="0030702C">
        <w:rPr>
          <w:sz w:val="20"/>
          <w:szCs w:val="20"/>
          <w:lang w:val="en-GB"/>
        </w:rPr>
        <w:t>GP</w:t>
      </w:r>
      <w:r w:rsidR="00281423" w:rsidRPr="0030702C">
        <w:rPr>
          <w:sz w:val="20"/>
          <w:szCs w:val="20"/>
          <w:lang w:val="en-GB"/>
        </w:rPr>
        <w:t xml:space="preserve">) </w:t>
      </w:r>
      <w:r w:rsidR="008864A3" w:rsidRPr="0030702C">
        <w:rPr>
          <w:sz w:val="20"/>
          <w:szCs w:val="20"/>
          <w:lang w:val="en-GB"/>
        </w:rPr>
        <w:t>office</w:t>
      </w:r>
      <w:r w:rsidR="005910CC" w:rsidRPr="0030702C">
        <w:rPr>
          <w:sz w:val="20"/>
          <w:szCs w:val="20"/>
          <w:lang w:val="en-GB"/>
        </w:rPr>
        <w:t>s</w:t>
      </w:r>
      <w:r w:rsidR="004A2B7D" w:rsidRPr="0030702C">
        <w:rPr>
          <w:sz w:val="20"/>
          <w:szCs w:val="20"/>
          <w:lang w:val="en-GB"/>
        </w:rPr>
        <w:t xml:space="preserve">: What are </w:t>
      </w:r>
      <w:r w:rsidR="001F4F0F" w:rsidRPr="0030702C">
        <w:rPr>
          <w:sz w:val="20"/>
          <w:szCs w:val="20"/>
          <w:lang w:val="en-GB"/>
        </w:rPr>
        <w:t xml:space="preserve">the </w:t>
      </w:r>
      <w:r w:rsidR="00411894" w:rsidRPr="0030702C">
        <w:rPr>
          <w:sz w:val="20"/>
          <w:szCs w:val="20"/>
          <w:lang w:val="en-GB"/>
        </w:rPr>
        <w:t xml:space="preserve">number, </w:t>
      </w:r>
      <w:r w:rsidR="001F4F0F" w:rsidRPr="0030702C">
        <w:rPr>
          <w:sz w:val="20"/>
          <w:szCs w:val="20"/>
          <w:lang w:val="en-GB"/>
        </w:rPr>
        <w:t xml:space="preserve">type, and severity of usability issues </w:t>
      </w:r>
      <w:r w:rsidR="004A2B7D" w:rsidRPr="0030702C">
        <w:rPr>
          <w:sz w:val="20"/>
          <w:szCs w:val="20"/>
          <w:lang w:val="en-GB"/>
        </w:rPr>
        <w:t>evaluated by the patient (</w:t>
      </w:r>
      <w:r w:rsidR="004A2B7D" w:rsidRPr="0030702C">
        <w:rPr>
          <w:i/>
          <w:sz w:val="20"/>
          <w:szCs w:val="20"/>
          <w:lang w:val="en-GB"/>
        </w:rPr>
        <w:t>Eir-Patient</w:t>
      </w:r>
      <w:r w:rsidR="004A2B7D" w:rsidRPr="0030702C">
        <w:rPr>
          <w:sz w:val="20"/>
          <w:szCs w:val="20"/>
          <w:lang w:val="en-GB"/>
        </w:rPr>
        <w:t xml:space="preserve"> module) and by the physician (</w:t>
      </w:r>
      <w:r w:rsidR="001F4F0F" w:rsidRPr="0030702C">
        <w:rPr>
          <w:i/>
          <w:sz w:val="20"/>
          <w:szCs w:val="20"/>
          <w:lang w:val="en-GB"/>
        </w:rPr>
        <w:t>Eir-Doctor</w:t>
      </w:r>
      <w:r w:rsidR="00411894" w:rsidRPr="0030702C">
        <w:rPr>
          <w:i/>
          <w:sz w:val="20"/>
          <w:szCs w:val="20"/>
          <w:lang w:val="en-GB"/>
        </w:rPr>
        <w:t xml:space="preserve"> </w:t>
      </w:r>
      <w:r w:rsidR="00411894" w:rsidRPr="0030702C">
        <w:rPr>
          <w:sz w:val="20"/>
          <w:szCs w:val="20"/>
          <w:lang w:val="en-GB"/>
        </w:rPr>
        <w:t>module</w:t>
      </w:r>
      <w:r w:rsidR="004A2B7D" w:rsidRPr="0030702C">
        <w:rPr>
          <w:sz w:val="20"/>
          <w:szCs w:val="20"/>
          <w:lang w:val="en-GB"/>
        </w:rPr>
        <w:t>)</w:t>
      </w:r>
      <w:r w:rsidR="00A550D4" w:rsidRPr="0030702C">
        <w:rPr>
          <w:sz w:val="20"/>
          <w:szCs w:val="20"/>
          <w:lang w:val="en-GB"/>
        </w:rPr>
        <w:t>?</w:t>
      </w:r>
      <w:r w:rsidR="004A2B7D" w:rsidRPr="0030702C">
        <w:rPr>
          <w:sz w:val="20"/>
          <w:szCs w:val="20"/>
          <w:lang w:val="en-GB"/>
        </w:rPr>
        <w:t xml:space="preserve"> More specifically, the focus was to gain new information about content</w:t>
      </w:r>
      <w:r w:rsidR="00186817" w:rsidRPr="0030702C">
        <w:rPr>
          <w:sz w:val="20"/>
          <w:szCs w:val="20"/>
          <w:lang w:val="en-GB"/>
        </w:rPr>
        <w:t xml:space="preserve">, </w:t>
      </w:r>
      <w:r w:rsidR="004A2B7D" w:rsidRPr="0030702C">
        <w:rPr>
          <w:sz w:val="20"/>
          <w:szCs w:val="20"/>
          <w:lang w:val="en-GB"/>
        </w:rPr>
        <w:t>functionality</w:t>
      </w:r>
      <w:r w:rsidR="00186817" w:rsidRPr="0030702C">
        <w:rPr>
          <w:sz w:val="20"/>
          <w:szCs w:val="20"/>
          <w:lang w:val="en-GB"/>
        </w:rPr>
        <w:t xml:space="preserve"> and barriers experienced by the end-users.</w:t>
      </w:r>
      <w:r w:rsidR="004A2B7D" w:rsidRPr="0030702C">
        <w:rPr>
          <w:sz w:val="20"/>
          <w:szCs w:val="20"/>
          <w:lang w:val="en-GB"/>
        </w:rPr>
        <w:t xml:space="preserve"> </w:t>
      </w:r>
      <w:r w:rsidR="003B4932" w:rsidRPr="0030702C">
        <w:rPr>
          <w:sz w:val="20"/>
          <w:szCs w:val="20"/>
          <w:lang w:val="en-GB"/>
        </w:rPr>
        <w:t>I</w:t>
      </w:r>
      <w:r w:rsidR="004A2B7D" w:rsidRPr="0030702C">
        <w:rPr>
          <w:sz w:val="20"/>
          <w:szCs w:val="20"/>
          <w:lang w:val="en-GB"/>
        </w:rPr>
        <w:t>ntentions were to</w:t>
      </w:r>
      <w:r w:rsidR="003B4932" w:rsidRPr="0030702C">
        <w:rPr>
          <w:sz w:val="20"/>
          <w:szCs w:val="20"/>
          <w:lang w:val="en-GB"/>
        </w:rPr>
        <w:t xml:space="preserve"> make changes based on the results</w:t>
      </w:r>
      <w:r w:rsidR="004A2B7D" w:rsidRPr="0030702C">
        <w:rPr>
          <w:sz w:val="20"/>
          <w:szCs w:val="20"/>
          <w:lang w:val="en-GB"/>
        </w:rPr>
        <w:t xml:space="preserve"> to improve</w:t>
      </w:r>
      <w:r w:rsidR="003B4932" w:rsidRPr="0030702C">
        <w:rPr>
          <w:sz w:val="20"/>
          <w:szCs w:val="20"/>
          <w:lang w:val="en-GB"/>
        </w:rPr>
        <w:t xml:space="preserve"> the tool´s</w:t>
      </w:r>
      <w:r w:rsidR="004A2B7D" w:rsidRPr="0030702C">
        <w:rPr>
          <w:sz w:val="20"/>
          <w:szCs w:val="20"/>
          <w:lang w:val="en-GB"/>
        </w:rPr>
        <w:t xml:space="preserve"> usability. </w:t>
      </w:r>
    </w:p>
    <w:p w14:paraId="4C1CD22F" w14:textId="53A77C95" w:rsidR="00750D83" w:rsidRPr="0030702C" w:rsidRDefault="00A53757" w:rsidP="001A36DD">
      <w:pPr>
        <w:pStyle w:val="Heading2"/>
        <w:rPr>
          <w:rFonts w:ascii="Times New Roman" w:hAnsi="Times New Roman" w:cs="Times New Roman"/>
          <w:sz w:val="20"/>
          <w:szCs w:val="20"/>
          <w:lang w:val="en-GB"/>
        </w:rPr>
      </w:pPr>
      <w:r w:rsidRPr="0030702C">
        <w:rPr>
          <w:rFonts w:ascii="Times New Roman" w:hAnsi="Times New Roman" w:cs="Times New Roman"/>
          <w:sz w:val="20"/>
          <w:szCs w:val="20"/>
          <w:lang w:val="en-GB"/>
        </w:rPr>
        <w:t>Methods</w:t>
      </w:r>
    </w:p>
    <w:p w14:paraId="5F82EA61" w14:textId="49F34FE6" w:rsidR="0048498D" w:rsidRPr="0030702C" w:rsidRDefault="0060173A" w:rsidP="0048498D">
      <w:pPr>
        <w:rPr>
          <w:sz w:val="20"/>
          <w:szCs w:val="20"/>
          <w:lang w:val="en-GB"/>
        </w:rPr>
      </w:pPr>
      <w:r w:rsidRPr="0030702C">
        <w:rPr>
          <w:sz w:val="20"/>
          <w:szCs w:val="20"/>
          <w:lang w:val="en-GB"/>
        </w:rPr>
        <w:t xml:space="preserve">This was a usability study using observation, think-aloud techniques and interviews with patients and physicians. </w:t>
      </w:r>
      <w:r w:rsidR="00750D83" w:rsidRPr="0030702C">
        <w:rPr>
          <w:sz w:val="20"/>
          <w:szCs w:val="20"/>
          <w:lang w:val="en-GB"/>
        </w:rPr>
        <w:t>The study was performed from September 2015 to September 2017</w:t>
      </w:r>
      <w:r w:rsidR="00402F60" w:rsidRPr="0030702C">
        <w:rPr>
          <w:sz w:val="20"/>
          <w:szCs w:val="20"/>
          <w:lang w:val="en-GB"/>
        </w:rPr>
        <w:t xml:space="preserve">. Patients were included at </w:t>
      </w:r>
      <w:r w:rsidR="00A0402F" w:rsidRPr="0030702C">
        <w:rPr>
          <w:sz w:val="20"/>
          <w:szCs w:val="20"/>
          <w:lang w:val="en-GB"/>
        </w:rPr>
        <w:t xml:space="preserve">a local and at a university </w:t>
      </w:r>
      <w:r w:rsidR="00402F60" w:rsidRPr="0030702C">
        <w:rPr>
          <w:sz w:val="20"/>
          <w:szCs w:val="20"/>
          <w:lang w:val="en-GB"/>
        </w:rPr>
        <w:t>hospital</w:t>
      </w:r>
      <w:r w:rsidR="00A0402F" w:rsidRPr="0030702C">
        <w:rPr>
          <w:sz w:val="20"/>
          <w:szCs w:val="20"/>
          <w:lang w:val="en-GB"/>
        </w:rPr>
        <w:t>.</w:t>
      </w:r>
      <w:r w:rsidR="00402F60" w:rsidRPr="0030702C">
        <w:rPr>
          <w:sz w:val="20"/>
          <w:szCs w:val="20"/>
          <w:lang w:val="en-GB"/>
        </w:rPr>
        <w:t xml:space="preserve"> </w:t>
      </w:r>
      <w:r w:rsidR="00A0402F" w:rsidRPr="0030702C">
        <w:rPr>
          <w:sz w:val="20"/>
          <w:szCs w:val="20"/>
          <w:lang w:val="en-GB"/>
        </w:rPr>
        <w:t>U</w:t>
      </w:r>
      <w:r w:rsidR="00402F60" w:rsidRPr="0030702C">
        <w:rPr>
          <w:sz w:val="20"/>
          <w:szCs w:val="20"/>
          <w:lang w:val="en-GB"/>
        </w:rPr>
        <w:t>se of Eir</w:t>
      </w:r>
      <w:r w:rsidR="00CA16DB" w:rsidRPr="0030702C">
        <w:rPr>
          <w:sz w:val="20"/>
          <w:szCs w:val="20"/>
          <w:lang w:val="en-GB"/>
        </w:rPr>
        <w:t>V3</w:t>
      </w:r>
      <w:r w:rsidR="00402F60" w:rsidRPr="0030702C">
        <w:rPr>
          <w:sz w:val="20"/>
          <w:szCs w:val="20"/>
          <w:lang w:val="en-GB"/>
        </w:rPr>
        <w:t xml:space="preserve"> took place</w:t>
      </w:r>
      <w:r w:rsidR="00750D83" w:rsidRPr="0030702C">
        <w:rPr>
          <w:sz w:val="20"/>
          <w:szCs w:val="20"/>
          <w:lang w:val="en-GB"/>
        </w:rPr>
        <w:t xml:space="preserve"> in </w:t>
      </w:r>
      <w:r w:rsidR="00D03C0D" w:rsidRPr="0030702C">
        <w:rPr>
          <w:sz w:val="20"/>
          <w:szCs w:val="20"/>
          <w:lang w:val="en-GB"/>
        </w:rPr>
        <w:t>three different settings: 1) cancer outpatient clinics</w:t>
      </w:r>
      <w:r w:rsidR="00193BF8" w:rsidRPr="0030702C">
        <w:rPr>
          <w:sz w:val="20"/>
          <w:szCs w:val="20"/>
          <w:lang w:val="en-GB"/>
        </w:rPr>
        <w:t xml:space="preserve"> at a </w:t>
      </w:r>
      <w:r w:rsidR="00CA16DB" w:rsidRPr="0030702C">
        <w:rPr>
          <w:sz w:val="20"/>
          <w:szCs w:val="20"/>
          <w:lang w:val="en-GB"/>
        </w:rPr>
        <w:t>local and</w:t>
      </w:r>
      <w:r w:rsidR="00193BF8" w:rsidRPr="0030702C">
        <w:rPr>
          <w:sz w:val="20"/>
          <w:szCs w:val="20"/>
          <w:lang w:val="en-GB"/>
        </w:rPr>
        <w:t xml:space="preserve"> at a university hospital</w:t>
      </w:r>
      <w:r w:rsidR="00D03C0D" w:rsidRPr="0030702C">
        <w:rPr>
          <w:sz w:val="20"/>
          <w:szCs w:val="20"/>
          <w:lang w:val="en-GB"/>
        </w:rPr>
        <w:t xml:space="preserve">, 2) </w:t>
      </w:r>
      <w:r w:rsidR="00CA16DB" w:rsidRPr="0030702C">
        <w:rPr>
          <w:sz w:val="20"/>
          <w:szCs w:val="20"/>
          <w:lang w:val="en-GB"/>
        </w:rPr>
        <w:t>in the cancer</w:t>
      </w:r>
      <w:r w:rsidR="00D04E0B" w:rsidRPr="0030702C">
        <w:rPr>
          <w:sz w:val="20"/>
          <w:szCs w:val="20"/>
          <w:lang w:val="en-GB"/>
        </w:rPr>
        <w:t xml:space="preserve"> patients’ </w:t>
      </w:r>
      <w:r w:rsidR="00D03C0D" w:rsidRPr="0030702C">
        <w:rPr>
          <w:sz w:val="20"/>
          <w:szCs w:val="20"/>
          <w:lang w:val="en-GB"/>
        </w:rPr>
        <w:t>home, and 3) at G</w:t>
      </w:r>
      <w:r w:rsidR="00CA16DB" w:rsidRPr="0030702C">
        <w:rPr>
          <w:sz w:val="20"/>
          <w:szCs w:val="20"/>
          <w:lang w:val="en-GB"/>
        </w:rPr>
        <w:t>P</w:t>
      </w:r>
      <w:r w:rsidR="00D03C0D" w:rsidRPr="0030702C">
        <w:rPr>
          <w:sz w:val="20"/>
          <w:szCs w:val="20"/>
          <w:lang w:val="en-GB"/>
        </w:rPr>
        <w:t xml:space="preserve"> offices</w:t>
      </w:r>
      <w:r w:rsidR="00961E2E" w:rsidRPr="0030702C">
        <w:rPr>
          <w:sz w:val="20"/>
          <w:szCs w:val="20"/>
          <w:lang w:val="en-GB"/>
        </w:rPr>
        <w:t xml:space="preserve"> in two municipalities</w:t>
      </w:r>
      <w:r w:rsidR="00D03C0D" w:rsidRPr="0030702C">
        <w:rPr>
          <w:sz w:val="20"/>
          <w:szCs w:val="20"/>
          <w:lang w:val="en-GB"/>
        </w:rPr>
        <w:t>.</w:t>
      </w:r>
      <w:r w:rsidR="00CA16DB" w:rsidRPr="0030702C">
        <w:rPr>
          <w:sz w:val="20"/>
          <w:szCs w:val="20"/>
          <w:lang w:val="en-GB"/>
        </w:rPr>
        <w:t xml:space="preserve"> </w:t>
      </w:r>
      <w:r w:rsidR="0048498D" w:rsidRPr="0030702C">
        <w:rPr>
          <w:sz w:val="20"/>
          <w:szCs w:val="20"/>
          <w:lang w:val="en-GB"/>
        </w:rPr>
        <w:t xml:space="preserve">The focus for these data collections was </w:t>
      </w:r>
      <w:r w:rsidR="00186817" w:rsidRPr="0030702C">
        <w:rPr>
          <w:sz w:val="20"/>
          <w:szCs w:val="20"/>
          <w:lang w:val="en-GB"/>
        </w:rPr>
        <w:t xml:space="preserve">to gain new information about </w:t>
      </w:r>
      <w:r w:rsidR="0048498D" w:rsidRPr="0030702C">
        <w:rPr>
          <w:sz w:val="20"/>
          <w:szCs w:val="20"/>
          <w:lang w:val="en-GB"/>
        </w:rPr>
        <w:t xml:space="preserve">usability issues </w:t>
      </w:r>
      <w:r w:rsidR="00CA16DB" w:rsidRPr="0030702C">
        <w:rPr>
          <w:sz w:val="20"/>
          <w:szCs w:val="20"/>
          <w:lang w:val="en-GB"/>
        </w:rPr>
        <w:t>regarding content</w:t>
      </w:r>
      <w:r w:rsidR="0048498D" w:rsidRPr="0030702C">
        <w:rPr>
          <w:sz w:val="20"/>
          <w:szCs w:val="20"/>
          <w:lang w:val="en-GB"/>
        </w:rPr>
        <w:t xml:space="preserve"> and functionality</w:t>
      </w:r>
      <w:r w:rsidR="00186817" w:rsidRPr="0030702C">
        <w:rPr>
          <w:sz w:val="20"/>
          <w:szCs w:val="20"/>
          <w:lang w:val="en-GB"/>
        </w:rPr>
        <w:t>.</w:t>
      </w:r>
      <w:r w:rsidR="00A550D4" w:rsidRPr="0030702C">
        <w:rPr>
          <w:sz w:val="20"/>
          <w:szCs w:val="20"/>
          <w:lang w:val="en-GB"/>
        </w:rPr>
        <w:t xml:space="preserve"> </w:t>
      </w:r>
      <w:r w:rsidR="00186817" w:rsidRPr="0030702C">
        <w:rPr>
          <w:sz w:val="20"/>
          <w:szCs w:val="20"/>
          <w:lang w:val="en-GB"/>
        </w:rPr>
        <w:t>In other words, what are the</w:t>
      </w:r>
      <w:r w:rsidR="0048498D" w:rsidRPr="0030702C">
        <w:rPr>
          <w:sz w:val="20"/>
          <w:szCs w:val="20"/>
          <w:lang w:val="en-GB"/>
        </w:rPr>
        <w:t xml:space="preserve"> barriers experienced by the end users</w:t>
      </w:r>
      <w:r w:rsidR="00186817" w:rsidRPr="0030702C">
        <w:rPr>
          <w:sz w:val="20"/>
          <w:szCs w:val="20"/>
          <w:lang w:val="en-GB"/>
        </w:rPr>
        <w:t xml:space="preserve"> by using the Eir system</w:t>
      </w:r>
      <w:r w:rsidR="0048498D" w:rsidRPr="0030702C">
        <w:rPr>
          <w:sz w:val="20"/>
          <w:szCs w:val="20"/>
          <w:lang w:val="en-GB"/>
        </w:rPr>
        <w:t xml:space="preserve">. </w:t>
      </w:r>
    </w:p>
    <w:p w14:paraId="18982F97" w14:textId="3E0DCB0A" w:rsidR="001F4F0F" w:rsidRPr="0030702C" w:rsidRDefault="001F4F0F" w:rsidP="00AF65F6">
      <w:pPr>
        <w:rPr>
          <w:sz w:val="20"/>
          <w:szCs w:val="20"/>
          <w:lang w:val="en-GB"/>
        </w:rPr>
      </w:pPr>
    </w:p>
    <w:p w14:paraId="605BD3A5" w14:textId="2DB041CC" w:rsidR="00093B4C" w:rsidRPr="0030702C" w:rsidRDefault="00AF65F6" w:rsidP="00806D4F">
      <w:pPr>
        <w:pStyle w:val="Heading3"/>
        <w:rPr>
          <w:rStyle w:val="IntenseEmphasis"/>
          <w:rFonts w:ascii="Times New Roman" w:hAnsi="Times New Roman" w:cs="Times New Roman"/>
          <w:b/>
          <w:bCs w:val="0"/>
          <w:i/>
          <w:iCs w:val="0"/>
          <w:color w:val="243F60" w:themeColor="accent1" w:themeShade="7F"/>
          <w:sz w:val="20"/>
          <w:szCs w:val="20"/>
        </w:rPr>
      </w:pPr>
      <w:r w:rsidRPr="0030702C">
        <w:rPr>
          <w:rStyle w:val="IntenseEmphasis"/>
          <w:rFonts w:ascii="Times New Roman" w:hAnsi="Times New Roman" w:cs="Times New Roman"/>
          <w:b/>
          <w:bCs w:val="0"/>
          <w:i/>
          <w:iCs w:val="0"/>
          <w:color w:val="243F60" w:themeColor="accent1" w:themeShade="7F"/>
          <w:sz w:val="20"/>
          <w:szCs w:val="20"/>
        </w:rPr>
        <w:t>T</w:t>
      </w:r>
      <w:r w:rsidR="001944A1" w:rsidRPr="0030702C">
        <w:rPr>
          <w:rStyle w:val="IntenseEmphasis"/>
          <w:rFonts w:ascii="Times New Roman" w:hAnsi="Times New Roman" w:cs="Times New Roman"/>
          <w:b/>
          <w:bCs w:val="0"/>
          <w:i/>
          <w:iCs w:val="0"/>
          <w:color w:val="243F60" w:themeColor="accent1" w:themeShade="7F"/>
          <w:sz w:val="20"/>
          <w:szCs w:val="20"/>
        </w:rPr>
        <w:t>he</w:t>
      </w:r>
      <w:r w:rsidR="001944A1" w:rsidRPr="0030702C">
        <w:rPr>
          <w:rStyle w:val="IntenseEmphasis"/>
          <w:rFonts w:ascii="Times New Roman" w:hAnsi="Times New Roman" w:cs="Times New Roman"/>
          <w:bCs w:val="0"/>
          <w:iCs w:val="0"/>
          <w:color w:val="243F60" w:themeColor="accent1" w:themeShade="7F"/>
          <w:sz w:val="20"/>
          <w:szCs w:val="20"/>
        </w:rPr>
        <w:t xml:space="preserve"> </w:t>
      </w:r>
      <w:r w:rsidR="001944A1" w:rsidRPr="0030702C">
        <w:rPr>
          <w:rStyle w:val="IntenseEmphasis"/>
          <w:rFonts w:ascii="Times New Roman" w:hAnsi="Times New Roman" w:cs="Times New Roman"/>
          <w:b/>
          <w:bCs w:val="0"/>
          <w:i/>
          <w:iCs w:val="0"/>
          <w:color w:val="243F60" w:themeColor="accent1" w:themeShade="7F"/>
          <w:sz w:val="20"/>
          <w:szCs w:val="20"/>
        </w:rPr>
        <w:t>Eir</w:t>
      </w:r>
      <w:r w:rsidR="001944A1" w:rsidRPr="0030702C">
        <w:rPr>
          <w:rStyle w:val="IntenseEmphasis"/>
          <w:rFonts w:ascii="Times New Roman" w:hAnsi="Times New Roman" w:cs="Times New Roman"/>
          <w:bCs w:val="0"/>
          <w:i/>
          <w:iCs w:val="0"/>
          <w:color w:val="243F60" w:themeColor="accent1" w:themeShade="7F"/>
          <w:sz w:val="20"/>
          <w:szCs w:val="20"/>
        </w:rPr>
        <w:t xml:space="preserve"> </w:t>
      </w:r>
      <w:r w:rsidR="005A5A3B" w:rsidRPr="0030702C">
        <w:rPr>
          <w:rStyle w:val="IntenseEmphasis"/>
          <w:rFonts w:ascii="Times New Roman" w:hAnsi="Times New Roman" w:cs="Times New Roman"/>
          <w:bCs w:val="0"/>
          <w:i/>
          <w:iCs w:val="0"/>
          <w:color w:val="243F60" w:themeColor="accent1" w:themeShade="7F"/>
          <w:sz w:val="20"/>
          <w:szCs w:val="20"/>
        </w:rPr>
        <w:t>modules</w:t>
      </w:r>
      <w:r w:rsidR="00765A40" w:rsidRPr="0030702C">
        <w:rPr>
          <w:rStyle w:val="IntenseEmphasis"/>
          <w:rFonts w:ascii="Times New Roman" w:hAnsi="Times New Roman" w:cs="Times New Roman"/>
          <w:bCs w:val="0"/>
          <w:i/>
          <w:iCs w:val="0"/>
          <w:color w:val="243F60" w:themeColor="accent1" w:themeShade="7F"/>
          <w:sz w:val="20"/>
          <w:szCs w:val="20"/>
        </w:rPr>
        <w:t xml:space="preserve"> </w:t>
      </w:r>
    </w:p>
    <w:p w14:paraId="58F7B6CF" w14:textId="2EA59022" w:rsidR="005F4080" w:rsidRPr="0030702C" w:rsidRDefault="00A0521E" w:rsidP="00093B4C">
      <w:pPr>
        <w:rPr>
          <w:sz w:val="20"/>
          <w:szCs w:val="20"/>
          <w:lang w:val="en-GB"/>
        </w:rPr>
      </w:pPr>
      <w:r w:rsidRPr="0030702C">
        <w:rPr>
          <w:sz w:val="20"/>
          <w:szCs w:val="20"/>
          <w:lang w:val="en-GB"/>
        </w:rPr>
        <w:t>The</w:t>
      </w:r>
      <w:r w:rsidRPr="0030702C">
        <w:rPr>
          <w:i/>
          <w:sz w:val="20"/>
          <w:szCs w:val="20"/>
          <w:lang w:val="en-GB"/>
        </w:rPr>
        <w:t xml:space="preserve"> </w:t>
      </w:r>
      <w:r w:rsidR="00093B4C" w:rsidRPr="0030702C">
        <w:rPr>
          <w:i/>
          <w:sz w:val="20"/>
          <w:szCs w:val="20"/>
          <w:lang w:val="en-GB"/>
        </w:rPr>
        <w:t>Eir-Patient</w:t>
      </w:r>
      <w:r w:rsidR="00093B4C" w:rsidRPr="0030702C">
        <w:rPr>
          <w:sz w:val="20"/>
          <w:szCs w:val="20"/>
          <w:lang w:val="en-GB"/>
        </w:rPr>
        <w:t xml:space="preserve"> </w:t>
      </w:r>
      <w:r w:rsidRPr="0030702C">
        <w:rPr>
          <w:sz w:val="20"/>
          <w:szCs w:val="20"/>
          <w:lang w:val="en-GB"/>
        </w:rPr>
        <w:t xml:space="preserve">module </w:t>
      </w:r>
      <w:r w:rsidR="00093B4C" w:rsidRPr="0030702C">
        <w:rPr>
          <w:sz w:val="20"/>
          <w:szCs w:val="20"/>
          <w:lang w:val="en-GB"/>
        </w:rPr>
        <w:t xml:space="preserve">includes </w:t>
      </w:r>
      <w:r w:rsidR="00186817" w:rsidRPr="0030702C">
        <w:rPr>
          <w:sz w:val="20"/>
          <w:szCs w:val="20"/>
          <w:lang w:val="en-GB"/>
        </w:rPr>
        <w:t>questions</w:t>
      </w:r>
      <w:r w:rsidR="00C15866" w:rsidRPr="0030702C">
        <w:rPr>
          <w:sz w:val="20"/>
          <w:szCs w:val="20"/>
          <w:lang w:val="en-GB"/>
        </w:rPr>
        <w:t xml:space="preserve"> assessing </w:t>
      </w:r>
      <w:r w:rsidR="00CA16DB" w:rsidRPr="0030702C">
        <w:rPr>
          <w:sz w:val="20"/>
          <w:szCs w:val="20"/>
          <w:lang w:val="en-GB"/>
        </w:rPr>
        <w:t xml:space="preserve">19 of </w:t>
      </w:r>
      <w:r w:rsidR="00093B4C" w:rsidRPr="0030702C">
        <w:rPr>
          <w:sz w:val="20"/>
          <w:szCs w:val="20"/>
          <w:lang w:val="en-GB"/>
        </w:rPr>
        <w:t>the most common cancer</w:t>
      </w:r>
      <w:r w:rsidR="002113FE" w:rsidRPr="0030702C">
        <w:rPr>
          <w:sz w:val="20"/>
          <w:szCs w:val="20"/>
          <w:lang w:val="en-GB"/>
        </w:rPr>
        <w:t>-</w:t>
      </w:r>
      <w:r w:rsidR="00FB5FF6" w:rsidRPr="0030702C">
        <w:rPr>
          <w:sz w:val="20"/>
          <w:szCs w:val="20"/>
          <w:lang w:val="en-GB"/>
        </w:rPr>
        <w:t xml:space="preserve">related </w:t>
      </w:r>
      <w:r w:rsidR="00093B4C" w:rsidRPr="0030702C">
        <w:rPr>
          <w:sz w:val="20"/>
          <w:szCs w:val="20"/>
          <w:lang w:val="en-GB"/>
        </w:rPr>
        <w:t xml:space="preserve">symptoms, </w:t>
      </w:r>
      <w:r w:rsidR="00CA16DB" w:rsidRPr="0030702C">
        <w:rPr>
          <w:sz w:val="20"/>
          <w:szCs w:val="20"/>
          <w:lang w:val="en-GB"/>
        </w:rPr>
        <w:t xml:space="preserve">and </w:t>
      </w:r>
      <w:r w:rsidR="00A0402F" w:rsidRPr="0030702C">
        <w:rPr>
          <w:sz w:val="20"/>
          <w:szCs w:val="20"/>
          <w:lang w:val="en-GB"/>
        </w:rPr>
        <w:t xml:space="preserve">five </w:t>
      </w:r>
      <w:r w:rsidR="009673E2" w:rsidRPr="0030702C">
        <w:rPr>
          <w:sz w:val="20"/>
          <w:szCs w:val="20"/>
          <w:lang w:val="en-GB"/>
        </w:rPr>
        <w:t xml:space="preserve"> supplemental </w:t>
      </w:r>
      <w:r w:rsidR="00186817" w:rsidRPr="0030702C">
        <w:rPr>
          <w:sz w:val="20"/>
          <w:szCs w:val="20"/>
          <w:lang w:val="en-GB"/>
        </w:rPr>
        <w:t>questions</w:t>
      </w:r>
      <w:r w:rsidR="00CA16DB" w:rsidRPr="0030702C">
        <w:rPr>
          <w:sz w:val="20"/>
          <w:szCs w:val="20"/>
          <w:lang w:val="en-GB"/>
        </w:rPr>
        <w:t xml:space="preserve"> </w:t>
      </w:r>
      <w:r w:rsidR="00186817" w:rsidRPr="0030702C">
        <w:rPr>
          <w:sz w:val="20"/>
          <w:szCs w:val="20"/>
          <w:lang w:val="en-GB"/>
        </w:rPr>
        <w:t>assessing</w:t>
      </w:r>
      <w:r w:rsidR="00CA16DB" w:rsidRPr="0030702C">
        <w:rPr>
          <w:sz w:val="20"/>
          <w:szCs w:val="20"/>
          <w:lang w:val="en-GB"/>
        </w:rPr>
        <w:t xml:space="preserve"> </w:t>
      </w:r>
      <w:r w:rsidR="00093B4C" w:rsidRPr="0030702C">
        <w:rPr>
          <w:sz w:val="20"/>
          <w:szCs w:val="20"/>
          <w:lang w:val="en-GB"/>
        </w:rPr>
        <w:t>level of functioning and nutritional status</w:t>
      </w:r>
      <w:r w:rsidR="00CA16DB" w:rsidRPr="0030702C">
        <w:rPr>
          <w:sz w:val="20"/>
          <w:szCs w:val="20"/>
          <w:lang w:val="en-GB"/>
        </w:rPr>
        <w:t xml:space="preserve"> </w:t>
      </w:r>
      <w:r w:rsidR="00CA16DB" w:rsidRPr="0030702C">
        <w:rPr>
          <w:sz w:val="20"/>
          <w:szCs w:val="20"/>
          <w:lang w:val="en-GB"/>
        </w:rPr>
        <w:fldChar w:fldCharType="begin"/>
      </w:r>
      <w:r w:rsidR="00B25473" w:rsidRPr="0030702C">
        <w:rPr>
          <w:sz w:val="20"/>
          <w:szCs w:val="20"/>
          <w:lang w:val="en-GB"/>
        </w:rPr>
        <w:instrText xml:space="preserve"> ADDIN EN.CITE &lt;EndNote&gt;&lt;Cite&gt;&lt;Author&gt;Krogstad&lt;/Author&gt;&lt;Year&gt;2017&lt;/Year&gt;&lt;RecNum&gt;172&lt;/RecNum&gt;&lt;DisplayText&gt;[15]&lt;/DisplayText&gt;&lt;record&gt;&lt;rec-number&gt;172&lt;/rec-number&gt;&lt;foreign-keys&gt;&lt;key app="EN" db-id="f92fsf9vlef50be599x52p0yap0tsferrste" timestamp="1512980743"&gt;172&lt;/key&gt;&lt;/foreign-keys&gt;&lt;ref-type name="Journal Article"&gt;17&lt;/ref-type&gt;&lt;contributors&gt;&lt;authors&gt;&lt;author&gt;Krogstad, H.&lt;/author&gt;&lt;author&gt;Brunelli, C.&lt;/author&gt;&lt;author&gt;Sand, K.&lt;/author&gt;&lt;author&gt;Andersen, E.&lt;/author&gt;&lt;author&gt;Garresori, H.&lt;/author&gt;&lt;author&gt;Halvorsen, T.&lt;/author&gt;&lt;author&gt;Haukland, E.C.&lt;/author&gt;&lt;author&gt;Jordal, F.&lt;/author&gt;&lt;author&gt;Kaasa, S.&lt;/author&gt;&lt;author&gt;Loge, J.H.&lt;/author&gt;&lt;author&gt;Løhre, E.T.&lt;/author&gt;&lt;author&gt;Raj, S.X.&lt;/author&gt;&lt;author&gt;Hjermstad, M.J. &lt;/author&gt;&lt;/authors&gt;&lt;/contributors&gt;&lt;titles&gt;&lt;title&gt;Development of EirV3: A Computer-Based Tool for Patient-Reported Outcome Measures in Cancer&lt;/title&gt;&lt;secondary-title&gt;JCO Clinical Cancer Informatics&lt;/secondary-title&gt;&lt;/titles&gt;&lt;periodical&gt;&lt;full-title&gt;JCO Clinical Cancer Informatics&lt;/full-title&gt;&lt;/periodical&gt;&lt;dates&gt;&lt;year&gt;2017&lt;/year&gt;&lt;pub-dates&gt;&lt;date&gt;September 5, 2017&lt;/date&gt;&lt;/pub-dates&gt;&lt;/dates&gt;&lt;urls&gt;&lt;related-urls&gt;&lt;url&gt;&lt;style face="underline" font="default" size="100%"&gt;http://ascopubs.org/doi/pdf/10.1200/CCI.17.00051&lt;/style&gt;&lt;/url&gt;&lt;/related-urls&gt;&lt;/urls&gt;&lt;electronic-resource-num&gt;10.1200/CCI.17.0051&lt;/electronic-resource-num&gt;&lt;language&gt;English&lt;/language&gt;&lt;/record&gt;&lt;/Cite&gt;&lt;/EndNote&gt;</w:instrText>
      </w:r>
      <w:r w:rsidR="00CA16DB" w:rsidRPr="0030702C">
        <w:rPr>
          <w:sz w:val="20"/>
          <w:szCs w:val="20"/>
          <w:lang w:val="en-GB"/>
        </w:rPr>
        <w:fldChar w:fldCharType="separate"/>
      </w:r>
      <w:r w:rsidR="00B25473" w:rsidRPr="0030702C">
        <w:rPr>
          <w:noProof/>
          <w:sz w:val="20"/>
          <w:szCs w:val="20"/>
          <w:lang w:val="en-GB"/>
        </w:rPr>
        <w:t>[15]</w:t>
      </w:r>
      <w:r w:rsidR="00CA16DB" w:rsidRPr="0030702C">
        <w:rPr>
          <w:sz w:val="20"/>
          <w:szCs w:val="20"/>
          <w:lang w:val="en-GB"/>
        </w:rPr>
        <w:fldChar w:fldCharType="end"/>
      </w:r>
      <w:r w:rsidR="00CA16DB" w:rsidRPr="0030702C">
        <w:rPr>
          <w:sz w:val="20"/>
          <w:szCs w:val="20"/>
          <w:lang w:val="en-GB"/>
        </w:rPr>
        <w:t>.</w:t>
      </w:r>
      <w:r w:rsidR="00093B4C" w:rsidRPr="0030702C">
        <w:rPr>
          <w:sz w:val="20"/>
          <w:szCs w:val="20"/>
          <w:lang w:val="en-GB"/>
        </w:rPr>
        <w:t xml:space="preserve"> </w:t>
      </w:r>
      <w:r w:rsidR="00093B4C" w:rsidRPr="0030702C">
        <w:rPr>
          <w:i/>
          <w:sz w:val="20"/>
          <w:szCs w:val="20"/>
          <w:lang w:val="en-GB"/>
        </w:rPr>
        <w:t xml:space="preserve">Eir-Patient </w:t>
      </w:r>
      <w:r w:rsidR="00093B4C" w:rsidRPr="0030702C">
        <w:rPr>
          <w:sz w:val="20"/>
          <w:szCs w:val="20"/>
          <w:lang w:val="en-GB"/>
        </w:rPr>
        <w:t xml:space="preserve">has a hierarchical structure starting with </w:t>
      </w:r>
      <w:r w:rsidRPr="0030702C">
        <w:rPr>
          <w:sz w:val="20"/>
          <w:szCs w:val="20"/>
          <w:lang w:val="en-GB"/>
        </w:rPr>
        <w:t xml:space="preserve">dichotomous assessments (yes/no) regarding </w:t>
      </w:r>
      <w:r w:rsidR="00880C5D" w:rsidRPr="0030702C">
        <w:rPr>
          <w:sz w:val="20"/>
          <w:szCs w:val="20"/>
          <w:lang w:val="en-GB"/>
        </w:rPr>
        <w:t xml:space="preserve">the </w:t>
      </w:r>
      <w:r w:rsidRPr="0030702C">
        <w:rPr>
          <w:sz w:val="20"/>
          <w:szCs w:val="20"/>
          <w:lang w:val="en-GB"/>
        </w:rPr>
        <w:t>presence of</w:t>
      </w:r>
      <w:r w:rsidR="00093B4C" w:rsidRPr="0030702C">
        <w:rPr>
          <w:sz w:val="20"/>
          <w:szCs w:val="20"/>
          <w:lang w:val="en-GB"/>
        </w:rPr>
        <w:t xml:space="preserve"> </w:t>
      </w:r>
      <w:r w:rsidR="00CA16DB" w:rsidRPr="0030702C">
        <w:rPr>
          <w:sz w:val="20"/>
          <w:szCs w:val="20"/>
          <w:lang w:val="en-GB"/>
        </w:rPr>
        <w:t>initial</w:t>
      </w:r>
      <w:r w:rsidR="00093B4C" w:rsidRPr="0030702C">
        <w:rPr>
          <w:sz w:val="20"/>
          <w:szCs w:val="20"/>
          <w:lang w:val="en-GB"/>
        </w:rPr>
        <w:t xml:space="preserve"> symptoms</w:t>
      </w:r>
      <w:r w:rsidR="00880C5D" w:rsidRPr="0030702C">
        <w:rPr>
          <w:sz w:val="20"/>
          <w:szCs w:val="20"/>
          <w:lang w:val="en-GB"/>
        </w:rPr>
        <w:t xml:space="preserve"> experienced </w:t>
      </w:r>
      <w:r w:rsidR="00880C5D" w:rsidRPr="0030702C">
        <w:rPr>
          <w:sz w:val="20"/>
          <w:szCs w:val="20"/>
          <w:lang w:val="en-GB"/>
        </w:rPr>
        <w:lastRenderedPageBreak/>
        <w:t>by cancer patients</w:t>
      </w:r>
      <w:r w:rsidR="00E968FF" w:rsidRPr="0030702C">
        <w:rPr>
          <w:sz w:val="20"/>
          <w:szCs w:val="20"/>
          <w:lang w:val="en-GB"/>
        </w:rPr>
        <w:t>. If endors</w:t>
      </w:r>
      <w:r w:rsidR="00CA16DB" w:rsidRPr="0030702C">
        <w:rPr>
          <w:sz w:val="20"/>
          <w:szCs w:val="20"/>
          <w:lang w:val="en-GB"/>
        </w:rPr>
        <w:t xml:space="preserve">ed, patients </w:t>
      </w:r>
      <w:r w:rsidR="009673E2" w:rsidRPr="0030702C">
        <w:rPr>
          <w:sz w:val="20"/>
          <w:szCs w:val="20"/>
          <w:lang w:val="en-GB"/>
        </w:rPr>
        <w:t xml:space="preserve">are </w:t>
      </w:r>
      <w:r w:rsidR="00CA16DB" w:rsidRPr="0030702C">
        <w:rPr>
          <w:sz w:val="20"/>
          <w:szCs w:val="20"/>
          <w:lang w:val="en-GB"/>
        </w:rPr>
        <w:t>asked to score symptom</w:t>
      </w:r>
      <w:r w:rsidR="00E968FF" w:rsidRPr="0030702C">
        <w:rPr>
          <w:sz w:val="20"/>
          <w:szCs w:val="20"/>
          <w:lang w:val="en-GB"/>
        </w:rPr>
        <w:t xml:space="preserve"> </w:t>
      </w:r>
      <w:r w:rsidR="009673E2" w:rsidRPr="0030702C">
        <w:rPr>
          <w:sz w:val="20"/>
          <w:szCs w:val="20"/>
          <w:lang w:val="en-GB"/>
        </w:rPr>
        <w:t xml:space="preserve">intensities </w:t>
      </w:r>
      <w:r w:rsidR="00E968FF" w:rsidRPr="0030702C">
        <w:rPr>
          <w:sz w:val="20"/>
          <w:szCs w:val="20"/>
          <w:lang w:val="en-GB"/>
        </w:rPr>
        <w:t xml:space="preserve">on a 0-10 </w:t>
      </w:r>
      <w:r w:rsidR="00B158EE" w:rsidRPr="0030702C">
        <w:rPr>
          <w:sz w:val="20"/>
          <w:szCs w:val="20"/>
          <w:lang w:val="en-GB"/>
        </w:rPr>
        <w:t>scale</w:t>
      </w:r>
      <w:r w:rsidR="00D84AC1">
        <w:rPr>
          <w:sz w:val="20"/>
          <w:szCs w:val="20"/>
          <w:lang w:val="en-GB"/>
        </w:rPr>
        <w:t xml:space="preserve"> (Figure 1)</w:t>
      </w:r>
      <w:r w:rsidR="00DC4696" w:rsidRPr="0030702C">
        <w:rPr>
          <w:sz w:val="20"/>
          <w:szCs w:val="20"/>
          <w:lang w:val="en-GB"/>
        </w:rPr>
        <w:t>.</w:t>
      </w:r>
      <w:r w:rsidR="00093B4C" w:rsidRPr="0030702C">
        <w:rPr>
          <w:sz w:val="20"/>
          <w:szCs w:val="20"/>
          <w:lang w:val="en-GB"/>
        </w:rPr>
        <w:t xml:space="preserve"> </w:t>
      </w:r>
      <w:r w:rsidR="00422F98" w:rsidRPr="0030702C">
        <w:rPr>
          <w:sz w:val="20"/>
          <w:szCs w:val="20"/>
          <w:lang w:val="en-GB"/>
        </w:rPr>
        <w:t xml:space="preserve">If symptom intensity was </w:t>
      </w:r>
      <w:r w:rsidR="00A6115E" w:rsidRPr="0030702C">
        <w:rPr>
          <w:sz w:val="20"/>
          <w:szCs w:val="20"/>
          <w:lang w:val="en-GB"/>
        </w:rPr>
        <w:t>above 1</w:t>
      </w:r>
      <w:r w:rsidR="00422F98" w:rsidRPr="0030702C">
        <w:rPr>
          <w:sz w:val="20"/>
          <w:szCs w:val="20"/>
          <w:lang w:val="en-GB"/>
        </w:rPr>
        <w:t xml:space="preserve">, in-depth questions were presented for the following symptoms: pain, breathlessness, depression, anxiety, insomnia, constipation, vomiting and </w:t>
      </w:r>
      <w:r w:rsidR="00422F98" w:rsidRPr="0030702C">
        <w:rPr>
          <w:sz w:val="20"/>
          <w:szCs w:val="20"/>
          <w:lang w:val="en-US"/>
        </w:rPr>
        <w:t>diarrhea</w:t>
      </w:r>
      <w:r w:rsidR="00422F98" w:rsidRPr="0030702C">
        <w:rPr>
          <w:sz w:val="20"/>
          <w:szCs w:val="20"/>
          <w:lang w:val="en-GB"/>
        </w:rPr>
        <w:t xml:space="preserve">. </w:t>
      </w:r>
      <w:r w:rsidR="00093B4C" w:rsidRPr="0030702C">
        <w:rPr>
          <w:sz w:val="20"/>
          <w:szCs w:val="20"/>
          <w:lang w:val="en-GB"/>
        </w:rPr>
        <w:t>Finally,</w:t>
      </w:r>
      <w:r w:rsidR="009F06E3" w:rsidRPr="0030702C">
        <w:rPr>
          <w:sz w:val="20"/>
          <w:szCs w:val="20"/>
          <w:lang w:val="en-GB"/>
        </w:rPr>
        <w:t xml:space="preserve"> </w:t>
      </w:r>
      <w:r w:rsidR="002B0288" w:rsidRPr="0030702C">
        <w:rPr>
          <w:sz w:val="20"/>
          <w:szCs w:val="20"/>
          <w:lang w:val="en-GB"/>
        </w:rPr>
        <w:t xml:space="preserve">five </w:t>
      </w:r>
      <w:r w:rsidR="00093B4C" w:rsidRPr="0030702C">
        <w:rPr>
          <w:sz w:val="20"/>
          <w:szCs w:val="20"/>
          <w:lang w:val="en-GB"/>
        </w:rPr>
        <w:t>questions on QoL, physical function</w:t>
      </w:r>
      <w:r w:rsidR="00DE5C5A" w:rsidRPr="0030702C">
        <w:rPr>
          <w:sz w:val="20"/>
          <w:szCs w:val="20"/>
          <w:lang w:val="en-GB"/>
        </w:rPr>
        <w:t>ing</w:t>
      </w:r>
      <w:r w:rsidR="00093B4C" w:rsidRPr="0030702C">
        <w:rPr>
          <w:sz w:val="20"/>
          <w:szCs w:val="20"/>
          <w:lang w:val="en-GB"/>
        </w:rPr>
        <w:t>, nutritional intake</w:t>
      </w:r>
      <w:r w:rsidR="002B0288" w:rsidRPr="0030702C">
        <w:rPr>
          <w:sz w:val="20"/>
          <w:szCs w:val="20"/>
          <w:lang w:val="en-GB"/>
        </w:rPr>
        <w:t>, height</w:t>
      </w:r>
      <w:r w:rsidR="00093B4C" w:rsidRPr="0030702C">
        <w:rPr>
          <w:sz w:val="20"/>
          <w:szCs w:val="20"/>
          <w:lang w:val="en-GB"/>
        </w:rPr>
        <w:t xml:space="preserve"> and body weight are to be completed by all patients, irrespective of their reported symptom burden</w:t>
      </w:r>
      <w:r w:rsidR="00EB7A9F" w:rsidRPr="0030702C">
        <w:rPr>
          <w:sz w:val="20"/>
          <w:szCs w:val="20"/>
          <w:lang w:val="en-GB"/>
        </w:rPr>
        <w:t xml:space="preserve"> </w:t>
      </w:r>
      <w:r w:rsidR="00C723F1" w:rsidRPr="0030702C">
        <w:rPr>
          <w:sz w:val="20"/>
          <w:szCs w:val="20"/>
          <w:lang w:val="en-GB"/>
        </w:rPr>
        <w:fldChar w:fldCharType="begin"/>
      </w:r>
      <w:r w:rsidR="00B25473" w:rsidRPr="0030702C">
        <w:rPr>
          <w:sz w:val="20"/>
          <w:szCs w:val="20"/>
          <w:lang w:val="en-GB"/>
        </w:rPr>
        <w:instrText xml:space="preserve"> ADDIN EN.CITE &lt;EndNote&gt;&lt;Cite&gt;&lt;Author&gt;Krogstad&lt;/Author&gt;&lt;Year&gt;2017&lt;/Year&gt;&lt;RecNum&gt;172&lt;/RecNum&gt;&lt;DisplayText&gt;[15]&lt;/DisplayText&gt;&lt;record&gt;&lt;rec-number&gt;172&lt;/rec-number&gt;&lt;foreign-keys&gt;&lt;key app="EN" db-id="f92fsf9vlef50be599x52p0yap0tsferrste" timestamp="1512980743"&gt;172&lt;/key&gt;&lt;/foreign-keys&gt;&lt;ref-type name="Journal Article"&gt;17&lt;/ref-type&gt;&lt;contributors&gt;&lt;authors&gt;&lt;author&gt;Krogstad, H.&lt;/author&gt;&lt;author&gt;Brunelli, C.&lt;/author&gt;&lt;author&gt;Sand, K.&lt;/author&gt;&lt;author&gt;Andersen, E.&lt;/author&gt;&lt;author&gt;Garresori, H.&lt;/author&gt;&lt;author&gt;Halvorsen, T.&lt;/author&gt;&lt;author&gt;Haukland, E.C.&lt;/author&gt;&lt;author&gt;Jordal, F.&lt;/author&gt;&lt;author&gt;Kaasa, S.&lt;/author&gt;&lt;author&gt;Loge, J.H.&lt;/author&gt;&lt;author&gt;Løhre, E.T.&lt;/author&gt;&lt;author&gt;Raj, S.X.&lt;/author&gt;&lt;author&gt;Hjermstad, M.J. &lt;/author&gt;&lt;/authors&gt;&lt;/contributors&gt;&lt;titles&gt;&lt;title&gt;Development of EirV3: A Computer-Based Tool for Patient-Reported Outcome Measures in Cancer&lt;/title&gt;&lt;secondary-title&gt;JCO Clinical Cancer Informatics&lt;/secondary-title&gt;&lt;/titles&gt;&lt;periodical&gt;&lt;full-title&gt;JCO Clinical Cancer Informatics&lt;/full-title&gt;&lt;/periodical&gt;&lt;dates&gt;&lt;year&gt;2017&lt;/year&gt;&lt;pub-dates&gt;&lt;date&gt;September 5, 2017&lt;/date&gt;&lt;/pub-dates&gt;&lt;/dates&gt;&lt;urls&gt;&lt;related-urls&gt;&lt;url&gt;&lt;style face="underline" font="default" size="100%"&gt;http://ascopubs.org/doi/pdf/10.1200/CCI.17.00051&lt;/style&gt;&lt;/url&gt;&lt;/related-urls&gt;&lt;/urls&gt;&lt;electronic-resource-num&gt;10.1200/CCI.17.0051&lt;/electronic-resource-num&gt;&lt;language&gt;English&lt;/language&gt;&lt;/record&gt;&lt;/Cite&gt;&lt;/EndNote&gt;</w:instrText>
      </w:r>
      <w:r w:rsidR="00C723F1" w:rsidRPr="0030702C">
        <w:rPr>
          <w:sz w:val="20"/>
          <w:szCs w:val="20"/>
          <w:lang w:val="en-GB"/>
        </w:rPr>
        <w:fldChar w:fldCharType="separate"/>
      </w:r>
      <w:r w:rsidR="00B25473" w:rsidRPr="0030702C">
        <w:rPr>
          <w:noProof/>
          <w:sz w:val="20"/>
          <w:szCs w:val="20"/>
          <w:lang w:val="en-GB"/>
        </w:rPr>
        <w:t>[15]</w:t>
      </w:r>
      <w:r w:rsidR="00C723F1" w:rsidRPr="0030702C">
        <w:rPr>
          <w:sz w:val="20"/>
          <w:szCs w:val="20"/>
          <w:lang w:val="en-GB"/>
        </w:rPr>
        <w:fldChar w:fldCharType="end"/>
      </w:r>
      <w:r w:rsidR="00093B4C" w:rsidRPr="0030702C">
        <w:rPr>
          <w:sz w:val="20"/>
          <w:szCs w:val="20"/>
          <w:lang w:val="en-GB"/>
        </w:rPr>
        <w:t xml:space="preserve">. </w:t>
      </w:r>
      <w:r w:rsidR="009673E2" w:rsidRPr="0030702C">
        <w:rPr>
          <w:sz w:val="20"/>
          <w:szCs w:val="20"/>
          <w:lang w:val="en-GB"/>
        </w:rPr>
        <w:t xml:space="preserve">Details on the EirV3 </w:t>
      </w:r>
      <w:r w:rsidR="00FC1FDF" w:rsidRPr="0030702C">
        <w:rPr>
          <w:sz w:val="20"/>
          <w:szCs w:val="20"/>
          <w:lang w:val="en-GB"/>
        </w:rPr>
        <w:t>development</w:t>
      </w:r>
      <w:r w:rsidR="009673E2" w:rsidRPr="0030702C">
        <w:rPr>
          <w:sz w:val="20"/>
          <w:szCs w:val="20"/>
          <w:lang w:val="en-GB"/>
        </w:rPr>
        <w:t xml:space="preserve"> process</w:t>
      </w:r>
      <w:r w:rsidR="00FC1FDF" w:rsidRPr="0030702C">
        <w:rPr>
          <w:sz w:val="20"/>
          <w:szCs w:val="20"/>
          <w:lang w:val="en-GB"/>
        </w:rPr>
        <w:t xml:space="preserve"> ha</w:t>
      </w:r>
      <w:r w:rsidR="009673E2" w:rsidRPr="0030702C">
        <w:rPr>
          <w:sz w:val="20"/>
          <w:szCs w:val="20"/>
          <w:lang w:val="en-GB"/>
        </w:rPr>
        <w:t>ve</w:t>
      </w:r>
      <w:r w:rsidR="00FC1FDF" w:rsidRPr="0030702C">
        <w:rPr>
          <w:sz w:val="20"/>
          <w:szCs w:val="20"/>
          <w:lang w:val="en-GB"/>
        </w:rPr>
        <w:t xml:space="preserve"> been presented previously </w:t>
      </w:r>
      <w:r w:rsidR="00543F8A" w:rsidRPr="0030702C">
        <w:rPr>
          <w:sz w:val="20"/>
          <w:szCs w:val="20"/>
          <w:lang w:val="en-GB"/>
        </w:rPr>
        <w:fldChar w:fldCharType="begin"/>
      </w:r>
      <w:r w:rsidR="00B25473" w:rsidRPr="0030702C">
        <w:rPr>
          <w:sz w:val="20"/>
          <w:szCs w:val="20"/>
          <w:lang w:val="en-GB"/>
        </w:rPr>
        <w:instrText xml:space="preserve"> ADDIN EN.CITE &lt;EndNote&gt;&lt;Cite&gt;&lt;Author&gt;Krogstad&lt;/Author&gt;&lt;Year&gt;2017&lt;/Year&gt;&lt;RecNum&gt;172&lt;/RecNum&gt;&lt;DisplayText&gt;[15]&lt;/DisplayText&gt;&lt;record&gt;&lt;rec-number&gt;172&lt;/rec-number&gt;&lt;foreign-keys&gt;&lt;key app="EN" db-id="f92fsf9vlef50be599x52p0yap0tsferrste" timestamp="1512980743"&gt;172&lt;/key&gt;&lt;/foreign-keys&gt;&lt;ref-type name="Journal Article"&gt;17&lt;/ref-type&gt;&lt;contributors&gt;&lt;authors&gt;&lt;author&gt;Krogstad, H.&lt;/author&gt;&lt;author&gt;Brunelli, C.&lt;/author&gt;&lt;author&gt;Sand, K.&lt;/author&gt;&lt;author&gt;Andersen, E.&lt;/author&gt;&lt;author&gt;Garresori, H.&lt;/author&gt;&lt;author&gt;Halvorsen, T.&lt;/author&gt;&lt;author&gt;Haukland, E.C.&lt;/author&gt;&lt;author&gt;Jordal, F.&lt;/author&gt;&lt;author&gt;Kaasa, S.&lt;/author&gt;&lt;author&gt;Loge, J.H.&lt;/author&gt;&lt;author&gt;Løhre, E.T.&lt;/author&gt;&lt;author&gt;Raj, S.X.&lt;/author&gt;&lt;author&gt;Hjermstad, M.J. &lt;/author&gt;&lt;/authors&gt;&lt;/contributors&gt;&lt;titles&gt;&lt;title&gt;Development of EirV3: A Computer-Based Tool for Patient-Reported Outcome Measures in Cancer&lt;/title&gt;&lt;secondary-title&gt;JCO Clinical Cancer Informatics&lt;/secondary-title&gt;&lt;/titles&gt;&lt;periodical&gt;&lt;full-title&gt;JCO Clinical Cancer Informatics&lt;/full-title&gt;&lt;/periodical&gt;&lt;dates&gt;&lt;year&gt;2017&lt;/year&gt;&lt;pub-dates&gt;&lt;date&gt;September 5, 2017&lt;/date&gt;&lt;/pub-dates&gt;&lt;/dates&gt;&lt;urls&gt;&lt;related-urls&gt;&lt;url&gt;&lt;style face="underline" font="default" size="100%"&gt;http://ascopubs.org/doi/pdf/10.1200/CCI.17.00051&lt;/style&gt;&lt;/url&gt;&lt;/related-urls&gt;&lt;/urls&gt;&lt;electronic-resource-num&gt;10.1200/CCI.17.0051&lt;/electronic-resource-num&gt;&lt;language&gt;English&lt;/language&gt;&lt;/record&gt;&lt;/Cite&gt;&lt;/EndNote&gt;</w:instrText>
      </w:r>
      <w:r w:rsidR="00543F8A" w:rsidRPr="0030702C">
        <w:rPr>
          <w:sz w:val="20"/>
          <w:szCs w:val="20"/>
          <w:lang w:val="en-GB"/>
        </w:rPr>
        <w:fldChar w:fldCharType="separate"/>
      </w:r>
      <w:r w:rsidR="00B25473" w:rsidRPr="0030702C">
        <w:rPr>
          <w:noProof/>
          <w:sz w:val="20"/>
          <w:szCs w:val="20"/>
          <w:lang w:val="en-GB"/>
        </w:rPr>
        <w:t>[15]</w:t>
      </w:r>
      <w:r w:rsidR="00543F8A" w:rsidRPr="0030702C">
        <w:rPr>
          <w:sz w:val="20"/>
          <w:szCs w:val="20"/>
          <w:lang w:val="en-GB"/>
        </w:rPr>
        <w:fldChar w:fldCharType="end"/>
      </w:r>
      <w:r w:rsidR="00543F8A" w:rsidRPr="0030702C">
        <w:rPr>
          <w:sz w:val="20"/>
          <w:szCs w:val="20"/>
          <w:lang w:val="en-GB"/>
        </w:rPr>
        <w:t>.</w:t>
      </w:r>
      <w:r w:rsidR="00FC1FDF" w:rsidRPr="0030702C">
        <w:rPr>
          <w:sz w:val="20"/>
          <w:szCs w:val="20"/>
          <w:lang w:val="en-GB"/>
        </w:rPr>
        <w:t xml:space="preserve"> </w:t>
      </w:r>
      <w:r w:rsidR="00093B4C" w:rsidRPr="0030702C">
        <w:rPr>
          <w:sz w:val="20"/>
          <w:szCs w:val="20"/>
          <w:lang w:val="en-GB"/>
        </w:rPr>
        <w:t xml:space="preserve">The content </w:t>
      </w:r>
      <w:r w:rsidR="005F4080" w:rsidRPr="0030702C">
        <w:rPr>
          <w:sz w:val="20"/>
          <w:szCs w:val="20"/>
          <w:lang w:val="en-GB"/>
        </w:rPr>
        <w:t xml:space="preserve">in </w:t>
      </w:r>
      <w:r w:rsidR="005F4080" w:rsidRPr="0030702C">
        <w:rPr>
          <w:i/>
          <w:sz w:val="20"/>
          <w:szCs w:val="20"/>
          <w:lang w:val="en-GB"/>
        </w:rPr>
        <w:t>Eir-patient</w:t>
      </w:r>
      <w:r w:rsidR="005F4080" w:rsidRPr="0030702C">
        <w:rPr>
          <w:sz w:val="20"/>
          <w:szCs w:val="20"/>
          <w:lang w:val="en-GB"/>
        </w:rPr>
        <w:t xml:space="preserve"> </w:t>
      </w:r>
      <w:r w:rsidR="00093B4C" w:rsidRPr="0030702C">
        <w:rPr>
          <w:sz w:val="20"/>
          <w:szCs w:val="20"/>
          <w:lang w:val="en-GB"/>
        </w:rPr>
        <w:t>is based on literature reviews, clinical experience, evidence-based guidelines and w</w:t>
      </w:r>
      <w:r w:rsidR="00B158EE" w:rsidRPr="0030702C">
        <w:rPr>
          <w:sz w:val="20"/>
          <w:szCs w:val="20"/>
          <w:lang w:val="en-GB"/>
        </w:rPr>
        <w:t>e</w:t>
      </w:r>
      <w:r w:rsidR="00093B4C" w:rsidRPr="0030702C">
        <w:rPr>
          <w:sz w:val="20"/>
          <w:szCs w:val="20"/>
          <w:lang w:val="en-GB"/>
        </w:rPr>
        <w:t xml:space="preserve">ll-validated forms, i.e. EAPC basic dataset </w:t>
      </w:r>
      <w:r w:rsidR="00093B4C" w:rsidRPr="0030702C">
        <w:rPr>
          <w:sz w:val="20"/>
          <w:szCs w:val="20"/>
          <w:lang w:val="en-GB"/>
        </w:rPr>
        <w:fldChar w:fldCharType="begin">
          <w:fldData xml:space="preserve">PEVuZE5vdGU+PENpdGU+PEF1dGhvcj5TaWd1cmRhcmRvdHRpcjwvQXV0aG9yPjxZZWFyPjIwMTQ8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TaWd1cmRhcmRvdHRpcjwvQXV0aG9yPjxZZWFyPjIwMTQ8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093B4C" w:rsidRPr="0030702C">
        <w:rPr>
          <w:sz w:val="20"/>
          <w:szCs w:val="20"/>
          <w:lang w:val="en-GB"/>
        </w:rPr>
      </w:r>
      <w:r w:rsidR="00093B4C" w:rsidRPr="0030702C">
        <w:rPr>
          <w:sz w:val="20"/>
          <w:szCs w:val="20"/>
          <w:lang w:val="en-GB"/>
        </w:rPr>
        <w:fldChar w:fldCharType="separate"/>
      </w:r>
      <w:r w:rsidR="00B25473" w:rsidRPr="0030702C">
        <w:rPr>
          <w:noProof/>
          <w:sz w:val="20"/>
          <w:szCs w:val="20"/>
          <w:lang w:val="en-GB"/>
        </w:rPr>
        <w:t>[21]</w:t>
      </w:r>
      <w:r w:rsidR="00093B4C" w:rsidRPr="0030702C">
        <w:rPr>
          <w:sz w:val="20"/>
          <w:szCs w:val="20"/>
          <w:lang w:val="en-GB"/>
        </w:rPr>
        <w:fldChar w:fldCharType="end"/>
      </w:r>
      <w:r w:rsidR="00093B4C" w:rsidRPr="0030702C">
        <w:rPr>
          <w:sz w:val="20"/>
          <w:szCs w:val="20"/>
          <w:lang w:val="en-GB"/>
        </w:rPr>
        <w:t xml:space="preserve">, Patient-Generated </w:t>
      </w:r>
      <w:r w:rsidR="009A7895" w:rsidRPr="0030702C">
        <w:rPr>
          <w:sz w:val="20"/>
          <w:szCs w:val="20"/>
          <w:lang w:val="en-GB"/>
        </w:rPr>
        <w:t xml:space="preserve">Subjective </w:t>
      </w:r>
      <w:r w:rsidR="00093B4C" w:rsidRPr="0030702C">
        <w:rPr>
          <w:sz w:val="20"/>
          <w:szCs w:val="20"/>
          <w:lang w:val="en-GB"/>
        </w:rPr>
        <w:t xml:space="preserve">Global Assessment (PG-SGA) </w:t>
      </w:r>
      <w:r w:rsidR="00093B4C" w:rsidRPr="0030702C">
        <w:rPr>
          <w:sz w:val="20"/>
          <w:szCs w:val="20"/>
          <w:lang w:val="en-GB"/>
        </w:rPr>
        <w:fldChar w:fldCharType="begin">
          <w:fldData xml:space="preserve">PEVuZE5vdGU+PENpdGU+PEF1dGhvcj5CYXVlcjwvQXV0aG9yPjxZZWFyPjIwMDI8L1llYXI+PFJl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=
</w:fldData>
        </w:fldChar>
      </w:r>
      <w:r w:rsidR="00B25473" w:rsidRPr="0030702C">
        <w:rPr>
          <w:sz w:val="20"/>
          <w:szCs w:val="20"/>
          <w:lang w:val="en-GB"/>
        </w:rPr>
        <w:instrText xml:space="preserve"> ADDIN EN.CITE </w:instrText>
      </w:r>
      <w:r w:rsidR="00B25473" w:rsidRPr="0030702C">
        <w:rPr>
          <w:sz w:val="20"/>
          <w:szCs w:val="20"/>
          <w:lang w:val="en-GB"/>
        </w:rPr>
        <w:fldChar w:fldCharType="begin">
          <w:fldData xml:space="preserve">PEVuZE5vdGU+PENpdGU+PEF1dGhvcj5CYXVlcjwvQXV0aG9yPjxZZWFyPjIwMDI8L1llYXI+PFJl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=
</w:fldData>
        </w:fldChar>
      </w:r>
      <w:r w:rsidR="00B25473" w:rsidRPr="0030702C">
        <w:rPr>
          <w:sz w:val="20"/>
          <w:szCs w:val="20"/>
          <w:lang w:val="en-GB"/>
        </w:rPr>
        <w:instrText xml:space="preserve"> ADDIN EN.CITE.DATA </w:instrText>
      </w:r>
      <w:r w:rsidR="00B25473" w:rsidRPr="0030702C">
        <w:rPr>
          <w:sz w:val="20"/>
          <w:szCs w:val="20"/>
          <w:lang w:val="en-GB"/>
        </w:rPr>
      </w:r>
      <w:r w:rsidR="00B25473" w:rsidRPr="0030702C">
        <w:rPr>
          <w:sz w:val="20"/>
          <w:szCs w:val="20"/>
          <w:lang w:val="en-GB"/>
        </w:rPr>
        <w:fldChar w:fldCharType="end"/>
      </w:r>
      <w:r w:rsidR="00093B4C" w:rsidRPr="0030702C">
        <w:rPr>
          <w:sz w:val="20"/>
          <w:szCs w:val="20"/>
          <w:lang w:val="en-GB"/>
        </w:rPr>
      </w:r>
      <w:r w:rsidR="00093B4C" w:rsidRPr="0030702C">
        <w:rPr>
          <w:sz w:val="20"/>
          <w:szCs w:val="20"/>
          <w:lang w:val="en-GB"/>
        </w:rPr>
        <w:fldChar w:fldCharType="separate"/>
      </w:r>
      <w:r w:rsidR="00B25473" w:rsidRPr="0030702C">
        <w:rPr>
          <w:noProof/>
          <w:sz w:val="20"/>
          <w:szCs w:val="20"/>
          <w:lang w:val="en-GB"/>
        </w:rPr>
        <w:t>[22]</w:t>
      </w:r>
      <w:r w:rsidR="00093B4C" w:rsidRPr="0030702C">
        <w:rPr>
          <w:sz w:val="20"/>
          <w:szCs w:val="20"/>
          <w:lang w:val="en-GB"/>
        </w:rPr>
        <w:fldChar w:fldCharType="end"/>
      </w:r>
      <w:r w:rsidR="00093B4C" w:rsidRPr="0030702C">
        <w:rPr>
          <w:sz w:val="20"/>
          <w:szCs w:val="20"/>
          <w:lang w:val="en-GB"/>
        </w:rPr>
        <w:t>, Patient Health Questionnaire-9 (PHQ-9)</w:t>
      </w:r>
      <w:r w:rsidR="00BA3CDD" w:rsidRPr="0030702C">
        <w:rPr>
          <w:sz w:val="20"/>
          <w:szCs w:val="20"/>
          <w:lang w:val="en-GB"/>
        </w:rPr>
        <w:t xml:space="preserve"> </w:t>
      </w:r>
      <w:r w:rsidR="00093B4C" w:rsidRPr="0030702C">
        <w:rPr>
          <w:sz w:val="20"/>
          <w:szCs w:val="20"/>
          <w:lang w:val="en-GB"/>
        </w:rPr>
        <w:fldChar w:fldCharType="begin"/>
      </w:r>
      <w:r w:rsidR="00B25473" w:rsidRPr="0030702C">
        <w:rPr>
          <w:sz w:val="20"/>
          <w:szCs w:val="20"/>
          <w:lang w:val="en-GB"/>
        </w:rPr>
        <w:instrText xml:space="preserve"> ADDIN EN.CITE &lt;EndNote&gt;&lt;Cite&gt;&lt;Author&gt;Kroenke&lt;/Author&gt;&lt;Year&gt;2001&lt;/Year&gt;&lt;RecNum&gt;168&lt;/RecNum&gt;&lt;DisplayText&gt;[23]&lt;/DisplayText&gt;&lt;record&gt;&lt;rec-number&gt;168&lt;/rec-number&gt;&lt;foreign-keys&gt;&lt;key app="EN" db-id="f92fsf9vlef50be599x52p0yap0tsferrste" timestamp="1512656060"&gt;168&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remote-database-provider&gt;NLM&lt;/remote-database-provider&gt;&lt;language&gt;eng&lt;/language&gt;&lt;/record&gt;&lt;/Cite&gt;&lt;/EndNote&gt;</w:instrText>
      </w:r>
      <w:r w:rsidR="00093B4C" w:rsidRPr="0030702C">
        <w:rPr>
          <w:sz w:val="20"/>
          <w:szCs w:val="20"/>
          <w:lang w:val="en-GB"/>
        </w:rPr>
        <w:fldChar w:fldCharType="separate"/>
      </w:r>
      <w:r w:rsidR="00B25473" w:rsidRPr="0030702C">
        <w:rPr>
          <w:noProof/>
          <w:sz w:val="20"/>
          <w:szCs w:val="20"/>
          <w:lang w:val="en-GB"/>
        </w:rPr>
        <w:t>[23]</w:t>
      </w:r>
      <w:r w:rsidR="00093B4C" w:rsidRPr="0030702C">
        <w:rPr>
          <w:sz w:val="20"/>
          <w:szCs w:val="20"/>
          <w:lang w:val="en-GB"/>
        </w:rPr>
        <w:fldChar w:fldCharType="end"/>
      </w:r>
      <w:r w:rsidR="00093B4C" w:rsidRPr="0030702C">
        <w:rPr>
          <w:sz w:val="20"/>
          <w:szCs w:val="20"/>
          <w:lang w:val="en-GB"/>
        </w:rPr>
        <w:t xml:space="preserve">, </w:t>
      </w:r>
      <w:r w:rsidR="00A25704" w:rsidRPr="0030702C">
        <w:rPr>
          <w:sz w:val="20"/>
          <w:szCs w:val="20"/>
          <w:lang w:val="en-GB"/>
        </w:rPr>
        <w:t>G</w:t>
      </w:r>
      <w:r w:rsidR="00093B4C" w:rsidRPr="0030702C">
        <w:rPr>
          <w:sz w:val="20"/>
          <w:szCs w:val="20"/>
          <w:lang w:val="en-GB"/>
        </w:rPr>
        <w:t>eneral Anxiety Disorder-2 (GAD-2)</w:t>
      </w:r>
      <w:r w:rsidR="009A7895" w:rsidRPr="0030702C">
        <w:rPr>
          <w:sz w:val="20"/>
          <w:szCs w:val="20"/>
          <w:lang w:val="en-GB"/>
        </w:rPr>
        <w:t xml:space="preserve"> </w:t>
      </w:r>
      <w:r w:rsidR="00093B4C" w:rsidRPr="0030702C">
        <w:rPr>
          <w:sz w:val="20"/>
          <w:szCs w:val="20"/>
          <w:lang w:val="en-GB"/>
        </w:rPr>
        <w:fldChar w:fldCharType="begin"/>
      </w:r>
      <w:r w:rsidR="00B25473" w:rsidRPr="0030702C">
        <w:rPr>
          <w:sz w:val="20"/>
          <w:szCs w:val="20"/>
          <w:lang w:val="en-GB"/>
        </w:rPr>
        <w:instrText xml:space="preserve"> ADDIN EN.CITE &lt;EndNote&gt;&lt;Cite&gt;&lt;Author&gt;Kroenke&lt;/Author&gt;&lt;Year&gt;2007&lt;/Year&gt;&lt;RecNum&gt;169&lt;/RecNum&gt;&lt;DisplayText&gt;[24]&lt;/DisplayText&gt;&lt;record&gt;&lt;rec-number&gt;169&lt;/rec-number&gt;&lt;foreign-keys&gt;&lt;key app="EN" db-id="f92fsf9vlef50be599x52p0yap0tsferrste" timestamp="1512656271"&gt;169&lt;/key&gt;&lt;/foreign-keys&gt;&lt;ref-type name="Journal Article"&gt;17&lt;/ref-type&gt;&lt;contributors&gt;&lt;authors&gt;&lt;author&gt;Kroenke, K.&lt;/author&gt;&lt;author&gt;Spitzer, R. L.&lt;/author&gt;&lt;author&gt;Williams, J. B.&lt;/author&gt;&lt;author&gt;Monahan, P. O.&lt;/author&gt;&lt;author&gt;Lowe, B.&lt;/author&gt;&lt;/authors&gt;&lt;/contributors&gt;&lt;auth-address&gt;Regenstrief Institute for Health Care and Indiana University, Indianapolis, Indiana 46202, USA. kkroenke@regenstrief.org&lt;/auth-address&gt;&lt;titles&gt;&lt;title&gt;Anxiety disorders in primary care: prevalence, impairment, comorbidity, and detection&lt;/title&gt;&lt;secondary-title&gt;Ann Intern Med&lt;/secondary-title&gt;&lt;alt-title&gt;Annals of internal medicine&lt;/alt-title&gt;&lt;/titles&gt;&lt;periodical&gt;&lt;full-title&gt;Ann Intern Med&lt;/full-title&gt;&lt;/periodical&gt;&lt;pages&gt;317-25&lt;/pages&gt;&lt;volume&gt;146&lt;/volume&gt;&lt;number&gt;5&lt;/number&gt;&lt;edition&gt;2007/03/07&lt;/edition&gt;&lt;keywords&gt;&lt;keyword&gt;Adolescent&lt;/keyword&gt;&lt;keyword&gt;Adult&lt;/keyword&gt;&lt;keyword&gt;Aged&lt;/keyword&gt;&lt;keyword&gt;Aged, 80 and over&lt;/keyword&gt;&lt;keyword&gt;Anxiety Disorders/*diagnosis/*epidemiology/therapy&lt;/keyword&gt;&lt;keyword&gt;Comorbidity&lt;/keyword&gt;&lt;keyword&gt;Female&lt;/keyword&gt;&lt;keyword&gt;Humans&lt;/keyword&gt;&lt;keyword&gt;Interview, Psychological&lt;/keyword&gt;&lt;keyword&gt;Male&lt;/keyword&gt;&lt;keyword&gt;Middle Aged&lt;/keyword&gt;&lt;keyword&gt;Office Visits/statistics &amp;amp; numerical data&lt;/keyword&gt;&lt;keyword&gt;Prevalence&lt;/keyword&gt;&lt;keyword&gt;*Primary Health Care&lt;/keyword&gt;&lt;keyword&gt;Psychological Tests&lt;/keyword&gt;&lt;keyword&gt;ROC Curve&lt;/keyword&gt;&lt;keyword&gt;Sensitivity and Specificity&lt;/keyword&gt;&lt;keyword&gt;Sick Leave/statistics &amp;amp; numerical data&lt;/keyword&gt;&lt;keyword&gt;Surveys and Questionnaires&lt;/keyword&gt;&lt;keyword&gt;United States/epidemiology&lt;/keyword&gt;&lt;/keywords&gt;&lt;dates&gt;&lt;year&gt;2007&lt;/year&gt;&lt;pub-dates&gt;&lt;date&gt;Mar 6&lt;/date&gt;&lt;/pub-dates&gt;&lt;/dates&gt;&lt;isbn&gt;0003-4819&lt;/isbn&gt;&lt;accession-num&gt;17339617&lt;/accession-num&gt;&lt;urls&gt;&lt;/urls&gt;&lt;remote-database-provider&gt;NLM&lt;/remote-database-provider&gt;&lt;language&gt;eng&lt;/language&gt;&lt;/record&gt;&lt;/Cite&gt;&lt;/EndNote&gt;</w:instrText>
      </w:r>
      <w:r w:rsidR="00093B4C" w:rsidRPr="0030702C">
        <w:rPr>
          <w:sz w:val="20"/>
          <w:szCs w:val="20"/>
          <w:lang w:val="en-GB"/>
        </w:rPr>
        <w:fldChar w:fldCharType="separate"/>
      </w:r>
      <w:r w:rsidR="00B25473" w:rsidRPr="0030702C">
        <w:rPr>
          <w:noProof/>
          <w:sz w:val="20"/>
          <w:szCs w:val="20"/>
          <w:lang w:val="en-GB"/>
        </w:rPr>
        <w:t>[24]</w:t>
      </w:r>
      <w:r w:rsidR="00093B4C" w:rsidRPr="0030702C">
        <w:rPr>
          <w:sz w:val="20"/>
          <w:szCs w:val="20"/>
          <w:lang w:val="en-GB"/>
        </w:rPr>
        <w:fldChar w:fldCharType="end"/>
      </w:r>
      <w:r w:rsidR="00093B4C" w:rsidRPr="0030702C">
        <w:rPr>
          <w:sz w:val="20"/>
          <w:szCs w:val="20"/>
          <w:lang w:val="en-GB"/>
        </w:rPr>
        <w:t xml:space="preserve">, Insomnia Severity Index </w:t>
      </w:r>
      <w:r w:rsidR="00093B4C" w:rsidRPr="0030702C">
        <w:rPr>
          <w:sz w:val="20"/>
          <w:szCs w:val="20"/>
          <w:lang w:val="en-GB"/>
        </w:rPr>
        <w:fldChar w:fldCharType="begin"/>
      </w:r>
      <w:r w:rsidR="00B25473" w:rsidRPr="0030702C">
        <w:rPr>
          <w:sz w:val="20"/>
          <w:szCs w:val="20"/>
          <w:lang w:val="en-GB"/>
        </w:rPr>
        <w:instrText xml:space="preserve"> ADDIN EN.CITE &lt;EndNote&gt;&lt;Cite&gt;&lt;Author&gt;Morin&lt;/Author&gt;&lt;Year&gt;1996&lt;/Year&gt;&lt;RecNum&gt;170&lt;/RecNum&gt;&lt;DisplayText&gt;[25]&lt;/DisplayText&gt;&lt;record&gt;&lt;rec-number&gt;170&lt;/rec-number&gt;&lt;foreign-keys&gt;&lt;key app="EN" db-id="f92fsf9vlef50be599x52p0yap0tsferrste" timestamp="1512656864"&gt;170&lt;/key&gt;&lt;/foreign-keys&gt;&lt;ref-type name="Book"&gt;6&lt;/ref-type&gt;&lt;contributors&gt;&lt;authors&gt;&lt;author&gt;Charles M. Morin&lt;/author&gt;&lt;/authors&gt;&lt;tertiary-authors&gt;&lt;author&gt;Guillford Publications&lt;/author&gt;&lt;/tertiary-authors&gt;&lt;/contributors&gt;&lt;titles&gt;&lt;title&gt;Insomnia: Psychological Assessment and Management&lt;/title&gt;&lt;/titles&gt;&lt;dates&gt;&lt;year&gt;1996&lt;/year&gt;&lt;/dates&gt;&lt;urls&gt;&lt;/urls&gt;&lt;/record&gt;&lt;/Cite&gt;&lt;/EndNote&gt;</w:instrText>
      </w:r>
      <w:r w:rsidR="00093B4C" w:rsidRPr="0030702C">
        <w:rPr>
          <w:sz w:val="20"/>
          <w:szCs w:val="20"/>
          <w:lang w:val="en-GB"/>
        </w:rPr>
        <w:fldChar w:fldCharType="separate"/>
      </w:r>
      <w:r w:rsidR="00B25473" w:rsidRPr="0030702C">
        <w:rPr>
          <w:noProof/>
          <w:sz w:val="20"/>
          <w:szCs w:val="20"/>
          <w:lang w:val="en-GB"/>
        </w:rPr>
        <w:t>[25]</w:t>
      </w:r>
      <w:r w:rsidR="00093B4C" w:rsidRPr="0030702C">
        <w:rPr>
          <w:sz w:val="20"/>
          <w:szCs w:val="20"/>
          <w:lang w:val="en-GB"/>
        </w:rPr>
        <w:fldChar w:fldCharType="end"/>
      </w:r>
      <w:r w:rsidR="00093B4C" w:rsidRPr="0030702C">
        <w:rPr>
          <w:sz w:val="20"/>
          <w:szCs w:val="20"/>
          <w:lang w:val="en-GB"/>
        </w:rPr>
        <w:t xml:space="preserve"> and Common Toxicity Criteria for Adverse Events (CTCAE 4.0) </w:t>
      </w:r>
      <w:r w:rsidR="00093B4C" w:rsidRPr="0030702C">
        <w:rPr>
          <w:sz w:val="20"/>
          <w:szCs w:val="20"/>
          <w:lang w:val="en-GB"/>
        </w:rPr>
        <w:fldChar w:fldCharType="begin"/>
      </w:r>
      <w:r w:rsidR="00B25473" w:rsidRPr="0030702C">
        <w:rPr>
          <w:sz w:val="20"/>
          <w:szCs w:val="20"/>
          <w:lang w:val="en-GB"/>
        </w:rPr>
        <w:instrText xml:space="preserve"> ADDIN EN.CITE &lt;EndNote&gt;&lt;Cite&gt;&lt;Year&gt;2009&lt;/Year&gt;&lt;RecNum&gt;171&lt;/RecNum&gt;&lt;DisplayText&gt;[26]&lt;/DisplayText&gt;&lt;record&gt;&lt;rec-number&gt;171&lt;/rec-number&gt;&lt;foreign-keys&gt;&lt;key app="EN" db-id="f92fsf9vlef50be599x52p0yap0tsferrste" timestamp="1512657237"&gt;171&lt;/key&gt;&lt;/foreign-keys&gt;&lt;ref-type name="Electronic Article"&gt;43&lt;/ref-type&gt;&lt;contributors&gt;&lt;/contributors&gt;&lt;titles&gt;&lt;title&gt;Common Terminology Criteria for Adverse Events (CTCAE) Version 4.0&lt;/title&gt;&lt;/titles&gt;&lt;dates&gt;&lt;year&gt;2009&lt;/year&gt;&lt;/dates&gt;&lt;publisher&gt;National Cancer Institute&lt;/publisher&gt;&lt;urls&gt;&lt;related-urls&gt;&lt;url&gt;&lt;style face="underline" font="default" size="100%"&gt;https://evs.nci.nih.gov/ftp1/CTCAE/CTCAE_4.03_2010-06-14_QuickReference_5x7.pdf&lt;/style&gt;&lt;/url&gt;&lt;/related-urls&gt;&lt;/urls&gt;&lt;/record&gt;&lt;/Cite&gt;&lt;/EndNote&gt;</w:instrText>
      </w:r>
      <w:r w:rsidR="00093B4C" w:rsidRPr="0030702C">
        <w:rPr>
          <w:sz w:val="20"/>
          <w:szCs w:val="20"/>
          <w:lang w:val="en-GB"/>
        </w:rPr>
        <w:fldChar w:fldCharType="separate"/>
      </w:r>
      <w:r w:rsidR="00B25473" w:rsidRPr="0030702C">
        <w:rPr>
          <w:noProof/>
          <w:sz w:val="20"/>
          <w:szCs w:val="20"/>
          <w:lang w:val="en-GB"/>
        </w:rPr>
        <w:t>[26]</w:t>
      </w:r>
      <w:r w:rsidR="00093B4C" w:rsidRPr="0030702C">
        <w:rPr>
          <w:sz w:val="20"/>
          <w:szCs w:val="20"/>
          <w:lang w:val="en-GB"/>
        </w:rPr>
        <w:fldChar w:fldCharType="end"/>
      </w:r>
      <w:r w:rsidR="00093B4C" w:rsidRPr="0030702C">
        <w:rPr>
          <w:sz w:val="20"/>
          <w:szCs w:val="20"/>
          <w:lang w:val="en-GB"/>
        </w:rPr>
        <w:t>.</w:t>
      </w:r>
      <w:r w:rsidR="009A3010" w:rsidRPr="0030702C">
        <w:rPr>
          <w:sz w:val="20"/>
          <w:szCs w:val="20"/>
          <w:lang w:val="en-GB"/>
        </w:rPr>
        <w:t xml:space="preserve"> </w:t>
      </w:r>
    </w:p>
    <w:p w14:paraId="0663D2BC" w14:textId="77777777" w:rsidR="005F4080" w:rsidRPr="0030702C" w:rsidRDefault="005F4080" w:rsidP="00093B4C">
      <w:pPr>
        <w:rPr>
          <w:sz w:val="20"/>
          <w:szCs w:val="20"/>
          <w:lang w:val="en-GB"/>
        </w:rPr>
      </w:pPr>
    </w:p>
    <w:p w14:paraId="6F6B2F52" w14:textId="0FDD638F" w:rsidR="00093B4C" w:rsidRPr="0030702C" w:rsidRDefault="00093B4C" w:rsidP="00093B4C">
      <w:pPr>
        <w:rPr>
          <w:sz w:val="20"/>
          <w:szCs w:val="20"/>
          <w:lang w:val="en-GB"/>
        </w:rPr>
      </w:pPr>
      <w:r w:rsidRPr="0030702C">
        <w:rPr>
          <w:sz w:val="20"/>
          <w:szCs w:val="20"/>
          <w:lang w:val="en-GB"/>
        </w:rPr>
        <w:t xml:space="preserve">When </w:t>
      </w:r>
      <w:r w:rsidR="005F4080" w:rsidRPr="0030702C">
        <w:rPr>
          <w:sz w:val="20"/>
          <w:szCs w:val="20"/>
          <w:lang w:val="en-GB"/>
        </w:rPr>
        <w:t xml:space="preserve">the physician opens </w:t>
      </w:r>
      <w:r w:rsidR="005F4080" w:rsidRPr="0030702C">
        <w:rPr>
          <w:i/>
          <w:sz w:val="20"/>
          <w:szCs w:val="20"/>
          <w:lang w:val="en-GB"/>
        </w:rPr>
        <w:t>Eir-Doctor</w:t>
      </w:r>
      <w:r w:rsidR="005F4080" w:rsidRPr="0030702C">
        <w:rPr>
          <w:sz w:val="20"/>
          <w:szCs w:val="20"/>
          <w:lang w:val="en-GB"/>
        </w:rPr>
        <w:t xml:space="preserve"> </w:t>
      </w:r>
      <w:r w:rsidR="00267D03" w:rsidRPr="0030702C">
        <w:rPr>
          <w:sz w:val="20"/>
          <w:szCs w:val="20"/>
          <w:lang w:val="en-GB"/>
        </w:rPr>
        <w:t xml:space="preserve">on the computer </w:t>
      </w:r>
      <w:r w:rsidR="005F4080" w:rsidRPr="0030702C">
        <w:rPr>
          <w:sz w:val="20"/>
          <w:szCs w:val="20"/>
          <w:lang w:val="en-GB"/>
        </w:rPr>
        <w:t xml:space="preserve">and identifies and selects a particular patient in the list of patients, </w:t>
      </w:r>
      <w:r w:rsidR="00B158EE" w:rsidRPr="0030702C">
        <w:rPr>
          <w:sz w:val="20"/>
          <w:szCs w:val="20"/>
          <w:lang w:val="en-GB"/>
        </w:rPr>
        <w:t>the patient’s</w:t>
      </w:r>
      <w:r w:rsidR="005F4080" w:rsidRPr="0030702C">
        <w:rPr>
          <w:sz w:val="20"/>
          <w:szCs w:val="20"/>
          <w:lang w:val="en-GB"/>
        </w:rPr>
        <w:t xml:space="preserve"> </w:t>
      </w:r>
      <w:r w:rsidRPr="0030702C">
        <w:rPr>
          <w:sz w:val="20"/>
          <w:szCs w:val="20"/>
          <w:lang w:val="en-GB"/>
        </w:rPr>
        <w:t xml:space="preserve">present </w:t>
      </w:r>
      <w:r w:rsidR="00F03391" w:rsidRPr="0030702C">
        <w:rPr>
          <w:sz w:val="20"/>
          <w:szCs w:val="20"/>
          <w:lang w:val="en-GB"/>
        </w:rPr>
        <w:t>responses</w:t>
      </w:r>
      <w:r w:rsidRPr="0030702C">
        <w:rPr>
          <w:sz w:val="20"/>
          <w:szCs w:val="20"/>
          <w:lang w:val="en-GB"/>
        </w:rPr>
        <w:t xml:space="preserve"> are displayed, together with pr</w:t>
      </w:r>
      <w:r w:rsidR="00D84AC1">
        <w:rPr>
          <w:sz w:val="20"/>
          <w:szCs w:val="20"/>
          <w:lang w:val="en-GB"/>
        </w:rPr>
        <w:t>ior scores if they exist (Figure 2</w:t>
      </w:r>
      <w:r w:rsidRPr="0030702C">
        <w:rPr>
          <w:sz w:val="20"/>
          <w:szCs w:val="20"/>
          <w:lang w:val="en-GB"/>
        </w:rPr>
        <w:t>).</w:t>
      </w:r>
    </w:p>
    <w:p w14:paraId="7A292680" w14:textId="77777777" w:rsidR="00B158EE" w:rsidRPr="0030702C" w:rsidRDefault="00B158EE" w:rsidP="002138B6">
      <w:pPr>
        <w:rPr>
          <w:sz w:val="20"/>
          <w:szCs w:val="20"/>
          <w:lang w:val="en-GB"/>
        </w:rPr>
      </w:pPr>
    </w:p>
    <w:p w14:paraId="7F3DA527" w14:textId="6FD54D32" w:rsidR="00AF65F6" w:rsidRPr="0030702C" w:rsidRDefault="00C217E8" w:rsidP="00806D4F">
      <w:pPr>
        <w:pStyle w:val="Heading3"/>
        <w:rPr>
          <w:rFonts w:ascii="Times New Roman" w:hAnsi="Times New Roman" w:cs="Times New Roman"/>
          <w:sz w:val="20"/>
          <w:szCs w:val="20"/>
        </w:rPr>
      </w:pPr>
      <w:r w:rsidRPr="0030702C">
        <w:rPr>
          <w:rFonts w:ascii="Times New Roman" w:hAnsi="Times New Roman" w:cs="Times New Roman"/>
          <w:sz w:val="20"/>
          <w:szCs w:val="20"/>
        </w:rPr>
        <w:t>Subjects</w:t>
      </w:r>
      <w:r w:rsidR="00AF65F6" w:rsidRPr="0030702C">
        <w:rPr>
          <w:rFonts w:ascii="Times New Roman" w:hAnsi="Times New Roman" w:cs="Times New Roman"/>
          <w:sz w:val="20"/>
          <w:szCs w:val="20"/>
        </w:rPr>
        <w:t xml:space="preserve"> and data collection</w:t>
      </w:r>
    </w:p>
    <w:p w14:paraId="7AF5CEE9" w14:textId="2611ED6B" w:rsidR="00AF65F6" w:rsidRPr="0030702C" w:rsidRDefault="00AF65F6" w:rsidP="00AF65F6">
      <w:pPr>
        <w:rPr>
          <w:b/>
          <w:sz w:val="20"/>
          <w:szCs w:val="20"/>
          <w:lang w:val="en-GB"/>
        </w:rPr>
      </w:pPr>
      <w:r w:rsidRPr="0030702C">
        <w:rPr>
          <w:b/>
          <w:sz w:val="20"/>
          <w:szCs w:val="20"/>
          <w:lang w:val="en-GB"/>
        </w:rPr>
        <w:t>Patients</w:t>
      </w:r>
    </w:p>
    <w:p w14:paraId="430FC9B0" w14:textId="565CF8A3" w:rsidR="00AF65F6" w:rsidRPr="0030702C" w:rsidRDefault="00AF65F6" w:rsidP="00AF65F6">
      <w:pPr>
        <w:rPr>
          <w:sz w:val="20"/>
          <w:szCs w:val="20"/>
          <w:lang w:val="en-US"/>
        </w:rPr>
      </w:pPr>
      <w:r w:rsidRPr="0030702C">
        <w:rPr>
          <w:sz w:val="20"/>
          <w:szCs w:val="20"/>
          <w:lang w:val="en-GB"/>
        </w:rPr>
        <w:t>Recruitment of patients was done by purposive sampling to ensure variation in age, gender, diagnosis and anticipated symptom burden.</w:t>
      </w:r>
      <w:r w:rsidR="00B377CC">
        <w:rPr>
          <w:sz w:val="20"/>
          <w:szCs w:val="20"/>
          <w:lang w:val="en-GB"/>
        </w:rPr>
        <w:t xml:space="preserve"> Eligible patients </w:t>
      </w:r>
      <w:r w:rsidR="00596111">
        <w:rPr>
          <w:sz w:val="20"/>
          <w:szCs w:val="20"/>
          <w:lang w:val="en-GB"/>
        </w:rPr>
        <w:t>were diagnosed with</w:t>
      </w:r>
      <w:r w:rsidR="00B377CC">
        <w:rPr>
          <w:sz w:val="20"/>
          <w:szCs w:val="20"/>
          <w:lang w:val="en-GB"/>
        </w:rPr>
        <w:t xml:space="preserve"> any type of cancer in all stages of the disease trajectory</w:t>
      </w:r>
      <w:r w:rsidR="00587490">
        <w:rPr>
          <w:sz w:val="20"/>
          <w:szCs w:val="20"/>
          <w:lang w:val="en-GB"/>
        </w:rPr>
        <w:t xml:space="preserve">. </w:t>
      </w:r>
      <w:r w:rsidR="006C6570">
        <w:rPr>
          <w:sz w:val="20"/>
          <w:szCs w:val="20"/>
          <w:lang w:val="en-GB"/>
        </w:rPr>
        <w:t>It was important to include a variety of patients</w:t>
      </w:r>
      <w:r w:rsidR="00596111">
        <w:rPr>
          <w:sz w:val="20"/>
          <w:szCs w:val="20"/>
          <w:lang w:val="en-GB"/>
        </w:rPr>
        <w:t xml:space="preserve"> to enhance the generalizability of results to the cancer populations seen at the sites of inclusion. Thus, including </w:t>
      </w:r>
      <w:r w:rsidR="006C6570">
        <w:rPr>
          <w:sz w:val="20"/>
          <w:szCs w:val="20"/>
          <w:lang w:val="en-GB"/>
        </w:rPr>
        <w:t xml:space="preserve">patients with a very high symptom burden or </w:t>
      </w:r>
      <w:r w:rsidR="00596111">
        <w:rPr>
          <w:sz w:val="20"/>
          <w:szCs w:val="20"/>
          <w:lang w:val="en-GB"/>
        </w:rPr>
        <w:t>those having</w:t>
      </w:r>
      <w:r w:rsidR="006C6570">
        <w:rPr>
          <w:sz w:val="20"/>
          <w:szCs w:val="20"/>
          <w:lang w:val="en-GB"/>
        </w:rPr>
        <w:t xml:space="preserve"> advanced stage cancer</w:t>
      </w:r>
      <w:r w:rsidR="00596111">
        <w:rPr>
          <w:sz w:val="20"/>
          <w:szCs w:val="20"/>
          <w:lang w:val="en-GB"/>
        </w:rPr>
        <w:t xml:space="preserve"> was important</w:t>
      </w:r>
      <w:r w:rsidR="00587490">
        <w:rPr>
          <w:sz w:val="20"/>
          <w:szCs w:val="20"/>
          <w:lang w:val="en-GB"/>
        </w:rPr>
        <w:t xml:space="preserve">. </w:t>
      </w:r>
      <w:r w:rsidR="00B377CC">
        <w:rPr>
          <w:sz w:val="20"/>
          <w:szCs w:val="20"/>
          <w:lang w:val="en-GB"/>
        </w:rPr>
        <w:t>P</w:t>
      </w:r>
      <w:r w:rsidR="009F6984">
        <w:rPr>
          <w:sz w:val="20"/>
          <w:szCs w:val="20"/>
          <w:lang w:val="en-GB"/>
        </w:rPr>
        <w:t xml:space="preserve">atients </w:t>
      </w:r>
      <w:r w:rsidR="00B377CC">
        <w:rPr>
          <w:sz w:val="20"/>
          <w:szCs w:val="20"/>
          <w:lang w:val="en-GB"/>
        </w:rPr>
        <w:t xml:space="preserve">with </w:t>
      </w:r>
      <w:r w:rsidR="00596111">
        <w:rPr>
          <w:sz w:val="20"/>
          <w:szCs w:val="20"/>
          <w:lang w:val="en-GB"/>
        </w:rPr>
        <w:t xml:space="preserve">obvious </w:t>
      </w:r>
      <w:r w:rsidR="00B377CC">
        <w:rPr>
          <w:sz w:val="20"/>
          <w:szCs w:val="20"/>
          <w:lang w:val="en-GB"/>
        </w:rPr>
        <w:t>cognitive impairment</w:t>
      </w:r>
      <w:r w:rsidR="00596111">
        <w:rPr>
          <w:sz w:val="20"/>
          <w:szCs w:val="20"/>
          <w:lang w:val="en-GB"/>
        </w:rPr>
        <w:t>, as judged by the attending physician according to established criteria (</w:t>
      </w:r>
      <w:r w:rsidR="000629BC">
        <w:rPr>
          <w:sz w:val="20"/>
          <w:szCs w:val="20"/>
          <w:lang w:val="en-GB"/>
        </w:rPr>
        <w:t xml:space="preserve">e.g. </w:t>
      </w:r>
      <w:r w:rsidR="00596111">
        <w:rPr>
          <w:sz w:val="20"/>
          <w:szCs w:val="20"/>
          <w:lang w:val="en-GB"/>
        </w:rPr>
        <w:t>orientation, memory, attention</w:t>
      </w:r>
      <w:r w:rsidR="000629BC">
        <w:rPr>
          <w:sz w:val="20"/>
          <w:szCs w:val="20"/>
          <w:lang w:val="en-GB"/>
        </w:rPr>
        <w:t xml:space="preserve"> span</w:t>
      </w:r>
      <w:r w:rsidR="00596111">
        <w:rPr>
          <w:sz w:val="20"/>
          <w:szCs w:val="20"/>
          <w:lang w:val="en-GB"/>
        </w:rPr>
        <w:t>)</w:t>
      </w:r>
      <w:r w:rsidR="000629BC">
        <w:rPr>
          <w:sz w:val="20"/>
          <w:szCs w:val="20"/>
          <w:lang w:val="en-GB"/>
        </w:rPr>
        <w:t xml:space="preserve"> </w:t>
      </w:r>
      <w:r w:rsidR="00B377CC">
        <w:rPr>
          <w:sz w:val="20"/>
          <w:szCs w:val="20"/>
          <w:lang w:val="en-GB"/>
        </w:rPr>
        <w:t>were not included</w:t>
      </w:r>
      <w:r w:rsidR="00596111">
        <w:rPr>
          <w:sz w:val="20"/>
          <w:szCs w:val="20"/>
          <w:lang w:val="en-GB"/>
        </w:rPr>
        <w:t>.</w:t>
      </w:r>
      <w:r w:rsidR="00A6612E">
        <w:rPr>
          <w:sz w:val="20"/>
          <w:szCs w:val="20"/>
          <w:lang w:val="en-GB"/>
        </w:rPr>
        <w:t xml:space="preserve"> </w:t>
      </w:r>
      <w:r w:rsidR="00B377CC">
        <w:rPr>
          <w:sz w:val="20"/>
          <w:szCs w:val="20"/>
          <w:lang w:val="en-GB"/>
        </w:rPr>
        <w:t>All participants were above 18 years</w:t>
      </w:r>
      <w:r w:rsidR="00941F8D">
        <w:rPr>
          <w:sz w:val="20"/>
          <w:szCs w:val="20"/>
          <w:lang w:val="en-GB"/>
        </w:rPr>
        <w:t xml:space="preserve"> with no</w:t>
      </w:r>
      <w:r w:rsidR="00B377CC">
        <w:rPr>
          <w:sz w:val="20"/>
          <w:szCs w:val="20"/>
          <w:lang w:val="en-GB"/>
        </w:rPr>
        <w:t xml:space="preserve"> upper age limit</w:t>
      </w:r>
      <w:r w:rsidR="00941F8D">
        <w:rPr>
          <w:sz w:val="20"/>
          <w:szCs w:val="20"/>
          <w:lang w:val="en-GB"/>
        </w:rPr>
        <w:t>.</w:t>
      </w:r>
      <w:r w:rsidR="00412E96" w:rsidRPr="0030702C" w:rsidDel="003A2E82">
        <w:rPr>
          <w:sz w:val="20"/>
          <w:szCs w:val="20"/>
          <w:lang w:val="en-US"/>
        </w:rPr>
        <w:t xml:space="preserve"> </w:t>
      </w:r>
      <w:r w:rsidRPr="0030702C">
        <w:rPr>
          <w:sz w:val="20"/>
          <w:szCs w:val="20"/>
          <w:lang w:val="en-GB"/>
        </w:rPr>
        <w:t xml:space="preserve">EirV3 was completed either </w:t>
      </w:r>
      <w:r w:rsidR="0075799D" w:rsidRPr="0030702C">
        <w:rPr>
          <w:sz w:val="20"/>
          <w:szCs w:val="20"/>
          <w:lang w:val="en-GB"/>
        </w:rPr>
        <w:t xml:space="preserve">(1) </w:t>
      </w:r>
      <w:r w:rsidRPr="0030702C">
        <w:rPr>
          <w:sz w:val="20"/>
          <w:szCs w:val="20"/>
          <w:lang w:val="en-GB"/>
        </w:rPr>
        <w:t>while waiting for a scheduled consultation at the cancer outpatient clinic, (2) at home between consultations</w:t>
      </w:r>
      <w:r w:rsidR="00FC6AAC" w:rsidRPr="0030702C">
        <w:rPr>
          <w:sz w:val="20"/>
          <w:szCs w:val="20"/>
          <w:lang w:val="en-GB"/>
        </w:rPr>
        <w:t>,</w:t>
      </w:r>
      <w:r w:rsidRPr="0030702C">
        <w:rPr>
          <w:sz w:val="20"/>
          <w:szCs w:val="20"/>
          <w:lang w:val="en-GB"/>
        </w:rPr>
        <w:t xml:space="preserve"> or (3) prior to a scheduled consultation at the GP’s office.</w:t>
      </w:r>
      <w:r w:rsidRPr="0030702C" w:rsidDel="003A2E82">
        <w:rPr>
          <w:sz w:val="20"/>
          <w:szCs w:val="20"/>
          <w:lang w:val="en-US"/>
        </w:rPr>
        <w:t xml:space="preserve"> </w:t>
      </w:r>
      <w:r w:rsidR="00D00D8A" w:rsidRPr="0030702C">
        <w:rPr>
          <w:sz w:val="20"/>
          <w:szCs w:val="20"/>
          <w:lang w:val="en-US"/>
        </w:rPr>
        <w:t>The patients</w:t>
      </w:r>
      <w:r w:rsidR="0013210A" w:rsidRPr="0030702C">
        <w:rPr>
          <w:sz w:val="20"/>
          <w:szCs w:val="20"/>
          <w:lang w:val="en-US"/>
        </w:rPr>
        <w:t xml:space="preserve"> who had a GP in</w:t>
      </w:r>
      <w:r w:rsidR="00BB155D" w:rsidRPr="0030702C">
        <w:rPr>
          <w:sz w:val="20"/>
          <w:szCs w:val="20"/>
          <w:lang w:val="en-US"/>
        </w:rPr>
        <w:t xml:space="preserve"> the two municipalities</w:t>
      </w:r>
      <w:r w:rsidR="0013210A" w:rsidRPr="0030702C">
        <w:rPr>
          <w:sz w:val="20"/>
          <w:szCs w:val="20"/>
          <w:lang w:val="en-US"/>
        </w:rPr>
        <w:t>,</w:t>
      </w:r>
      <w:r w:rsidR="00D00D8A" w:rsidRPr="0030702C">
        <w:rPr>
          <w:sz w:val="20"/>
          <w:szCs w:val="20"/>
          <w:lang w:val="en-US"/>
        </w:rPr>
        <w:t xml:space="preserve"> were encouraged to visit their own GP</w:t>
      </w:r>
      <w:r w:rsidR="0013210A" w:rsidRPr="0030702C">
        <w:rPr>
          <w:sz w:val="20"/>
          <w:szCs w:val="20"/>
          <w:lang w:val="en-US"/>
        </w:rPr>
        <w:t xml:space="preserve">. </w:t>
      </w:r>
      <w:r w:rsidR="00543F8A" w:rsidRPr="0030702C">
        <w:rPr>
          <w:sz w:val="20"/>
          <w:szCs w:val="20"/>
          <w:lang w:val="en-US"/>
        </w:rPr>
        <w:t>B</w:t>
      </w:r>
      <w:r w:rsidR="0013210A" w:rsidRPr="0030702C">
        <w:rPr>
          <w:sz w:val="20"/>
          <w:szCs w:val="20"/>
          <w:lang w:val="en-US"/>
        </w:rPr>
        <w:t xml:space="preserve">efore a </w:t>
      </w:r>
      <w:r w:rsidR="00543F8A" w:rsidRPr="0030702C">
        <w:rPr>
          <w:sz w:val="20"/>
          <w:szCs w:val="20"/>
          <w:lang w:val="en-US"/>
        </w:rPr>
        <w:t xml:space="preserve">scheduled </w:t>
      </w:r>
      <w:r w:rsidR="0013210A" w:rsidRPr="0030702C">
        <w:rPr>
          <w:sz w:val="20"/>
          <w:szCs w:val="20"/>
          <w:lang w:val="en-US"/>
        </w:rPr>
        <w:t>consultation at the GP´s office, the patients were observed while completing Eir</w:t>
      </w:r>
      <w:r w:rsidR="00DE5338" w:rsidRPr="0030702C">
        <w:rPr>
          <w:sz w:val="20"/>
          <w:szCs w:val="20"/>
          <w:lang w:val="en-US"/>
        </w:rPr>
        <w:t>V3</w:t>
      </w:r>
      <w:r w:rsidR="0013210A" w:rsidRPr="0030702C">
        <w:rPr>
          <w:sz w:val="20"/>
          <w:szCs w:val="20"/>
          <w:lang w:val="en-US"/>
        </w:rPr>
        <w:t xml:space="preserve"> at home.</w:t>
      </w:r>
    </w:p>
    <w:p w14:paraId="3393E689" w14:textId="77777777" w:rsidR="00ED018A" w:rsidRPr="0030702C" w:rsidRDefault="00ED018A" w:rsidP="00AF65F6">
      <w:pPr>
        <w:rPr>
          <w:sz w:val="20"/>
          <w:szCs w:val="20"/>
          <w:lang w:val="en-US"/>
        </w:rPr>
      </w:pPr>
    </w:p>
    <w:p w14:paraId="4FB94751" w14:textId="212A8BC2" w:rsidR="00AF65F6" w:rsidRPr="0030702C" w:rsidRDefault="008E4F0C" w:rsidP="00AF65F6">
      <w:pPr>
        <w:rPr>
          <w:sz w:val="20"/>
          <w:szCs w:val="20"/>
          <w:lang w:val="en-GB"/>
        </w:rPr>
      </w:pPr>
      <w:r w:rsidRPr="0030702C">
        <w:rPr>
          <w:sz w:val="20"/>
          <w:szCs w:val="20"/>
          <w:lang w:val="en-US"/>
        </w:rPr>
        <w:t xml:space="preserve">Observation </w:t>
      </w:r>
      <w:r w:rsidR="00AF65F6" w:rsidRPr="0030702C">
        <w:rPr>
          <w:sz w:val="20"/>
          <w:szCs w:val="20"/>
          <w:lang w:val="en-GB"/>
        </w:rPr>
        <w:t xml:space="preserve">using the think-aloud method and patient interviews were used to collect data on the patients’ practical use of </w:t>
      </w:r>
      <w:r w:rsidR="003C065E" w:rsidRPr="0030702C">
        <w:rPr>
          <w:sz w:val="20"/>
          <w:szCs w:val="20"/>
          <w:lang w:val="en-GB"/>
        </w:rPr>
        <w:t>EirV3</w:t>
      </w:r>
      <w:r w:rsidR="00AF65F6" w:rsidRPr="0030702C">
        <w:rPr>
          <w:sz w:val="20"/>
          <w:szCs w:val="20"/>
          <w:lang w:val="en-GB"/>
        </w:rPr>
        <w:t xml:space="preserve">, and to provide insight in their immediate reactions and experiences when using </w:t>
      </w:r>
      <w:r w:rsidR="003C065E" w:rsidRPr="0030702C">
        <w:rPr>
          <w:sz w:val="20"/>
          <w:szCs w:val="20"/>
          <w:lang w:val="en-GB"/>
        </w:rPr>
        <w:t xml:space="preserve">the </w:t>
      </w:r>
      <w:r w:rsidR="005A5A3B" w:rsidRPr="0030702C">
        <w:rPr>
          <w:sz w:val="20"/>
          <w:szCs w:val="20"/>
          <w:lang w:val="en-GB"/>
        </w:rPr>
        <w:t>tablet</w:t>
      </w:r>
      <w:r w:rsidR="003C065E" w:rsidRPr="0030702C">
        <w:rPr>
          <w:sz w:val="20"/>
          <w:szCs w:val="20"/>
          <w:lang w:val="en-GB"/>
        </w:rPr>
        <w:t xml:space="preserve"> </w:t>
      </w:r>
      <w:r w:rsidR="00AF65F6" w:rsidRPr="0030702C">
        <w:rPr>
          <w:sz w:val="20"/>
          <w:szCs w:val="20"/>
          <w:lang w:val="en-GB"/>
        </w:rPr>
        <w:fldChar w:fldCharType="begin"/>
      </w:r>
      <w:r w:rsidR="00B25473" w:rsidRPr="0030702C">
        <w:rPr>
          <w:sz w:val="20"/>
          <w:szCs w:val="20"/>
          <w:lang w:val="en-GB"/>
        </w:rPr>
        <w:instrText xml:space="preserve"> ADDIN EN.CITE &lt;EndNote&gt;&lt;Cite&gt;&lt;Author&gt;Rubin&lt;/Author&gt;&lt;Year&gt;2008&lt;/Year&gt;&lt;RecNum&gt;21&lt;/RecNum&gt;&lt;DisplayText&gt;[27]&lt;/DisplayText&gt;&lt;record&gt;&lt;rec-number&gt;21&lt;/rec-number&gt;&lt;foreign-keys&gt;&lt;key app="EN" db-id="w0ddxztrf5ftfnep5p55wxphpwf2psessta5" timestamp="1454534139"&gt;21&lt;/key&gt;&lt;/foreign-keys&gt;&lt;ref-type name="Book"&gt;6&lt;/ref-type&gt;&lt;contributors&gt;&lt;authors&gt;&lt;author&gt;Rubin, J &lt;/author&gt;&lt;author&gt;Chisnell, D&lt;/author&gt;&lt;/authors&gt;&lt;/contributors&gt;&lt;titles&gt;&lt;title&gt;Handbook of Usability Testing : How to Plan, Design, and Conduct Effective Tests&lt;/title&gt;&lt;/titles&gt;&lt;pages&gt;386&lt;/pages&gt;&lt;dates&gt;&lt;year&gt;2008&lt;/year&gt;&lt;/dates&gt;&lt;publisher&gt;Wiley&lt;/publisher&gt;&lt;isbn&gt;9780470185483&lt;/isbn&gt;&lt;urls&gt;&lt;/urls&gt;&lt;/record&gt;&lt;/Cite&gt;&lt;/EndNote&gt;</w:instrText>
      </w:r>
      <w:r w:rsidR="00AF65F6" w:rsidRPr="0030702C">
        <w:rPr>
          <w:sz w:val="20"/>
          <w:szCs w:val="20"/>
          <w:lang w:val="en-GB"/>
        </w:rPr>
        <w:fldChar w:fldCharType="separate"/>
      </w:r>
      <w:r w:rsidR="00B25473" w:rsidRPr="0030702C">
        <w:rPr>
          <w:noProof/>
          <w:sz w:val="20"/>
          <w:szCs w:val="20"/>
          <w:lang w:val="en-GB"/>
        </w:rPr>
        <w:t>[27]</w:t>
      </w:r>
      <w:r w:rsidR="00AF65F6" w:rsidRPr="0030702C">
        <w:rPr>
          <w:sz w:val="20"/>
          <w:szCs w:val="20"/>
          <w:lang w:val="en-GB"/>
        </w:rPr>
        <w:fldChar w:fldCharType="end"/>
      </w:r>
      <w:r w:rsidR="00AF65F6" w:rsidRPr="0030702C">
        <w:rPr>
          <w:sz w:val="20"/>
          <w:szCs w:val="20"/>
          <w:lang w:val="en-GB"/>
        </w:rPr>
        <w:t xml:space="preserve">. </w:t>
      </w:r>
      <w:r w:rsidR="00A53857" w:rsidRPr="0030702C">
        <w:rPr>
          <w:sz w:val="20"/>
          <w:szCs w:val="20"/>
          <w:lang w:val="en-GB"/>
        </w:rPr>
        <w:t>Patients</w:t>
      </w:r>
      <w:r w:rsidR="00AF65F6" w:rsidRPr="0030702C">
        <w:rPr>
          <w:sz w:val="20"/>
          <w:szCs w:val="20"/>
          <w:lang w:val="en-GB"/>
        </w:rPr>
        <w:t xml:space="preserve"> who had used EirV3 on multiple occasions were interviewed</w:t>
      </w:r>
      <w:r w:rsidR="008D19AC" w:rsidRPr="0030702C">
        <w:rPr>
          <w:sz w:val="20"/>
          <w:szCs w:val="20"/>
          <w:lang w:val="en-GB"/>
        </w:rPr>
        <w:t xml:space="preserve"> after each completion of Eir</w:t>
      </w:r>
      <w:r w:rsidR="00AF65F6" w:rsidRPr="0030702C">
        <w:rPr>
          <w:sz w:val="20"/>
          <w:szCs w:val="20"/>
          <w:lang w:val="en-GB"/>
        </w:rPr>
        <w:t xml:space="preserve"> to gain insight in usability issues that persisted over time.</w:t>
      </w:r>
      <w:r w:rsidR="005F4080" w:rsidRPr="0030702C">
        <w:rPr>
          <w:sz w:val="20"/>
          <w:szCs w:val="20"/>
          <w:lang w:val="en-GB"/>
        </w:rPr>
        <w:t xml:space="preserve"> </w:t>
      </w:r>
    </w:p>
    <w:p w14:paraId="603AF06C" w14:textId="77777777" w:rsidR="003A2E82" w:rsidRPr="0030702C" w:rsidRDefault="003A2E82" w:rsidP="00AF65F6">
      <w:pPr>
        <w:rPr>
          <w:sz w:val="20"/>
          <w:szCs w:val="20"/>
          <w:lang w:val="en-GB"/>
        </w:rPr>
      </w:pPr>
    </w:p>
    <w:p w14:paraId="11F1DB3A" w14:textId="5841D987" w:rsidR="00AF65F6" w:rsidRPr="0030702C" w:rsidRDefault="00EE7A4E" w:rsidP="00AF65F6">
      <w:pPr>
        <w:rPr>
          <w:rStyle w:val="IntenseEmphasis"/>
          <w:b w:val="0"/>
          <w:bCs w:val="0"/>
          <w:i w:val="0"/>
          <w:iCs w:val="0"/>
          <w:sz w:val="20"/>
          <w:szCs w:val="20"/>
          <w:lang w:val="en-GB"/>
        </w:rPr>
      </w:pPr>
      <w:r w:rsidRPr="0030702C">
        <w:rPr>
          <w:sz w:val="20"/>
          <w:szCs w:val="20"/>
          <w:lang w:val="en-US"/>
        </w:rPr>
        <w:t>Initially,</w:t>
      </w:r>
      <w:r w:rsidR="00AF65F6" w:rsidRPr="0030702C">
        <w:rPr>
          <w:sz w:val="20"/>
          <w:szCs w:val="20"/>
          <w:lang w:val="en-US"/>
        </w:rPr>
        <w:t xml:space="preserve"> all patients </w:t>
      </w:r>
      <w:r w:rsidR="00AF65F6" w:rsidRPr="0030702C">
        <w:rPr>
          <w:sz w:val="20"/>
          <w:szCs w:val="20"/>
          <w:lang w:val="en-GB"/>
        </w:rPr>
        <w:t xml:space="preserve">received a brief </w:t>
      </w:r>
      <w:r w:rsidR="005F4080" w:rsidRPr="0030702C">
        <w:rPr>
          <w:sz w:val="20"/>
          <w:szCs w:val="20"/>
          <w:lang w:val="en-GB"/>
        </w:rPr>
        <w:t>introduction to</w:t>
      </w:r>
      <w:r w:rsidR="00AF65F6" w:rsidRPr="0030702C">
        <w:rPr>
          <w:sz w:val="20"/>
          <w:szCs w:val="20"/>
          <w:lang w:val="en-GB"/>
        </w:rPr>
        <w:t xml:space="preserve"> </w:t>
      </w:r>
      <w:r w:rsidR="00AF65F6" w:rsidRPr="0030702C">
        <w:rPr>
          <w:i/>
          <w:sz w:val="20"/>
          <w:szCs w:val="20"/>
          <w:lang w:val="en-GB"/>
        </w:rPr>
        <w:t>Eir-Patient</w:t>
      </w:r>
      <w:r w:rsidR="005A5A3B" w:rsidRPr="0030702C">
        <w:rPr>
          <w:sz w:val="20"/>
          <w:szCs w:val="20"/>
          <w:lang w:val="en-GB"/>
        </w:rPr>
        <w:t>.</w:t>
      </w:r>
      <w:r w:rsidR="00AF65F6" w:rsidRPr="0030702C">
        <w:rPr>
          <w:sz w:val="20"/>
          <w:szCs w:val="20"/>
          <w:lang w:val="en-GB"/>
        </w:rPr>
        <w:t xml:space="preserve"> Patients were encouraged to think aloud, i.e. to constantly verbalise their thoughts, as they responded to the Eir-questions </w:t>
      </w:r>
      <w:r w:rsidR="00AF65F6" w:rsidRPr="0030702C">
        <w:rPr>
          <w:sz w:val="20"/>
          <w:szCs w:val="20"/>
          <w:lang w:val="en-GB"/>
        </w:rPr>
        <w:fldChar w:fldCharType="begin"/>
      </w:r>
      <w:r w:rsidR="00B25473" w:rsidRPr="0030702C">
        <w:rPr>
          <w:sz w:val="20"/>
          <w:szCs w:val="20"/>
          <w:lang w:val="en-GB"/>
        </w:rPr>
        <w:instrText xml:space="preserve"> ADDIN EN.CITE &lt;EndNote&gt;&lt;Cite&gt;&lt;Author&gt;Lewis&lt;/Author&gt;&lt;Year&gt;1982&lt;/Year&gt;&lt;RecNum&gt;23&lt;/RecNum&gt;&lt;DisplayText&gt;[28]&lt;/DisplayText&gt;&lt;record&gt;&lt;rec-number&gt;23&lt;/rec-number&gt;&lt;foreign-keys&gt;&lt;key app="EN" db-id="w0ddxztrf5ftfnep5p55wxphpwf2psessta5" timestamp="1454534139"&gt;23&lt;/key&gt;&lt;/foreign-keys&gt;&lt;ref-type name="Journal Article"&gt;17&lt;/ref-type&gt;&lt;contributors&gt;&lt;authors&gt;&lt;author&gt;Lewis, CH&lt;/author&gt;&lt;/authors&gt;&lt;/contributors&gt;&lt;titles&gt;&lt;title&gt;Using the “Think Aloud” Method In Cognitive Interface Design. Yorktown Heights, NY&lt;/title&gt;&lt;secondary-title&gt;IBM : Technical report RC-9265&lt;/secondary-title&gt;&lt;/titles&gt;&lt;periodical&gt;&lt;full-title&gt;IBM : Technical report RC-9265&lt;/full-title&gt;&lt;/periodical&gt;&lt;dates&gt;&lt;year&gt;1982&lt;/year&gt;&lt;/dates&gt;&lt;urls&gt;&lt;/urls&gt;&lt;/record&gt;&lt;/Cite&gt;&lt;/EndNote&gt;</w:instrText>
      </w:r>
      <w:r w:rsidR="00AF65F6" w:rsidRPr="0030702C">
        <w:rPr>
          <w:sz w:val="20"/>
          <w:szCs w:val="20"/>
          <w:lang w:val="en-GB"/>
        </w:rPr>
        <w:fldChar w:fldCharType="separate"/>
      </w:r>
      <w:r w:rsidR="00B25473" w:rsidRPr="0030702C">
        <w:rPr>
          <w:noProof/>
          <w:sz w:val="20"/>
          <w:szCs w:val="20"/>
          <w:lang w:val="en-GB"/>
        </w:rPr>
        <w:t>[28]</w:t>
      </w:r>
      <w:r w:rsidR="00AF65F6" w:rsidRPr="0030702C">
        <w:rPr>
          <w:sz w:val="20"/>
          <w:szCs w:val="20"/>
          <w:lang w:val="en-GB"/>
        </w:rPr>
        <w:fldChar w:fldCharType="end"/>
      </w:r>
      <w:r w:rsidR="00AF65F6" w:rsidRPr="0030702C">
        <w:rPr>
          <w:sz w:val="20"/>
          <w:szCs w:val="20"/>
          <w:lang w:val="en-GB"/>
        </w:rPr>
        <w:t xml:space="preserve">. If they were unsure on how to proceed, they were encouraged to do what they found most intuitive, before being assisted by the researcher (H.K., S.SH.). </w:t>
      </w:r>
      <w:r w:rsidR="00AF65F6" w:rsidRPr="0030702C" w:rsidDel="00F003E7">
        <w:rPr>
          <w:sz w:val="20"/>
          <w:szCs w:val="20"/>
          <w:lang w:val="en-GB"/>
        </w:rPr>
        <w:t>Data w</w:t>
      </w:r>
      <w:r w:rsidR="008E4F0C" w:rsidRPr="0030702C">
        <w:rPr>
          <w:sz w:val="20"/>
          <w:szCs w:val="20"/>
          <w:lang w:val="en-GB"/>
        </w:rPr>
        <w:t>ere</w:t>
      </w:r>
      <w:r w:rsidR="00AF65F6" w:rsidRPr="0030702C" w:rsidDel="00F003E7">
        <w:rPr>
          <w:sz w:val="20"/>
          <w:szCs w:val="20"/>
          <w:lang w:val="en-GB"/>
        </w:rPr>
        <w:t xml:space="preserve"> collected by observing the patients as they used EirV3. </w:t>
      </w:r>
      <w:r w:rsidR="00AF65F6" w:rsidRPr="0030702C">
        <w:rPr>
          <w:sz w:val="20"/>
          <w:szCs w:val="20"/>
          <w:lang w:val="en-GB"/>
        </w:rPr>
        <w:t xml:space="preserve">Field-notes were made based on a predefined observation template covering navigation errors, ease of use, apparent misunderstandings or technical difficulties. After completion, each patient </w:t>
      </w:r>
      <w:r w:rsidR="00BD5E1F" w:rsidRPr="0030702C">
        <w:rPr>
          <w:sz w:val="20"/>
          <w:szCs w:val="20"/>
          <w:lang w:val="en-GB"/>
        </w:rPr>
        <w:t>too</w:t>
      </w:r>
      <w:r w:rsidR="00F03391" w:rsidRPr="0030702C">
        <w:rPr>
          <w:sz w:val="20"/>
          <w:szCs w:val="20"/>
          <w:lang w:val="en-GB"/>
        </w:rPr>
        <w:t>k</w:t>
      </w:r>
      <w:r w:rsidR="00BD5E1F" w:rsidRPr="0030702C">
        <w:rPr>
          <w:sz w:val="20"/>
          <w:szCs w:val="20"/>
          <w:lang w:val="en-GB"/>
        </w:rPr>
        <w:t xml:space="preserve"> part in a structured interview,</w:t>
      </w:r>
      <w:r w:rsidR="00AF65F6" w:rsidRPr="0030702C">
        <w:rPr>
          <w:sz w:val="20"/>
          <w:szCs w:val="20"/>
          <w:lang w:val="en-GB"/>
        </w:rPr>
        <w:t xml:space="preserve"> following an interview guide</w:t>
      </w:r>
      <w:r w:rsidR="00C217E8" w:rsidRPr="0030702C">
        <w:rPr>
          <w:sz w:val="20"/>
          <w:szCs w:val="20"/>
          <w:lang w:val="en-GB"/>
        </w:rPr>
        <w:t xml:space="preserve"> designed specifically for this study</w:t>
      </w:r>
      <w:r w:rsidR="00AF65F6" w:rsidRPr="0030702C">
        <w:rPr>
          <w:sz w:val="20"/>
          <w:szCs w:val="20"/>
          <w:lang w:val="en-GB"/>
        </w:rPr>
        <w:t>. The content of the interview guide was based on previous usability studies</w:t>
      </w:r>
      <w:r w:rsidR="008E4F0C" w:rsidRPr="0030702C">
        <w:rPr>
          <w:sz w:val="20"/>
          <w:szCs w:val="20"/>
          <w:lang w:val="en-GB"/>
        </w:rPr>
        <w:t xml:space="preserve"> of electronic symptom assessment tools</w:t>
      </w:r>
      <w:r w:rsidR="00AF65F6" w:rsidRPr="0030702C">
        <w:rPr>
          <w:sz w:val="20"/>
          <w:szCs w:val="20"/>
          <w:lang w:val="en-GB"/>
        </w:rPr>
        <w:t xml:space="preserve"> </w:t>
      </w:r>
      <w:r w:rsidR="00AF65F6" w:rsidRPr="0030702C">
        <w:rPr>
          <w:sz w:val="20"/>
          <w:szCs w:val="20"/>
          <w:lang w:val="en-GB"/>
        </w:rPr>
        <w:fldChar w:fldCharType="begin">
          <w:fldData xml:space="preserve">PEVuZE5vdGU+PENpdGU+PEF1dGhvcj5TdGluc29uPC9BdXRob3I+PFllYXI+MjAxNTwvWWVhcj48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=
</w:fldData>
        </w:fldChar>
      </w:r>
      <w:r w:rsidR="00D62930" w:rsidRPr="0030702C">
        <w:rPr>
          <w:sz w:val="20"/>
          <w:szCs w:val="20"/>
          <w:lang w:val="en-GB"/>
        </w:rPr>
        <w:instrText xml:space="preserve"> ADDIN EN.CITE </w:instrText>
      </w:r>
      <w:r w:rsidR="00D62930" w:rsidRPr="0030702C">
        <w:rPr>
          <w:sz w:val="20"/>
          <w:szCs w:val="20"/>
          <w:lang w:val="en-GB"/>
        </w:rPr>
        <w:fldChar w:fldCharType="begin">
          <w:fldData xml:space="preserve">PEVuZE5vdGU+PENpdGU+PEF1dGhvcj5TdGluc29uPC9BdXRob3I+PFllYXI+MjAxNTwvWWVhcj48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=
</w:fldData>
        </w:fldChar>
      </w:r>
      <w:r w:rsidR="00D62930" w:rsidRPr="0030702C">
        <w:rPr>
          <w:sz w:val="20"/>
          <w:szCs w:val="20"/>
          <w:lang w:val="en-GB"/>
        </w:rPr>
        <w:instrText xml:space="preserve"> ADDIN EN.CITE.DATA </w:instrText>
      </w:r>
      <w:r w:rsidR="00D62930" w:rsidRPr="0030702C">
        <w:rPr>
          <w:sz w:val="20"/>
          <w:szCs w:val="20"/>
          <w:lang w:val="en-GB"/>
        </w:rPr>
      </w:r>
      <w:r w:rsidR="00D62930" w:rsidRPr="0030702C">
        <w:rPr>
          <w:sz w:val="20"/>
          <w:szCs w:val="20"/>
          <w:lang w:val="en-GB"/>
        </w:rPr>
        <w:fldChar w:fldCharType="end"/>
      </w:r>
      <w:r w:rsidR="00AF65F6" w:rsidRPr="0030702C">
        <w:rPr>
          <w:sz w:val="20"/>
          <w:szCs w:val="20"/>
          <w:lang w:val="en-GB"/>
        </w:rPr>
      </w:r>
      <w:r w:rsidR="00AF65F6" w:rsidRPr="0030702C">
        <w:rPr>
          <w:sz w:val="20"/>
          <w:szCs w:val="20"/>
          <w:lang w:val="en-GB"/>
        </w:rPr>
        <w:fldChar w:fldCharType="separate"/>
      </w:r>
      <w:r w:rsidR="00D62930" w:rsidRPr="0030702C">
        <w:rPr>
          <w:noProof/>
          <w:sz w:val="20"/>
          <w:szCs w:val="20"/>
          <w:lang w:val="en-GB"/>
        </w:rPr>
        <w:t>[18,29]</w:t>
      </w:r>
      <w:r w:rsidR="00AF65F6" w:rsidRPr="0030702C">
        <w:rPr>
          <w:sz w:val="20"/>
          <w:szCs w:val="20"/>
          <w:lang w:val="en-GB"/>
        </w:rPr>
        <w:fldChar w:fldCharType="end"/>
      </w:r>
      <w:r w:rsidR="00AF65F6" w:rsidRPr="0030702C">
        <w:rPr>
          <w:sz w:val="20"/>
          <w:szCs w:val="20"/>
          <w:lang w:val="en-GB"/>
        </w:rPr>
        <w:t>, with standardized, open questions about potential difficulties regarding understandability, practical use, design</w:t>
      </w:r>
      <w:r w:rsidR="00BB5489" w:rsidRPr="0030702C">
        <w:rPr>
          <w:sz w:val="20"/>
          <w:szCs w:val="20"/>
          <w:lang w:val="en-GB"/>
        </w:rPr>
        <w:t>,</w:t>
      </w:r>
      <w:r w:rsidR="00AF65F6" w:rsidRPr="0030702C">
        <w:rPr>
          <w:sz w:val="20"/>
          <w:szCs w:val="20"/>
          <w:lang w:val="en-GB"/>
        </w:rPr>
        <w:t xml:space="preserve"> layout and time expenditure. Specific usability issues that had been observed when the patient used EirV3, were also addressed in the interview. The whole session was audio-recorded. </w:t>
      </w:r>
      <w:r w:rsidR="009807C1" w:rsidRPr="0030702C">
        <w:rPr>
          <w:sz w:val="20"/>
          <w:szCs w:val="20"/>
          <w:lang w:val="en-GB"/>
        </w:rPr>
        <w:t>The same guide was followed</w:t>
      </w:r>
      <w:r w:rsidR="00BA79BB" w:rsidRPr="0030702C">
        <w:rPr>
          <w:sz w:val="20"/>
          <w:szCs w:val="20"/>
          <w:lang w:val="en-GB"/>
        </w:rPr>
        <w:t xml:space="preserve"> for repeated use of EirV3.</w:t>
      </w:r>
      <w:r w:rsidR="009807C1" w:rsidRPr="0030702C">
        <w:rPr>
          <w:sz w:val="20"/>
          <w:szCs w:val="20"/>
          <w:lang w:val="en-GB"/>
        </w:rPr>
        <w:t xml:space="preserve"> </w:t>
      </w:r>
    </w:p>
    <w:p w14:paraId="6E6D0745" w14:textId="77777777" w:rsidR="008B2E8C" w:rsidRPr="0030702C" w:rsidRDefault="008B2E8C" w:rsidP="00AF65F6">
      <w:pPr>
        <w:rPr>
          <w:b/>
          <w:sz w:val="20"/>
          <w:szCs w:val="20"/>
          <w:lang w:val="en-GB"/>
        </w:rPr>
      </w:pPr>
    </w:p>
    <w:p w14:paraId="0673E9A9" w14:textId="77777777" w:rsidR="00AF65F6" w:rsidRPr="0030702C" w:rsidRDefault="00AF65F6" w:rsidP="00AF65F6">
      <w:pPr>
        <w:rPr>
          <w:b/>
          <w:sz w:val="20"/>
          <w:szCs w:val="20"/>
          <w:lang w:val="en-GB"/>
        </w:rPr>
      </w:pPr>
      <w:r w:rsidRPr="0030702C">
        <w:rPr>
          <w:b/>
          <w:sz w:val="20"/>
          <w:szCs w:val="20"/>
          <w:lang w:val="en-GB"/>
        </w:rPr>
        <w:t>Physicians</w:t>
      </w:r>
    </w:p>
    <w:p w14:paraId="4D6008B7" w14:textId="01E942A5" w:rsidR="00A12EAD" w:rsidRPr="0030702C" w:rsidRDefault="00AF65F6" w:rsidP="00A12EAD">
      <w:pPr>
        <w:rPr>
          <w:sz w:val="20"/>
          <w:szCs w:val="20"/>
          <w:lang w:val="en-GB"/>
        </w:rPr>
      </w:pPr>
      <w:r w:rsidRPr="0030702C">
        <w:rPr>
          <w:sz w:val="20"/>
          <w:szCs w:val="20"/>
          <w:lang w:val="en-GB"/>
        </w:rPr>
        <w:t xml:space="preserve">All hospital physicians were oncologists, and they were recruited from cancer outpatient units at a university hospital and at a collaborating local hospital. General practitioners (GPs) were recruited from two municipalities. </w:t>
      </w:r>
    </w:p>
    <w:p w14:paraId="616D27E5" w14:textId="77777777" w:rsidR="00A12EAD" w:rsidRPr="0030702C" w:rsidRDefault="00A12EAD" w:rsidP="00A12EAD">
      <w:pPr>
        <w:rPr>
          <w:sz w:val="20"/>
          <w:szCs w:val="20"/>
          <w:lang w:val="en-GB"/>
        </w:rPr>
      </w:pPr>
    </w:p>
    <w:p w14:paraId="788C6B49" w14:textId="48275A3B" w:rsidR="00AF65F6" w:rsidRPr="0030702C" w:rsidRDefault="00AF65F6" w:rsidP="00A12EAD">
      <w:pPr>
        <w:rPr>
          <w:sz w:val="20"/>
          <w:szCs w:val="20"/>
          <w:lang w:val="en-GB"/>
        </w:rPr>
      </w:pPr>
      <w:r w:rsidRPr="0030702C">
        <w:rPr>
          <w:sz w:val="20"/>
          <w:szCs w:val="20"/>
          <w:lang w:val="en-GB"/>
        </w:rPr>
        <w:t xml:space="preserve">Prior to </w:t>
      </w:r>
      <w:r w:rsidR="00D3197E" w:rsidRPr="0030702C">
        <w:rPr>
          <w:sz w:val="20"/>
          <w:szCs w:val="20"/>
          <w:lang w:val="en-GB"/>
        </w:rPr>
        <w:t>s</w:t>
      </w:r>
      <w:r w:rsidRPr="0030702C">
        <w:rPr>
          <w:sz w:val="20"/>
          <w:szCs w:val="20"/>
          <w:lang w:val="en-GB"/>
        </w:rPr>
        <w:t xml:space="preserve">tudy start, physicians received a quick introduction </w:t>
      </w:r>
      <w:r w:rsidR="00BA79BB" w:rsidRPr="0030702C">
        <w:rPr>
          <w:sz w:val="20"/>
          <w:szCs w:val="20"/>
          <w:lang w:val="en-GB"/>
        </w:rPr>
        <w:t>to</w:t>
      </w:r>
      <w:r w:rsidRPr="0030702C">
        <w:rPr>
          <w:sz w:val="20"/>
          <w:szCs w:val="20"/>
          <w:lang w:val="en-GB"/>
        </w:rPr>
        <w:t xml:space="preserve"> </w:t>
      </w:r>
      <w:r w:rsidRPr="0030702C">
        <w:rPr>
          <w:i/>
          <w:sz w:val="20"/>
          <w:szCs w:val="20"/>
          <w:lang w:val="en-GB"/>
        </w:rPr>
        <w:t>Eir-Doctor</w:t>
      </w:r>
      <w:r w:rsidRPr="0030702C">
        <w:rPr>
          <w:sz w:val="20"/>
          <w:szCs w:val="20"/>
          <w:lang w:val="en-GB"/>
        </w:rPr>
        <w:t xml:space="preserve">. A thorough instruction was not given, since the intention was </w:t>
      </w:r>
      <w:r w:rsidR="00BA79BB" w:rsidRPr="0030702C">
        <w:rPr>
          <w:sz w:val="20"/>
          <w:szCs w:val="20"/>
          <w:lang w:val="en-GB"/>
        </w:rPr>
        <w:t>to evaluate</w:t>
      </w:r>
      <w:r w:rsidRPr="0030702C">
        <w:rPr>
          <w:sz w:val="20"/>
          <w:szCs w:val="20"/>
          <w:lang w:val="en-GB"/>
        </w:rPr>
        <w:t xml:space="preserve"> Eir</w:t>
      </w:r>
      <w:r w:rsidR="00DE5338" w:rsidRPr="0030702C">
        <w:rPr>
          <w:sz w:val="20"/>
          <w:szCs w:val="20"/>
          <w:lang w:val="en-GB"/>
        </w:rPr>
        <w:t>V3</w:t>
      </w:r>
      <w:r w:rsidRPr="0030702C">
        <w:rPr>
          <w:sz w:val="20"/>
          <w:szCs w:val="20"/>
          <w:lang w:val="en-GB"/>
        </w:rPr>
        <w:t xml:space="preserve"> in their clinical work. The physicians’ w</w:t>
      </w:r>
      <w:r w:rsidR="00BA79BB" w:rsidRPr="0030702C">
        <w:rPr>
          <w:sz w:val="20"/>
          <w:szCs w:val="20"/>
          <w:lang w:val="en-GB"/>
        </w:rPr>
        <w:t>ere</w:t>
      </w:r>
      <w:r w:rsidRPr="0030702C">
        <w:rPr>
          <w:sz w:val="20"/>
          <w:szCs w:val="20"/>
          <w:lang w:val="en-GB"/>
        </w:rPr>
        <w:t xml:space="preserve"> observed by the researchers</w:t>
      </w:r>
      <w:r w:rsidR="00BA79BB" w:rsidRPr="0030702C">
        <w:rPr>
          <w:sz w:val="20"/>
          <w:szCs w:val="20"/>
          <w:lang w:val="en-GB"/>
        </w:rPr>
        <w:t xml:space="preserve"> while using EirV3</w:t>
      </w:r>
      <w:r w:rsidRPr="0030702C">
        <w:rPr>
          <w:sz w:val="20"/>
          <w:szCs w:val="20"/>
          <w:lang w:val="en-GB"/>
        </w:rPr>
        <w:t xml:space="preserve">. </w:t>
      </w:r>
      <w:r w:rsidR="008D19AC" w:rsidRPr="0030702C">
        <w:rPr>
          <w:sz w:val="20"/>
          <w:szCs w:val="20"/>
          <w:lang w:val="en-GB"/>
        </w:rPr>
        <w:t>Field notes were made based on a predefined observation template covering</w:t>
      </w:r>
      <w:r w:rsidR="009843A2" w:rsidRPr="0030702C">
        <w:rPr>
          <w:sz w:val="20"/>
          <w:szCs w:val="20"/>
          <w:lang w:val="en-GB"/>
        </w:rPr>
        <w:t xml:space="preserve"> the</w:t>
      </w:r>
      <w:r w:rsidR="0070578D" w:rsidRPr="0030702C">
        <w:rPr>
          <w:sz w:val="20"/>
          <w:szCs w:val="20"/>
          <w:lang w:val="en-GB"/>
        </w:rPr>
        <w:t xml:space="preserve"> use of Eir</w:t>
      </w:r>
      <w:r w:rsidR="00DE5338" w:rsidRPr="0030702C">
        <w:rPr>
          <w:sz w:val="20"/>
          <w:szCs w:val="20"/>
          <w:lang w:val="en-GB"/>
        </w:rPr>
        <w:t>V3</w:t>
      </w:r>
      <w:r w:rsidR="0070578D" w:rsidRPr="0030702C">
        <w:rPr>
          <w:sz w:val="20"/>
          <w:szCs w:val="20"/>
          <w:lang w:val="en-GB"/>
        </w:rPr>
        <w:t xml:space="preserve"> before and during the consultation. </w:t>
      </w:r>
      <w:r w:rsidRPr="0030702C">
        <w:rPr>
          <w:sz w:val="20"/>
          <w:szCs w:val="20"/>
          <w:lang w:val="en-GB"/>
        </w:rPr>
        <w:t xml:space="preserve">By the end of the study, physicians were invited to attend focus group interviews or individual interviews to </w:t>
      </w:r>
      <w:r w:rsidR="009673E2" w:rsidRPr="0030702C">
        <w:rPr>
          <w:sz w:val="20"/>
          <w:szCs w:val="20"/>
          <w:lang w:val="en-GB"/>
        </w:rPr>
        <w:t xml:space="preserve">discuss and </w:t>
      </w:r>
      <w:r w:rsidRPr="0030702C">
        <w:rPr>
          <w:sz w:val="20"/>
          <w:szCs w:val="20"/>
          <w:lang w:val="en-GB"/>
        </w:rPr>
        <w:t xml:space="preserve">summarize their experience with the tool. The physicians were asked questions about </w:t>
      </w:r>
      <w:r w:rsidR="005357A0" w:rsidRPr="0030702C">
        <w:rPr>
          <w:sz w:val="20"/>
          <w:szCs w:val="20"/>
          <w:lang w:val="en-GB"/>
        </w:rPr>
        <w:t xml:space="preserve">how they used </w:t>
      </w:r>
      <w:r w:rsidRPr="0030702C">
        <w:rPr>
          <w:sz w:val="20"/>
          <w:szCs w:val="20"/>
          <w:lang w:val="en-GB"/>
        </w:rPr>
        <w:t>EirV3 before and during consultations, difficulties regarding use of EirV3, potential benefits or disadvantages and suggested changes.</w:t>
      </w:r>
      <w:r w:rsidR="00F01822" w:rsidRPr="0030702C">
        <w:rPr>
          <w:sz w:val="20"/>
          <w:szCs w:val="20"/>
          <w:lang w:val="en-GB"/>
        </w:rPr>
        <w:t xml:space="preserve"> </w:t>
      </w:r>
      <w:r w:rsidRPr="0030702C">
        <w:rPr>
          <w:sz w:val="20"/>
          <w:szCs w:val="20"/>
          <w:lang w:val="en-GB"/>
        </w:rPr>
        <w:t>Inclusion and exclusion criteria for patients and physicians are provided in Table 1</w:t>
      </w:r>
      <w:r w:rsidR="00F01822" w:rsidRPr="0030702C">
        <w:rPr>
          <w:sz w:val="20"/>
          <w:szCs w:val="20"/>
          <w:lang w:val="en-GB"/>
        </w:rPr>
        <w:t>.</w:t>
      </w:r>
    </w:p>
    <w:p w14:paraId="43C5C2FC" w14:textId="77777777" w:rsidR="00DD13F3" w:rsidRPr="0030702C" w:rsidRDefault="00DD13F3" w:rsidP="00F645BE">
      <w:pPr>
        <w:rPr>
          <w:b/>
          <w:sz w:val="20"/>
          <w:szCs w:val="20"/>
          <w:lang w:val="en-GB"/>
        </w:rPr>
      </w:pPr>
    </w:p>
    <w:p w14:paraId="6E7CF641" w14:textId="4FBE3280" w:rsidR="00A53757" w:rsidRPr="0030702C" w:rsidRDefault="00A53757" w:rsidP="00806D4F">
      <w:pPr>
        <w:pStyle w:val="Heading3"/>
        <w:rPr>
          <w:rFonts w:ascii="Times New Roman" w:hAnsi="Times New Roman" w:cs="Times New Roman"/>
          <w:sz w:val="20"/>
          <w:szCs w:val="20"/>
        </w:rPr>
      </w:pPr>
      <w:r w:rsidRPr="0030702C">
        <w:rPr>
          <w:rFonts w:ascii="Times New Roman" w:hAnsi="Times New Roman" w:cs="Times New Roman"/>
          <w:sz w:val="20"/>
          <w:szCs w:val="20"/>
        </w:rPr>
        <w:lastRenderedPageBreak/>
        <w:t>Analysis</w:t>
      </w:r>
    </w:p>
    <w:p w14:paraId="4B0009D5" w14:textId="1273D5E0" w:rsidR="00A53757" w:rsidRPr="0030702C" w:rsidRDefault="00A53757" w:rsidP="00A53757">
      <w:pPr>
        <w:rPr>
          <w:sz w:val="20"/>
          <w:szCs w:val="20"/>
          <w:lang w:val="en-GB"/>
        </w:rPr>
      </w:pPr>
      <w:r w:rsidRPr="0030702C">
        <w:rPr>
          <w:sz w:val="20"/>
          <w:szCs w:val="20"/>
          <w:lang w:val="en-GB"/>
        </w:rPr>
        <w:t>All audio-recorded material (think aloud-session</w:t>
      </w:r>
      <w:r w:rsidR="00D13A58" w:rsidRPr="0030702C">
        <w:rPr>
          <w:sz w:val="20"/>
          <w:szCs w:val="20"/>
          <w:lang w:val="en-GB"/>
        </w:rPr>
        <w:t>s and interviews</w:t>
      </w:r>
      <w:r w:rsidRPr="0030702C">
        <w:rPr>
          <w:sz w:val="20"/>
          <w:szCs w:val="20"/>
          <w:lang w:val="en-GB"/>
        </w:rPr>
        <w:t>) was transcribed verbatim</w:t>
      </w:r>
      <w:r w:rsidR="006116FC" w:rsidRPr="0030702C">
        <w:rPr>
          <w:sz w:val="20"/>
          <w:szCs w:val="20"/>
          <w:lang w:val="en-GB"/>
        </w:rPr>
        <w:t xml:space="preserve"> </w:t>
      </w:r>
      <w:r w:rsidRPr="0030702C">
        <w:rPr>
          <w:sz w:val="20"/>
          <w:szCs w:val="20"/>
          <w:lang w:val="en-GB"/>
        </w:rPr>
        <w:t xml:space="preserve">by </w:t>
      </w:r>
      <w:r w:rsidR="006116FC" w:rsidRPr="0030702C">
        <w:rPr>
          <w:sz w:val="20"/>
          <w:szCs w:val="20"/>
          <w:lang w:val="en-GB"/>
        </w:rPr>
        <w:t xml:space="preserve">one of </w:t>
      </w:r>
      <w:r w:rsidRPr="0030702C">
        <w:rPr>
          <w:sz w:val="20"/>
          <w:szCs w:val="20"/>
          <w:lang w:val="en-GB"/>
        </w:rPr>
        <w:t>the first authors</w:t>
      </w:r>
      <w:r w:rsidR="00F4201A" w:rsidRPr="0030702C">
        <w:rPr>
          <w:sz w:val="20"/>
          <w:szCs w:val="20"/>
          <w:lang w:val="en-GB"/>
        </w:rPr>
        <w:t xml:space="preserve"> and was </w:t>
      </w:r>
      <w:r w:rsidR="00BD5E1F" w:rsidRPr="0030702C">
        <w:rPr>
          <w:sz w:val="20"/>
          <w:szCs w:val="20"/>
          <w:lang w:val="en-GB"/>
        </w:rPr>
        <w:t xml:space="preserve">analysed </w:t>
      </w:r>
      <w:r w:rsidR="00F4201A" w:rsidRPr="0030702C">
        <w:rPr>
          <w:sz w:val="20"/>
          <w:szCs w:val="20"/>
          <w:lang w:val="en-GB"/>
        </w:rPr>
        <w:t>together with the field notes</w:t>
      </w:r>
      <w:r w:rsidR="00D873BC" w:rsidRPr="0030702C">
        <w:rPr>
          <w:sz w:val="20"/>
          <w:szCs w:val="20"/>
          <w:lang w:val="en-GB"/>
        </w:rPr>
        <w:t>.</w:t>
      </w:r>
    </w:p>
    <w:p w14:paraId="6ACB33B8" w14:textId="77777777" w:rsidR="00D873BC" w:rsidRPr="0030702C" w:rsidRDefault="00D873BC" w:rsidP="00A53757">
      <w:pPr>
        <w:rPr>
          <w:sz w:val="20"/>
          <w:szCs w:val="20"/>
          <w:lang w:val="en-GB"/>
        </w:rPr>
      </w:pPr>
    </w:p>
    <w:p w14:paraId="5B8611B6" w14:textId="4A52060E" w:rsidR="00A53757" w:rsidRPr="0030702C" w:rsidRDefault="003C0D94" w:rsidP="00A53757">
      <w:pPr>
        <w:rPr>
          <w:sz w:val="20"/>
          <w:szCs w:val="20"/>
          <w:lang w:val="en-GB"/>
        </w:rPr>
      </w:pPr>
      <w:r w:rsidRPr="0030702C">
        <w:rPr>
          <w:sz w:val="20"/>
          <w:szCs w:val="20"/>
          <w:lang w:val="en-GB"/>
        </w:rPr>
        <w:t>Usability issues were identified</w:t>
      </w:r>
      <w:r w:rsidR="00E13653" w:rsidRPr="0030702C">
        <w:rPr>
          <w:sz w:val="20"/>
          <w:szCs w:val="20"/>
          <w:lang w:val="en-GB"/>
        </w:rPr>
        <w:t xml:space="preserve"> </w:t>
      </w:r>
      <w:r w:rsidR="008077FE" w:rsidRPr="0030702C">
        <w:rPr>
          <w:sz w:val="20"/>
          <w:szCs w:val="20"/>
          <w:lang w:val="en-GB"/>
        </w:rPr>
        <w:t xml:space="preserve">and categorised </w:t>
      </w:r>
      <w:r w:rsidR="00E13653" w:rsidRPr="0030702C">
        <w:rPr>
          <w:sz w:val="20"/>
          <w:szCs w:val="20"/>
          <w:lang w:val="en-GB"/>
        </w:rPr>
        <w:t>by use of simple content analysis</w:t>
      </w:r>
      <w:r w:rsidRPr="0030702C">
        <w:rPr>
          <w:sz w:val="20"/>
          <w:szCs w:val="20"/>
          <w:lang w:val="en-GB"/>
        </w:rPr>
        <w:t>, and rated by the</w:t>
      </w:r>
      <w:r w:rsidR="00AF65F6" w:rsidRPr="0030702C">
        <w:rPr>
          <w:sz w:val="20"/>
          <w:szCs w:val="20"/>
          <w:lang w:val="en-GB"/>
        </w:rPr>
        <w:t xml:space="preserve"> </w:t>
      </w:r>
      <w:r w:rsidRPr="0030702C">
        <w:rPr>
          <w:sz w:val="20"/>
          <w:szCs w:val="20"/>
          <w:lang w:val="en-GB"/>
        </w:rPr>
        <w:t xml:space="preserve">authors </w:t>
      </w:r>
      <w:r w:rsidR="00B44CD3" w:rsidRPr="0030702C">
        <w:rPr>
          <w:sz w:val="20"/>
          <w:szCs w:val="20"/>
          <w:lang w:val="en-GB"/>
        </w:rPr>
        <w:t>(</w:t>
      </w:r>
      <w:r w:rsidRPr="0030702C">
        <w:rPr>
          <w:sz w:val="20"/>
          <w:szCs w:val="20"/>
          <w:lang w:val="en-GB"/>
        </w:rPr>
        <w:t xml:space="preserve">SSH, HK </w:t>
      </w:r>
      <w:r w:rsidR="00B44CD3" w:rsidRPr="0030702C">
        <w:rPr>
          <w:sz w:val="20"/>
          <w:szCs w:val="20"/>
          <w:lang w:val="en-GB"/>
        </w:rPr>
        <w:t xml:space="preserve">, </w:t>
      </w:r>
      <w:r w:rsidRPr="0030702C">
        <w:rPr>
          <w:sz w:val="20"/>
          <w:szCs w:val="20"/>
          <w:lang w:val="en-GB"/>
        </w:rPr>
        <w:t>KS.</w:t>
      </w:r>
      <w:r w:rsidR="00B44CD3" w:rsidRPr="0030702C">
        <w:rPr>
          <w:sz w:val="20"/>
          <w:szCs w:val="20"/>
          <w:lang w:val="en-GB"/>
        </w:rPr>
        <w:t>)</w:t>
      </w:r>
      <w:r w:rsidRPr="0030702C">
        <w:rPr>
          <w:sz w:val="20"/>
          <w:szCs w:val="20"/>
          <w:lang w:val="en-GB"/>
        </w:rPr>
        <w:t>,</w:t>
      </w:r>
      <w:r w:rsidR="00305548" w:rsidRPr="0030702C">
        <w:rPr>
          <w:sz w:val="20"/>
          <w:szCs w:val="20"/>
          <w:lang w:val="en-GB"/>
        </w:rPr>
        <w:t xml:space="preserve"> </w:t>
      </w:r>
      <w:r w:rsidR="0028410A" w:rsidRPr="0030702C">
        <w:rPr>
          <w:sz w:val="20"/>
          <w:szCs w:val="20"/>
          <w:lang w:val="en-GB"/>
        </w:rPr>
        <w:t>guided by the appro</w:t>
      </w:r>
      <w:r w:rsidR="00421FD8" w:rsidRPr="0030702C">
        <w:rPr>
          <w:sz w:val="20"/>
          <w:szCs w:val="20"/>
          <w:lang w:val="en-GB"/>
        </w:rPr>
        <w:t xml:space="preserve">ach by Rubin and Chisnell </w:t>
      </w:r>
      <w:r w:rsidR="00421FD8" w:rsidRPr="0030702C">
        <w:rPr>
          <w:sz w:val="20"/>
          <w:szCs w:val="20"/>
          <w:lang w:val="en-GB"/>
        </w:rPr>
        <w:fldChar w:fldCharType="begin"/>
      </w:r>
      <w:r w:rsidR="00B25473" w:rsidRPr="0030702C">
        <w:rPr>
          <w:sz w:val="20"/>
          <w:szCs w:val="20"/>
          <w:lang w:val="en-GB"/>
        </w:rPr>
        <w:instrText xml:space="preserve"> ADDIN EN.CITE &lt;EndNote&gt;&lt;Cite&gt;&lt;Author&gt;Rubin&lt;/Author&gt;&lt;Year&gt;2008&lt;/Year&gt;&lt;RecNum&gt;21&lt;/RecNum&gt;&lt;DisplayText&gt;[27]&lt;/DisplayText&gt;&lt;record&gt;&lt;rec-number&gt;21&lt;/rec-number&gt;&lt;foreign-keys&gt;&lt;key app="EN" db-id="w0ddxztrf5ftfnep5p55wxphpwf2psessta5" timestamp="1454534139"&gt;21&lt;/key&gt;&lt;/foreign-keys&gt;&lt;ref-type name="Book"&gt;6&lt;/ref-type&gt;&lt;contributors&gt;&lt;authors&gt;&lt;author&gt;Rubin, J &lt;/author&gt;&lt;author&gt;Chisnell, D&lt;/author&gt;&lt;/authors&gt;&lt;/contributors&gt;&lt;titles&gt;&lt;title&gt;Handbook of Usability Testing : How to Plan, Design, and Conduct Effective Tests&lt;/title&gt;&lt;/titles&gt;&lt;pages&gt;386&lt;/pages&gt;&lt;dates&gt;&lt;year&gt;2008&lt;/year&gt;&lt;/dates&gt;&lt;publisher&gt;Wiley&lt;/publisher&gt;&lt;isbn&gt;9780470185483&lt;/isbn&gt;&lt;urls&gt;&lt;/urls&gt;&lt;/record&gt;&lt;/Cite&gt;&lt;/EndNote&gt;</w:instrText>
      </w:r>
      <w:r w:rsidR="00421FD8" w:rsidRPr="0030702C">
        <w:rPr>
          <w:sz w:val="20"/>
          <w:szCs w:val="20"/>
          <w:lang w:val="en-GB"/>
        </w:rPr>
        <w:fldChar w:fldCharType="separate"/>
      </w:r>
      <w:r w:rsidR="00B25473" w:rsidRPr="0030702C">
        <w:rPr>
          <w:noProof/>
          <w:sz w:val="20"/>
          <w:szCs w:val="20"/>
          <w:lang w:val="en-GB"/>
        </w:rPr>
        <w:t>[27]</w:t>
      </w:r>
      <w:r w:rsidR="00421FD8" w:rsidRPr="0030702C">
        <w:rPr>
          <w:sz w:val="20"/>
          <w:szCs w:val="20"/>
          <w:lang w:val="en-GB"/>
        </w:rPr>
        <w:fldChar w:fldCharType="end"/>
      </w:r>
      <w:r w:rsidR="0028410A" w:rsidRPr="0030702C">
        <w:rPr>
          <w:sz w:val="20"/>
          <w:szCs w:val="20"/>
          <w:lang w:val="en-GB"/>
        </w:rPr>
        <w:t>.</w:t>
      </w:r>
      <w:r w:rsidR="00ED0572" w:rsidRPr="0030702C">
        <w:rPr>
          <w:sz w:val="20"/>
          <w:szCs w:val="20"/>
          <w:lang w:val="en-GB"/>
        </w:rPr>
        <w:t xml:space="preserve"> </w:t>
      </w:r>
      <w:r w:rsidR="00E13653" w:rsidRPr="0030702C">
        <w:rPr>
          <w:sz w:val="20"/>
          <w:szCs w:val="20"/>
          <w:lang w:val="en-GB"/>
        </w:rPr>
        <w:t>I</w:t>
      </w:r>
      <w:r w:rsidR="00A53757" w:rsidRPr="0030702C">
        <w:rPr>
          <w:sz w:val="20"/>
          <w:szCs w:val="20"/>
          <w:lang w:val="en-GB"/>
        </w:rPr>
        <w:t>dentified usability issues were</w:t>
      </w:r>
      <w:r w:rsidR="00E63591" w:rsidRPr="0030702C">
        <w:rPr>
          <w:sz w:val="20"/>
          <w:szCs w:val="20"/>
          <w:lang w:val="en-GB"/>
        </w:rPr>
        <w:t xml:space="preserve"> </w:t>
      </w:r>
      <w:r w:rsidR="00A53757" w:rsidRPr="0030702C">
        <w:rPr>
          <w:sz w:val="20"/>
          <w:szCs w:val="20"/>
          <w:lang w:val="en-GB"/>
        </w:rPr>
        <w:t xml:space="preserve">categorised </w:t>
      </w:r>
      <w:r w:rsidR="006332F6" w:rsidRPr="0030702C">
        <w:rPr>
          <w:sz w:val="20"/>
          <w:szCs w:val="20"/>
          <w:lang w:val="en-GB"/>
        </w:rPr>
        <w:t>as follows</w:t>
      </w:r>
      <w:r w:rsidR="00A53757" w:rsidRPr="0030702C">
        <w:rPr>
          <w:sz w:val="20"/>
          <w:szCs w:val="20"/>
          <w:lang w:val="en-GB"/>
        </w:rPr>
        <w:t xml:space="preserve">: </w:t>
      </w:r>
      <w:r w:rsidR="00A53757" w:rsidRPr="0030702C">
        <w:rPr>
          <w:i/>
          <w:sz w:val="20"/>
          <w:szCs w:val="20"/>
          <w:lang w:val="en-GB"/>
        </w:rPr>
        <w:t>Understandability, visibility, workflow, content, navigation and bugs</w:t>
      </w:r>
      <w:r w:rsidR="00A53757" w:rsidRPr="0030702C">
        <w:rPr>
          <w:sz w:val="20"/>
          <w:szCs w:val="20"/>
          <w:lang w:val="en-GB"/>
        </w:rPr>
        <w:t xml:space="preserve">. </w:t>
      </w:r>
      <w:r w:rsidR="00E13653" w:rsidRPr="0030702C">
        <w:rPr>
          <w:sz w:val="20"/>
          <w:szCs w:val="20"/>
          <w:lang w:val="en-GB"/>
        </w:rPr>
        <w:t>T</w:t>
      </w:r>
      <w:r w:rsidR="00D35A49" w:rsidRPr="0030702C">
        <w:rPr>
          <w:sz w:val="20"/>
          <w:szCs w:val="20"/>
          <w:lang w:val="en-GB"/>
        </w:rPr>
        <w:t>he number of participants experiencing each i</w:t>
      </w:r>
      <w:r w:rsidR="00C53FD7" w:rsidRPr="0030702C">
        <w:rPr>
          <w:sz w:val="20"/>
          <w:szCs w:val="20"/>
          <w:lang w:val="en-GB"/>
        </w:rPr>
        <w:t>ssue w</w:t>
      </w:r>
      <w:r w:rsidR="00D35A49" w:rsidRPr="0030702C">
        <w:rPr>
          <w:sz w:val="20"/>
          <w:szCs w:val="20"/>
          <w:lang w:val="en-GB"/>
        </w:rPr>
        <w:t xml:space="preserve">as </w:t>
      </w:r>
      <w:r w:rsidR="006332F6" w:rsidRPr="0030702C">
        <w:rPr>
          <w:sz w:val="20"/>
          <w:szCs w:val="20"/>
          <w:lang w:val="en-GB"/>
        </w:rPr>
        <w:t>registered</w:t>
      </w:r>
      <w:r w:rsidR="00D35A49" w:rsidRPr="0030702C">
        <w:rPr>
          <w:sz w:val="20"/>
          <w:szCs w:val="20"/>
          <w:lang w:val="en-GB"/>
        </w:rPr>
        <w:t>.</w:t>
      </w:r>
      <w:r w:rsidR="00392CCE" w:rsidRPr="0030702C">
        <w:rPr>
          <w:sz w:val="20"/>
          <w:szCs w:val="20"/>
          <w:lang w:val="en-GB"/>
        </w:rPr>
        <w:t xml:space="preserve"> </w:t>
      </w:r>
      <w:r w:rsidR="00D66F6A" w:rsidRPr="0030702C">
        <w:rPr>
          <w:sz w:val="20"/>
          <w:szCs w:val="20"/>
          <w:lang w:val="en-GB"/>
        </w:rPr>
        <w:t>Each</w:t>
      </w:r>
      <w:r w:rsidR="00B76A10" w:rsidRPr="0030702C">
        <w:rPr>
          <w:sz w:val="20"/>
          <w:szCs w:val="20"/>
          <w:lang w:val="en-GB"/>
        </w:rPr>
        <w:t xml:space="preserve"> issue was graded </w:t>
      </w:r>
      <w:r w:rsidR="001E347E" w:rsidRPr="0030702C">
        <w:rPr>
          <w:sz w:val="20"/>
          <w:szCs w:val="20"/>
          <w:lang w:val="en-GB"/>
        </w:rPr>
        <w:t>on a scale from 1 to 4 (</w:t>
      </w:r>
      <w:r w:rsidR="001E347E" w:rsidRPr="0030702C">
        <w:rPr>
          <w:i/>
          <w:sz w:val="20"/>
          <w:szCs w:val="20"/>
          <w:lang w:val="en-GB"/>
        </w:rPr>
        <w:t>1=irritant, 2=moderate, 3=severe, and 4=unusable</w:t>
      </w:r>
      <w:r w:rsidR="001E347E" w:rsidRPr="0030702C">
        <w:rPr>
          <w:sz w:val="20"/>
          <w:szCs w:val="20"/>
          <w:lang w:val="en-GB"/>
        </w:rPr>
        <w:t>)</w:t>
      </w:r>
      <w:r w:rsidR="00421FD8" w:rsidRPr="0030702C">
        <w:rPr>
          <w:sz w:val="20"/>
          <w:szCs w:val="20"/>
          <w:lang w:val="en-GB"/>
        </w:rPr>
        <w:t xml:space="preserve"> </w:t>
      </w:r>
      <w:r w:rsidR="00421FD8" w:rsidRPr="0030702C">
        <w:rPr>
          <w:sz w:val="20"/>
          <w:szCs w:val="20"/>
          <w:lang w:val="en-GB"/>
        </w:rPr>
        <w:fldChar w:fldCharType="begin"/>
      </w:r>
      <w:r w:rsidR="00B25473" w:rsidRPr="0030702C">
        <w:rPr>
          <w:sz w:val="20"/>
          <w:szCs w:val="20"/>
          <w:lang w:val="en-GB"/>
        </w:rPr>
        <w:instrText xml:space="preserve"> ADDIN EN.CITE &lt;EndNote&gt;&lt;Cite&gt;&lt;Author&gt;Rubin&lt;/Author&gt;&lt;Year&gt;2008&lt;/Year&gt;&lt;RecNum&gt;21&lt;/RecNum&gt;&lt;DisplayText&gt;[27]&lt;/DisplayText&gt;&lt;record&gt;&lt;rec-number&gt;21&lt;/rec-number&gt;&lt;foreign-keys&gt;&lt;key app="EN" db-id="w0ddxztrf5ftfnep5p55wxphpwf2psessta5" timestamp="1454534139"&gt;21&lt;/key&gt;&lt;/foreign-keys&gt;&lt;ref-type name="Book"&gt;6&lt;/ref-type&gt;&lt;contributors&gt;&lt;authors&gt;&lt;author&gt;Rubin, J &lt;/author&gt;&lt;author&gt;Chisnell, D&lt;/author&gt;&lt;/authors&gt;&lt;/contributors&gt;&lt;titles&gt;&lt;title&gt;Handbook of Usability Testing : How to Plan, Design, and Conduct Effective Tests&lt;/title&gt;&lt;/titles&gt;&lt;pages&gt;386&lt;/pages&gt;&lt;dates&gt;&lt;year&gt;2008&lt;/year&gt;&lt;/dates&gt;&lt;publisher&gt;Wiley&lt;/publisher&gt;&lt;isbn&gt;9780470185483&lt;/isbn&gt;&lt;urls&gt;&lt;/urls&gt;&lt;/record&gt;&lt;/Cite&gt;&lt;/EndNote&gt;</w:instrText>
      </w:r>
      <w:r w:rsidR="00421FD8" w:rsidRPr="0030702C">
        <w:rPr>
          <w:sz w:val="20"/>
          <w:szCs w:val="20"/>
          <w:lang w:val="en-GB"/>
        </w:rPr>
        <w:fldChar w:fldCharType="separate"/>
      </w:r>
      <w:r w:rsidR="00B25473" w:rsidRPr="0030702C">
        <w:rPr>
          <w:noProof/>
          <w:sz w:val="20"/>
          <w:szCs w:val="20"/>
          <w:lang w:val="en-GB"/>
        </w:rPr>
        <w:t>[27]</w:t>
      </w:r>
      <w:r w:rsidR="00421FD8" w:rsidRPr="0030702C">
        <w:rPr>
          <w:sz w:val="20"/>
          <w:szCs w:val="20"/>
          <w:lang w:val="en-GB"/>
        </w:rPr>
        <w:fldChar w:fldCharType="end"/>
      </w:r>
      <w:r w:rsidR="00D66F6A" w:rsidRPr="0030702C">
        <w:rPr>
          <w:sz w:val="20"/>
          <w:szCs w:val="20"/>
          <w:lang w:val="en-GB"/>
        </w:rPr>
        <w:t>, based on the severity of the problem, frequency and potential for affecting treatment</w:t>
      </w:r>
      <w:r w:rsidR="0031206F" w:rsidRPr="0030702C">
        <w:rPr>
          <w:sz w:val="20"/>
          <w:szCs w:val="20"/>
          <w:lang w:val="en-GB"/>
        </w:rPr>
        <w:t>.</w:t>
      </w:r>
      <w:r w:rsidR="00674398" w:rsidRPr="0030702C">
        <w:rPr>
          <w:sz w:val="20"/>
          <w:szCs w:val="20"/>
          <w:lang w:val="en-GB"/>
        </w:rPr>
        <w:t xml:space="preserve"> </w:t>
      </w:r>
      <w:r w:rsidR="00B23867" w:rsidRPr="0030702C">
        <w:rPr>
          <w:sz w:val="20"/>
          <w:szCs w:val="20"/>
          <w:lang w:val="en-GB"/>
        </w:rPr>
        <w:t xml:space="preserve">The grading </w:t>
      </w:r>
      <w:r w:rsidR="00B76A10" w:rsidRPr="0030702C">
        <w:rPr>
          <w:sz w:val="20"/>
          <w:szCs w:val="20"/>
          <w:lang w:val="en-GB"/>
        </w:rPr>
        <w:t xml:space="preserve">was done by </w:t>
      </w:r>
      <w:r w:rsidR="00D0666D" w:rsidRPr="0030702C">
        <w:rPr>
          <w:sz w:val="20"/>
          <w:szCs w:val="20"/>
          <w:lang w:val="en-GB"/>
        </w:rPr>
        <w:t>the authors (SSH, HK, KS)</w:t>
      </w:r>
      <w:r w:rsidR="00B76A10" w:rsidRPr="0030702C">
        <w:rPr>
          <w:sz w:val="20"/>
          <w:szCs w:val="20"/>
          <w:lang w:val="en-GB"/>
        </w:rPr>
        <w:t xml:space="preserve"> independently and </w:t>
      </w:r>
      <w:r w:rsidR="005A5951" w:rsidRPr="0030702C">
        <w:rPr>
          <w:sz w:val="20"/>
          <w:szCs w:val="20"/>
          <w:lang w:val="en-GB"/>
        </w:rPr>
        <w:t>subsequently</w:t>
      </w:r>
      <w:r w:rsidR="00B23867" w:rsidRPr="0030702C">
        <w:rPr>
          <w:sz w:val="20"/>
          <w:szCs w:val="20"/>
          <w:lang w:val="en-GB"/>
        </w:rPr>
        <w:t xml:space="preserve"> discussed until consensus was reached on each issue</w:t>
      </w:r>
      <w:r w:rsidR="005A5951" w:rsidRPr="0030702C">
        <w:rPr>
          <w:sz w:val="20"/>
          <w:szCs w:val="20"/>
          <w:lang w:val="en-GB"/>
        </w:rPr>
        <w:t xml:space="preserve"> of divergence</w:t>
      </w:r>
      <w:r w:rsidR="00B23867" w:rsidRPr="0030702C">
        <w:rPr>
          <w:sz w:val="20"/>
          <w:szCs w:val="20"/>
          <w:lang w:val="en-GB"/>
        </w:rPr>
        <w:t xml:space="preserve">. </w:t>
      </w:r>
    </w:p>
    <w:p w14:paraId="0982FAFC" w14:textId="77777777" w:rsidR="00704869" w:rsidRPr="0030702C" w:rsidRDefault="00704869" w:rsidP="00805C36">
      <w:pPr>
        <w:rPr>
          <w:sz w:val="20"/>
          <w:szCs w:val="20"/>
          <w:lang w:val="en-GB"/>
        </w:rPr>
      </w:pPr>
    </w:p>
    <w:p w14:paraId="41624B15" w14:textId="77777777" w:rsidR="0076736C" w:rsidRPr="0030702C" w:rsidRDefault="0076736C" w:rsidP="00806D4F">
      <w:pPr>
        <w:pStyle w:val="Heading3"/>
        <w:rPr>
          <w:rFonts w:ascii="Times New Roman" w:hAnsi="Times New Roman" w:cs="Times New Roman"/>
          <w:sz w:val="20"/>
          <w:szCs w:val="20"/>
        </w:rPr>
      </w:pPr>
      <w:r w:rsidRPr="0030702C">
        <w:rPr>
          <w:rFonts w:ascii="Times New Roman" w:hAnsi="Times New Roman" w:cs="Times New Roman"/>
          <w:sz w:val="20"/>
          <w:szCs w:val="20"/>
        </w:rPr>
        <w:t>Ethic</w:t>
      </w:r>
      <w:r w:rsidR="00D46B0B" w:rsidRPr="0030702C">
        <w:rPr>
          <w:rFonts w:ascii="Times New Roman" w:hAnsi="Times New Roman" w:cs="Times New Roman"/>
          <w:sz w:val="20"/>
          <w:szCs w:val="20"/>
        </w:rPr>
        <w:t>al considerations</w:t>
      </w:r>
    </w:p>
    <w:p w14:paraId="72E747E8" w14:textId="4A00D931" w:rsidR="0076736C" w:rsidRPr="0030702C" w:rsidRDefault="00821748" w:rsidP="003F1FA0">
      <w:pPr>
        <w:rPr>
          <w:sz w:val="20"/>
          <w:szCs w:val="20"/>
          <w:lang w:val="en-US"/>
        </w:rPr>
      </w:pPr>
      <w:r w:rsidRPr="0030702C">
        <w:rPr>
          <w:sz w:val="20"/>
          <w:szCs w:val="20"/>
          <w:lang w:val="en-GB"/>
        </w:rPr>
        <w:t xml:space="preserve">Confidentiality issues and adherence to all regulations regarding the registration, transfer, handling and storage of data were major issues during the development process. </w:t>
      </w:r>
      <w:r w:rsidR="00C84242" w:rsidRPr="0030702C">
        <w:rPr>
          <w:sz w:val="20"/>
          <w:szCs w:val="20"/>
          <w:lang w:val="en-GB"/>
        </w:rPr>
        <w:t xml:space="preserve">No data were stored on the </w:t>
      </w:r>
      <w:r w:rsidR="00C93A6E" w:rsidRPr="0030702C">
        <w:rPr>
          <w:sz w:val="20"/>
          <w:szCs w:val="20"/>
          <w:lang w:val="en-GB"/>
        </w:rPr>
        <w:t>tablets</w:t>
      </w:r>
      <w:r w:rsidR="00C217E8" w:rsidRPr="0030702C">
        <w:rPr>
          <w:sz w:val="20"/>
          <w:szCs w:val="20"/>
          <w:lang w:val="en-GB"/>
        </w:rPr>
        <w:t>.</w:t>
      </w:r>
      <w:r w:rsidR="00D0666D" w:rsidRPr="0030702C">
        <w:rPr>
          <w:sz w:val="20"/>
          <w:szCs w:val="20"/>
          <w:lang w:val="en-GB"/>
        </w:rPr>
        <w:t xml:space="preserve"> </w:t>
      </w:r>
      <w:r w:rsidR="00C84242" w:rsidRPr="0030702C">
        <w:rPr>
          <w:sz w:val="20"/>
          <w:szCs w:val="20"/>
          <w:lang w:val="en-US"/>
        </w:rPr>
        <w:t xml:space="preserve">The patients logged </w:t>
      </w:r>
      <w:r w:rsidR="00D3197E" w:rsidRPr="0030702C">
        <w:rPr>
          <w:sz w:val="20"/>
          <w:szCs w:val="20"/>
          <w:lang w:val="en-US"/>
        </w:rPr>
        <w:t xml:space="preserve">on </w:t>
      </w:r>
      <w:r w:rsidR="00C84242" w:rsidRPr="0030702C">
        <w:rPr>
          <w:sz w:val="20"/>
          <w:szCs w:val="20"/>
          <w:lang w:val="en-US"/>
        </w:rPr>
        <w:t xml:space="preserve">to </w:t>
      </w:r>
      <w:r w:rsidR="00C217E8" w:rsidRPr="0030702C">
        <w:rPr>
          <w:sz w:val="20"/>
          <w:szCs w:val="20"/>
          <w:lang w:val="en-US"/>
        </w:rPr>
        <w:t>Eir</w:t>
      </w:r>
      <w:r w:rsidR="00DE5338" w:rsidRPr="0030702C">
        <w:rPr>
          <w:sz w:val="20"/>
          <w:szCs w:val="20"/>
          <w:lang w:val="en-US"/>
        </w:rPr>
        <w:t>V3</w:t>
      </w:r>
      <w:r w:rsidR="00C84242" w:rsidRPr="0030702C">
        <w:rPr>
          <w:sz w:val="20"/>
          <w:szCs w:val="20"/>
          <w:lang w:val="en-US"/>
        </w:rPr>
        <w:t xml:space="preserve"> using a randomly generated study ID</w:t>
      </w:r>
      <w:r w:rsidR="00C217E8" w:rsidRPr="0030702C">
        <w:rPr>
          <w:sz w:val="20"/>
          <w:szCs w:val="20"/>
          <w:lang w:val="en-US"/>
        </w:rPr>
        <w:t xml:space="preserve"> securing their anonymity</w:t>
      </w:r>
      <w:r w:rsidR="00C84242" w:rsidRPr="0030702C">
        <w:rPr>
          <w:sz w:val="20"/>
          <w:szCs w:val="20"/>
          <w:lang w:val="en-US"/>
        </w:rPr>
        <w:t xml:space="preserve">. </w:t>
      </w:r>
      <w:r w:rsidR="00C217E8" w:rsidRPr="0030702C">
        <w:rPr>
          <w:sz w:val="20"/>
          <w:szCs w:val="20"/>
          <w:lang w:val="en-US"/>
        </w:rPr>
        <w:t>Accordingly, the list of patients presented to the physicians only included the patients’ study ID.</w:t>
      </w:r>
      <w:r w:rsidR="00385652" w:rsidRPr="0030702C">
        <w:rPr>
          <w:sz w:val="20"/>
          <w:szCs w:val="20"/>
          <w:lang w:val="en-US"/>
        </w:rPr>
        <w:t xml:space="preserve"> Patients received oral and written information about the study.</w:t>
      </w:r>
      <w:r w:rsidR="00C217E8" w:rsidRPr="0030702C">
        <w:rPr>
          <w:sz w:val="20"/>
          <w:szCs w:val="20"/>
          <w:lang w:val="en-US"/>
        </w:rPr>
        <w:t xml:space="preserve"> </w:t>
      </w:r>
      <w:r w:rsidR="0030702C">
        <w:rPr>
          <w:sz w:val="20"/>
          <w:szCs w:val="20"/>
          <w:lang w:val="en-US"/>
        </w:rPr>
        <w:t>Informed consent was obtained from all individual participants included in the study.</w:t>
      </w:r>
      <w:r w:rsidR="0030702C">
        <w:rPr>
          <w:sz w:val="20"/>
          <w:szCs w:val="20"/>
          <w:lang w:val="en-GB"/>
        </w:rPr>
        <w:t xml:space="preserve"> </w:t>
      </w:r>
      <w:r w:rsidR="0076736C" w:rsidRPr="0030702C">
        <w:rPr>
          <w:sz w:val="20"/>
          <w:szCs w:val="20"/>
          <w:lang w:val="en-GB"/>
        </w:rPr>
        <w:t>Approval was obtained from the Regional Committee for Med</w:t>
      </w:r>
      <w:r w:rsidR="008726FA" w:rsidRPr="0030702C">
        <w:rPr>
          <w:sz w:val="20"/>
          <w:szCs w:val="20"/>
          <w:lang w:val="en-GB"/>
        </w:rPr>
        <w:t xml:space="preserve">ical and Health Research Ethics </w:t>
      </w:r>
      <w:r w:rsidR="00D46B0B" w:rsidRPr="0030702C">
        <w:rPr>
          <w:sz w:val="20"/>
          <w:szCs w:val="20"/>
          <w:lang w:val="en-GB"/>
        </w:rPr>
        <w:t>(REK-2014/212</w:t>
      </w:r>
      <w:r w:rsidR="00157606" w:rsidRPr="0030702C">
        <w:rPr>
          <w:sz w:val="20"/>
          <w:szCs w:val="20"/>
          <w:lang w:val="en-GB"/>
        </w:rPr>
        <w:t xml:space="preserve"> and REK2015/185)</w:t>
      </w:r>
      <w:r w:rsidR="00617B1A" w:rsidRPr="0030702C">
        <w:rPr>
          <w:sz w:val="20"/>
          <w:szCs w:val="20"/>
          <w:lang w:val="en-GB"/>
        </w:rPr>
        <w:t>.</w:t>
      </w:r>
      <w:r w:rsidR="0076736C" w:rsidRPr="0030702C">
        <w:rPr>
          <w:sz w:val="20"/>
          <w:szCs w:val="20"/>
          <w:lang w:val="en-GB"/>
        </w:rPr>
        <w:t xml:space="preserve"> </w:t>
      </w:r>
    </w:p>
    <w:p w14:paraId="2DBE82F9" w14:textId="07080F31" w:rsidR="005A1EAB" w:rsidRPr="0030702C" w:rsidRDefault="005A1EAB">
      <w:pPr>
        <w:pStyle w:val="Heading2"/>
        <w:rPr>
          <w:rFonts w:ascii="Times New Roman" w:hAnsi="Times New Roman" w:cs="Times New Roman"/>
          <w:sz w:val="20"/>
          <w:szCs w:val="20"/>
          <w:lang w:val="en-GB"/>
        </w:rPr>
      </w:pPr>
      <w:r w:rsidRPr="0030702C">
        <w:rPr>
          <w:rFonts w:ascii="Times New Roman" w:hAnsi="Times New Roman" w:cs="Times New Roman"/>
          <w:sz w:val="20"/>
          <w:szCs w:val="20"/>
          <w:lang w:val="en-GB"/>
        </w:rPr>
        <w:t>Results</w:t>
      </w:r>
    </w:p>
    <w:p w14:paraId="6A5C4FD6" w14:textId="738E1DFB" w:rsidR="000D11B9" w:rsidRPr="0030702C" w:rsidRDefault="009673E2" w:rsidP="000D11B9">
      <w:pPr>
        <w:rPr>
          <w:sz w:val="20"/>
          <w:szCs w:val="20"/>
          <w:lang w:val="en-US"/>
        </w:rPr>
      </w:pPr>
      <w:r w:rsidRPr="0030702C">
        <w:rPr>
          <w:sz w:val="20"/>
          <w:szCs w:val="20"/>
          <w:lang w:val="en-GB"/>
        </w:rPr>
        <w:t>Seventy-</w:t>
      </w:r>
      <w:r w:rsidR="00941F8D">
        <w:rPr>
          <w:sz w:val="20"/>
          <w:szCs w:val="20"/>
          <w:lang w:val="en-GB"/>
        </w:rPr>
        <w:t>t</w:t>
      </w:r>
      <w:r w:rsidR="00941F8D" w:rsidRPr="0030702C">
        <w:rPr>
          <w:sz w:val="20"/>
          <w:szCs w:val="20"/>
          <w:lang w:val="en-GB"/>
        </w:rPr>
        <w:t xml:space="preserve">hree </w:t>
      </w:r>
      <w:r w:rsidR="00704869" w:rsidRPr="0030702C">
        <w:rPr>
          <w:sz w:val="20"/>
          <w:szCs w:val="20"/>
          <w:lang w:val="en-GB"/>
        </w:rPr>
        <w:t xml:space="preserve">Eir registrations were performed by </w:t>
      </w:r>
      <w:r w:rsidR="00D80C39" w:rsidRPr="0030702C">
        <w:rPr>
          <w:sz w:val="20"/>
          <w:szCs w:val="20"/>
          <w:lang w:val="en-GB"/>
        </w:rPr>
        <w:t>37</w:t>
      </w:r>
      <w:r w:rsidR="00704869" w:rsidRPr="0030702C">
        <w:rPr>
          <w:sz w:val="20"/>
          <w:szCs w:val="20"/>
          <w:lang w:val="en-GB"/>
        </w:rPr>
        <w:t xml:space="preserve"> patients</w:t>
      </w:r>
      <w:r w:rsidR="00D3197E" w:rsidRPr="0030702C">
        <w:rPr>
          <w:sz w:val="20"/>
          <w:szCs w:val="20"/>
          <w:lang w:val="en-GB"/>
        </w:rPr>
        <w:t>,</w:t>
      </w:r>
      <w:r w:rsidR="00704869" w:rsidRPr="0030702C">
        <w:rPr>
          <w:sz w:val="20"/>
          <w:szCs w:val="20"/>
          <w:lang w:val="en-GB"/>
        </w:rPr>
        <w:t xml:space="preserve"> and </w:t>
      </w:r>
      <w:r w:rsidR="00206B9E" w:rsidRPr="0030702C">
        <w:rPr>
          <w:sz w:val="20"/>
          <w:szCs w:val="20"/>
          <w:lang w:val="en-GB"/>
        </w:rPr>
        <w:t>17</w:t>
      </w:r>
      <w:r w:rsidR="00704869" w:rsidRPr="0030702C">
        <w:rPr>
          <w:sz w:val="20"/>
          <w:szCs w:val="20"/>
          <w:lang w:val="en-GB"/>
        </w:rPr>
        <w:t xml:space="preserve"> </w:t>
      </w:r>
      <w:r w:rsidR="00BA14C9" w:rsidRPr="0030702C">
        <w:rPr>
          <w:sz w:val="20"/>
          <w:szCs w:val="20"/>
          <w:lang w:val="en-GB"/>
        </w:rPr>
        <w:t>physicians</w:t>
      </w:r>
      <w:r w:rsidR="001D2BEE">
        <w:rPr>
          <w:sz w:val="20"/>
          <w:szCs w:val="20"/>
          <w:lang w:val="en-GB"/>
        </w:rPr>
        <w:t xml:space="preserve"> used the results in </w:t>
      </w:r>
      <w:r w:rsidR="001D2BEE" w:rsidRPr="001D2BEE">
        <w:rPr>
          <w:i/>
          <w:sz w:val="20"/>
          <w:szCs w:val="20"/>
          <w:lang w:val="en-GB"/>
        </w:rPr>
        <w:t>E</w:t>
      </w:r>
      <w:r w:rsidR="00BA14C9" w:rsidRPr="0030702C">
        <w:rPr>
          <w:i/>
          <w:sz w:val="20"/>
          <w:szCs w:val="20"/>
          <w:lang w:val="en-GB"/>
        </w:rPr>
        <w:t>ir-Doctor</w:t>
      </w:r>
      <w:r w:rsidR="007E47C1" w:rsidRPr="0030702C">
        <w:rPr>
          <w:sz w:val="20"/>
          <w:szCs w:val="20"/>
          <w:lang w:val="en-GB"/>
        </w:rPr>
        <w:t xml:space="preserve"> (Table </w:t>
      </w:r>
      <w:r w:rsidR="00582B6F" w:rsidRPr="0030702C">
        <w:rPr>
          <w:sz w:val="20"/>
          <w:szCs w:val="20"/>
          <w:lang w:val="en-GB"/>
        </w:rPr>
        <w:t>2</w:t>
      </w:r>
      <w:r w:rsidR="007E47C1" w:rsidRPr="0030702C">
        <w:rPr>
          <w:sz w:val="20"/>
          <w:szCs w:val="20"/>
          <w:lang w:val="en-GB"/>
        </w:rPr>
        <w:t>).</w:t>
      </w:r>
      <w:r w:rsidR="000D11B9" w:rsidRPr="0030702C">
        <w:rPr>
          <w:sz w:val="20"/>
          <w:szCs w:val="20"/>
          <w:lang w:val="en-GB"/>
        </w:rPr>
        <w:t xml:space="preserve"> </w:t>
      </w:r>
      <w:r w:rsidR="00B76A10" w:rsidRPr="0030702C">
        <w:rPr>
          <w:sz w:val="20"/>
          <w:szCs w:val="20"/>
          <w:lang w:val="en-GB"/>
        </w:rPr>
        <w:t>Twenty-two (</w:t>
      </w:r>
      <w:r w:rsidR="000D11B9" w:rsidRPr="0030702C">
        <w:rPr>
          <w:sz w:val="20"/>
          <w:szCs w:val="20"/>
          <w:lang w:val="en-GB"/>
        </w:rPr>
        <w:t>60%</w:t>
      </w:r>
      <w:r w:rsidR="00B76A10" w:rsidRPr="0030702C">
        <w:rPr>
          <w:sz w:val="20"/>
          <w:szCs w:val="20"/>
          <w:lang w:val="en-GB"/>
        </w:rPr>
        <w:t>)</w:t>
      </w:r>
      <w:r w:rsidR="001216B4">
        <w:rPr>
          <w:sz w:val="20"/>
          <w:szCs w:val="20"/>
          <w:lang w:val="en-GB"/>
        </w:rPr>
        <w:t xml:space="preserve"> of the</w:t>
      </w:r>
      <w:r w:rsidR="000D11B9" w:rsidRPr="0030702C">
        <w:rPr>
          <w:sz w:val="20"/>
          <w:szCs w:val="20"/>
          <w:lang w:val="en-GB"/>
        </w:rPr>
        <w:t xml:space="preserve"> patients received treatment with palliative intention</w:t>
      </w:r>
      <w:r w:rsidR="00302C7A" w:rsidRPr="0030702C">
        <w:rPr>
          <w:sz w:val="20"/>
          <w:szCs w:val="20"/>
          <w:lang w:val="en-GB"/>
        </w:rPr>
        <w:t>,</w:t>
      </w:r>
      <w:r w:rsidR="00E32876" w:rsidRPr="0030702C">
        <w:rPr>
          <w:sz w:val="20"/>
          <w:szCs w:val="20"/>
          <w:lang w:val="en-GB"/>
        </w:rPr>
        <w:t xml:space="preserve"> while 40% received curative treatment.</w:t>
      </w:r>
      <w:r w:rsidR="001B5318">
        <w:rPr>
          <w:sz w:val="20"/>
          <w:szCs w:val="20"/>
          <w:lang w:val="en-GB"/>
        </w:rPr>
        <w:t xml:space="preserve"> Gastrointestinal cancers were most common (32%).</w:t>
      </w:r>
      <w:r w:rsidR="00E32876" w:rsidRPr="0030702C">
        <w:rPr>
          <w:sz w:val="20"/>
          <w:szCs w:val="20"/>
          <w:lang w:val="en-GB"/>
        </w:rPr>
        <w:t xml:space="preserve"> </w:t>
      </w:r>
      <w:r w:rsidR="00B377CC">
        <w:rPr>
          <w:sz w:val="20"/>
          <w:szCs w:val="20"/>
          <w:lang w:val="en-GB"/>
        </w:rPr>
        <w:t>Mean age was 64 years</w:t>
      </w:r>
      <w:r w:rsidR="00587490">
        <w:rPr>
          <w:sz w:val="20"/>
          <w:szCs w:val="20"/>
          <w:lang w:val="en-GB"/>
        </w:rPr>
        <w:t xml:space="preserve"> (SD 11.3)</w:t>
      </w:r>
      <w:r w:rsidR="00610057">
        <w:rPr>
          <w:sz w:val="20"/>
          <w:szCs w:val="20"/>
          <w:lang w:val="en-GB"/>
        </w:rPr>
        <w:t>,</w:t>
      </w:r>
      <w:r w:rsidR="00B377CC">
        <w:rPr>
          <w:sz w:val="20"/>
          <w:szCs w:val="20"/>
          <w:lang w:val="en-GB"/>
        </w:rPr>
        <w:t xml:space="preserve"> and 40% of the patients were male. The median number of reported symptoms were 7</w:t>
      </w:r>
      <w:r w:rsidR="00941F8D">
        <w:rPr>
          <w:sz w:val="20"/>
          <w:szCs w:val="20"/>
          <w:lang w:val="en-GB"/>
        </w:rPr>
        <w:t xml:space="preserve"> (1-15)</w:t>
      </w:r>
      <w:r w:rsidR="00B377CC">
        <w:rPr>
          <w:sz w:val="20"/>
          <w:szCs w:val="20"/>
          <w:lang w:val="en-GB"/>
        </w:rPr>
        <w:t>.</w:t>
      </w:r>
      <w:r w:rsidR="002A3AA3">
        <w:rPr>
          <w:sz w:val="20"/>
          <w:szCs w:val="20"/>
          <w:lang w:val="en-GB"/>
        </w:rPr>
        <w:t xml:space="preserve"> </w:t>
      </w:r>
      <w:r w:rsidR="00E32876" w:rsidRPr="0030702C">
        <w:rPr>
          <w:sz w:val="20"/>
          <w:szCs w:val="20"/>
          <w:lang w:val="en-GB"/>
        </w:rPr>
        <w:t>Median Karnofsky score was 80</w:t>
      </w:r>
      <w:r w:rsidR="00941F8D">
        <w:rPr>
          <w:sz w:val="20"/>
          <w:szCs w:val="20"/>
          <w:lang w:val="en-GB"/>
        </w:rPr>
        <w:t xml:space="preserve"> (50-100)</w:t>
      </w:r>
      <w:r w:rsidR="00D3197E" w:rsidRPr="0030702C">
        <w:rPr>
          <w:sz w:val="20"/>
          <w:szCs w:val="20"/>
          <w:lang w:val="en-GB"/>
        </w:rPr>
        <w:t>.</w:t>
      </w:r>
      <w:r w:rsidR="00CE0C97">
        <w:rPr>
          <w:sz w:val="20"/>
          <w:szCs w:val="20"/>
          <w:lang w:val="en-GB"/>
        </w:rPr>
        <w:t xml:space="preserve"> </w:t>
      </w:r>
      <w:r w:rsidR="000D11B9" w:rsidRPr="0030702C">
        <w:rPr>
          <w:sz w:val="20"/>
          <w:szCs w:val="20"/>
          <w:lang w:val="en-GB"/>
        </w:rPr>
        <w:t>Fifty-one percent of the patients used tablet</w:t>
      </w:r>
      <w:r w:rsidR="00120C4C">
        <w:rPr>
          <w:sz w:val="20"/>
          <w:szCs w:val="20"/>
          <w:lang w:val="en-GB"/>
        </w:rPr>
        <w:t xml:space="preserve">s </w:t>
      </w:r>
      <w:r w:rsidR="007E47C1" w:rsidRPr="0030702C">
        <w:rPr>
          <w:sz w:val="20"/>
          <w:szCs w:val="20"/>
          <w:lang w:val="en-GB"/>
        </w:rPr>
        <w:t>every day</w:t>
      </w:r>
      <w:r w:rsidR="000D11B9" w:rsidRPr="0030702C">
        <w:rPr>
          <w:sz w:val="20"/>
          <w:szCs w:val="20"/>
          <w:lang w:val="en-GB"/>
        </w:rPr>
        <w:t xml:space="preserve">, while 35% had never used a tablet </w:t>
      </w:r>
      <w:r w:rsidR="00BA14C9" w:rsidRPr="0030702C">
        <w:rPr>
          <w:sz w:val="20"/>
          <w:szCs w:val="20"/>
          <w:lang w:val="en-GB"/>
        </w:rPr>
        <w:t>prior to the study</w:t>
      </w:r>
      <w:r w:rsidR="000D11B9" w:rsidRPr="0030702C">
        <w:rPr>
          <w:sz w:val="20"/>
          <w:szCs w:val="20"/>
          <w:lang w:val="en-GB"/>
        </w:rPr>
        <w:t xml:space="preserve">. </w:t>
      </w:r>
    </w:p>
    <w:p w14:paraId="7771FC46" w14:textId="77777777" w:rsidR="00806D4F" w:rsidRPr="0030702C" w:rsidRDefault="00806D4F" w:rsidP="00C93AED">
      <w:pPr>
        <w:rPr>
          <w:sz w:val="20"/>
          <w:szCs w:val="20"/>
          <w:lang w:val="en-US"/>
        </w:rPr>
      </w:pPr>
    </w:p>
    <w:p w14:paraId="5FAAD610" w14:textId="24BD7063" w:rsidR="006319D4" w:rsidRPr="0030702C" w:rsidRDefault="00D979BD" w:rsidP="00D979BD">
      <w:pPr>
        <w:widowControl w:val="0"/>
        <w:autoSpaceDE w:val="0"/>
        <w:autoSpaceDN w:val="0"/>
        <w:adjustRightInd w:val="0"/>
        <w:spacing w:after="240"/>
        <w:rPr>
          <w:sz w:val="20"/>
          <w:szCs w:val="20"/>
          <w:lang w:val="en-US"/>
        </w:rPr>
      </w:pPr>
      <w:r w:rsidRPr="0030702C">
        <w:rPr>
          <w:sz w:val="20"/>
          <w:szCs w:val="20"/>
          <w:lang w:val="en-US"/>
        </w:rPr>
        <w:t xml:space="preserve">Seventeen </w:t>
      </w:r>
      <w:r w:rsidR="005047EC" w:rsidRPr="0030702C">
        <w:rPr>
          <w:sz w:val="20"/>
          <w:szCs w:val="20"/>
          <w:lang w:val="en-US"/>
        </w:rPr>
        <w:t>physicians were enrolled</w:t>
      </w:r>
      <w:r w:rsidR="00F03391" w:rsidRPr="0030702C">
        <w:rPr>
          <w:sz w:val="20"/>
          <w:szCs w:val="20"/>
          <w:lang w:val="en-US"/>
        </w:rPr>
        <w:t>. F</w:t>
      </w:r>
      <w:r w:rsidR="005047EC" w:rsidRPr="0030702C">
        <w:rPr>
          <w:sz w:val="20"/>
          <w:szCs w:val="20"/>
          <w:lang w:val="en-US"/>
        </w:rPr>
        <w:t>ive work</w:t>
      </w:r>
      <w:r w:rsidR="00F03391" w:rsidRPr="0030702C">
        <w:rPr>
          <w:sz w:val="20"/>
          <w:szCs w:val="20"/>
          <w:lang w:val="en-US"/>
        </w:rPr>
        <w:t>ed</w:t>
      </w:r>
      <w:r w:rsidR="005047EC" w:rsidRPr="0030702C">
        <w:rPr>
          <w:sz w:val="20"/>
          <w:szCs w:val="20"/>
          <w:lang w:val="en-US"/>
        </w:rPr>
        <w:t xml:space="preserve"> as GPs and 12 as oncologists</w:t>
      </w:r>
      <w:r w:rsidR="009E0357" w:rsidRPr="0030702C">
        <w:rPr>
          <w:sz w:val="20"/>
          <w:szCs w:val="20"/>
          <w:lang w:val="en-US"/>
        </w:rPr>
        <w:t xml:space="preserve">. </w:t>
      </w:r>
      <w:r w:rsidR="00AB068D" w:rsidRPr="0030702C">
        <w:rPr>
          <w:sz w:val="20"/>
          <w:szCs w:val="20"/>
          <w:lang w:val="en-US"/>
        </w:rPr>
        <w:t>Mean age for physicians was 48 years (SD 11.7)</w:t>
      </w:r>
      <w:r w:rsidR="00234A01" w:rsidRPr="0030702C">
        <w:rPr>
          <w:sz w:val="20"/>
          <w:szCs w:val="20"/>
          <w:lang w:val="en-US"/>
        </w:rPr>
        <w:t xml:space="preserve">  </w:t>
      </w:r>
      <w:r w:rsidRPr="0030702C">
        <w:rPr>
          <w:sz w:val="20"/>
          <w:szCs w:val="20"/>
          <w:lang w:val="en-US"/>
        </w:rPr>
        <w:t xml:space="preserve"> </w:t>
      </w:r>
    </w:p>
    <w:p w14:paraId="42381993" w14:textId="1A5F8358" w:rsidR="00FF5AC1" w:rsidRPr="0030702C" w:rsidRDefault="00FF5AC1" w:rsidP="00806D4F">
      <w:pPr>
        <w:pStyle w:val="Heading3"/>
        <w:rPr>
          <w:rStyle w:val="IntenseEmphasis"/>
          <w:rFonts w:ascii="Times New Roman" w:hAnsi="Times New Roman" w:cs="Times New Roman"/>
          <w:b/>
          <w:bCs w:val="0"/>
          <w:i/>
          <w:iCs w:val="0"/>
          <w:color w:val="243F60" w:themeColor="accent1" w:themeShade="7F"/>
          <w:sz w:val="20"/>
          <w:szCs w:val="20"/>
        </w:rPr>
      </w:pPr>
      <w:r w:rsidRPr="0030702C">
        <w:rPr>
          <w:rStyle w:val="IntenseEmphasis"/>
          <w:rFonts w:ascii="Times New Roman" w:hAnsi="Times New Roman" w:cs="Times New Roman"/>
          <w:b/>
          <w:bCs w:val="0"/>
          <w:i/>
          <w:iCs w:val="0"/>
          <w:color w:val="243F60" w:themeColor="accent1" w:themeShade="7F"/>
          <w:sz w:val="20"/>
          <w:szCs w:val="20"/>
        </w:rPr>
        <w:t>Use of Eir</w:t>
      </w:r>
      <w:r w:rsidR="009E0357" w:rsidRPr="0030702C">
        <w:rPr>
          <w:rStyle w:val="IntenseEmphasis"/>
          <w:rFonts w:ascii="Times New Roman" w:hAnsi="Times New Roman" w:cs="Times New Roman"/>
          <w:b/>
          <w:bCs w:val="0"/>
          <w:i/>
          <w:iCs w:val="0"/>
          <w:color w:val="243F60" w:themeColor="accent1" w:themeShade="7F"/>
          <w:sz w:val="20"/>
          <w:szCs w:val="20"/>
        </w:rPr>
        <w:t>V3</w:t>
      </w:r>
    </w:p>
    <w:p w14:paraId="4A6A24F0" w14:textId="3F483122" w:rsidR="00DE1B57" w:rsidRPr="0030702C" w:rsidRDefault="00D82E47" w:rsidP="005047EC">
      <w:pPr>
        <w:rPr>
          <w:sz w:val="20"/>
          <w:szCs w:val="20"/>
          <w:lang w:val="en-US"/>
        </w:rPr>
      </w:pPr>
      <w:r w:rsidRPr="0030702C">
        <w:rPr>
          <w:sz w:val="20"/>
          <w:szCs w:val="20"/>
          <w:lang w:val="en-GB"/>
        </w:rPr>
        <w:t>O</w:t>
      </w:r>
      <w:r w:rsidR="00D3197E" w:rsidRPr="0030702C">
        <w:rPr>
          <w:sz w:val="20"/>
          <w:szCs w:val="20"/>
          <w:lang w:val="en-GB"/>
        </w:rPr>
        <w:t>f the</w:t>
      </w:r>
      <w:r w:rsidR="00D8159E" w:rsidRPr="0030702C">
        <w:rPr>
          <w:sz w:val="20"/>
          <w:szCs w:val="20"/>
          <w:lang w:val="en-GB"/>
        </w:rPr>
        <w:t xml:space="preserve"> </w:t>
      </w:r>
      <w:r w:rsidRPr="0030702C">
        <w:rPr>
          <w:sz w:val="20"/>
          <w:szCs w:val="20"/>
          <w:lang w:val="en-GB"/>
        </w:rPr>
        <w:t>73</w:t>
      </w:r>
      <w:r w:rsidR="0038744B" w:rsidRPr="0030702C">
        <w:rPr>
          <w:sz w:val="20"/>
          <w:szCs w:val="20"/>
          <w:lang w:val="en-GB"/>
        </w:rPr>
        <w:t xml:space="preserve"> Eir registrations</w:t>
      </w:r>
      <w:r w:rsidR="00BA79BB" w:rsidRPr="0030702C">
        <w:rPr>
          <w:sz w:val="20"/>
          <w:szCs w:val="20"/>
          <w:lang w:val="en-GB"/>
        </w:rPr>
        <w:t xml:space="preserve"> completed by patients</w:t>
      </w:r>
      <w:r w:rsidR="00D3197E" w:rsidRPr="0030702C">
        <w:rPr>
          <w:sz w:val="20"/>
          <w:szCs w:val="20"/>
          <w:lang w:val="en-GB"/>
        </w:rPr>
        <w:t>,</w:t>
      </w:r>
      <w:r w:rsidR="0038744B" w:rsidRPr="0030702C">
        <w:rPr>
          <w:sz w:val="20"/>
          <w:szCs w:val="20"/>
          <w:lang w:val="en-GB"/>
        </w:rPr>
        <w:t xml:space="preserve"> </w:t>
      </w:r>
      <w:r w:rsidR="008A5415" w:rsidRPr="0030702C">
        <w:rPr>
          <w:sz w:val="20"/>
          <w:szCs w:val="20"/>
          <w:lang w:val="en-GB"/>
        </w:rPr>
        <w:t>53</w:t>
      </w:r>
      <w:r w:rsidR="00D3197E" w:rsidRPr="0030702C">
        <w:rPr>
          <w:sz w:val="20"/>
          <w:szCs w:val="20"/>
          <w:lang w:val="en-GB"/>
        </w:rPr>
        <w:t xml:space="preserve"> were completed</w:t>
      </w:r>
      <w:r w:rsidR="008A5415" w:rsidRPr="0030702C">
        <w:rPr>
          <w:sz w:val="20"/>
          <w:szCs w:val="20"/>
          <w:lang w:val="en-GB"/>
        </w:rPr>
        <w:t xml:space="preserve"> a</w:t>
      </w:r>
      <w:r w:rsidR="0038744B" w:rsidRPr="0030702C">
        <w:rPr>
          <w:sz w:val="20"/>
          <w:szCs w:val="20"/>
          <w:lang w:val="en-GB"/>
        </w:rPr>
        <w:t>t the outpatient clinic</w:t>
      </w:r>
      <w:r w:rsidR="006D56BE" w:rsidRPr="0030702C">
        <w:rPr>
          <w:sz w:val="20"/>
          <w:szCs w:val="20"/>
          <w:lang w:val="en-GB"/>
        </w:rPr>
        <w:t>s</w:t>
      </w:r>
      <w:r w:rsidR="00D67C76" w:rsidRPr="0030702C">
        <w:rPr>
          <w:sz w:val="20"/>
          <w:szCs w:val="20"/>
          <w:lang w:val="en-GB"/>
        </w:rPr>
        <w:t>, 10 at home and 10</w:t>
      </w:r>
      <w:r w:rsidR="0038744B" w:rsidRPr="0030702C">
        <w:rPr>
          <w:sz w:val="20"/>
          <w:szCs w:val="20"/>
          <w:lang w:val="en-GB"/>
        </w:rPr>
        <w:t xml:space="preserve"> at the GP´s office.</w:t>
      </w:r>
      <w:r w:rsidR="006D482A" w:rsidRPr="0030702C">
        <w:rPr>
          <w:sz w:val="20"/>
          <w:szCs w:val="20"/>
          <w:lang w:val="en-GB"/>
        </w:rPr>
        <w:t xml:space="preserve"> </w:t>
      </w:r>
      <w:r w:rsidR="006E6E02" w:rsidRPr="0030702C">
        <w:rPr>
          <w:sz w:val="20"/>
          <w:szCs w:val="20"/>
          <w:lang w:val="en-GB"/>
        </w:rPr>
        <w:t xml:space="preserve">The </w:t>
      </w:r>
      <w:r w:rsidR="00BE61E0" w:rsidRPr="0030702C">
        <w:rPr>
          <w:sz w:val="20"/>
          <w:szCs w:val="20"/>
          <w:lang w:val="en-GB"/>
        </w:rPr>
        <w:t>17</w:t>
      </w:r>
      <w:r w:rsidR="00E020DD" w:rsidRPr="0030702C">
        <w:rPr>
          <w:sz w:val="20"/>
          <w:szCs w:val="20"/>
          <w:lang w:val="en-GB"/>
        </w:rPr>
        <w:t xml:space="preserve"> </w:t>
      </w:r>
      <w:r w:rsidR="008A5415" w:rsidRPr="0030702C">
        <w:rPr>
          <w:sz w:val="20"/>
          <w:szCs w:val="20"/>
          <w:lang w:val="en-GB"/>
        </w:rPr>
        <w:t>ph</w:t>
      </w:r>
      <w:r w:rsidR="00BE61E0" w:rsidRPr="0030702C">
        <w:rPr>
          <w:sz w:val="20"/>
          <w:szCs w:val="20"/>
          <w:lang w:val="en-GB"/>
        </w:rPr>
        <w:t>ys</w:t>
      </w:r>
      <w:r w:rsidR="006D482A" w:rsidRPr="0030702C">
        <w:rPr>
          <w:sz w:val="20"/>
          <w:szCs w:val="20"/>
          <w:lang w:val="en-GB"/>
        </w:rPr>
        <w:t>i</w:t>
      </w:r>
      <w:r w:rsidR="00BE61E0" w:rsidRPr="0030702C">
        <w:rPr>
          <w:sz w:val="20"/>
          <w:szCs w:val="20"/>
          <w:lang w:val="en-GB"/>
        </w:rPr>
        <w:t>ci</w:t>
      </w:r>
      <w:r w:rsidR="006D482A" w:rsidRPr="0030702C">
        <w:rPr>
          <w:sz w:val="20"/>
          <w:szCs w:val="20"/>
          <w:lang w:val="en-GB"/>
        </w:rPr>
        <w:t>ans</w:t>
      </w:r>
      <w:r w:rsidR="00B4768A" w:rsidRPr="0030702C">
        <w:rPr>
          <w:sz w:val="20"/>
          <w:szCs w:val="20"/>
          <w:lang w:val="en-GB"/>
        </w:rPr>
        <w:t xml:space="preserve"> used EirV3 in a total of</w:t>
      </w:r>
      <w:r w:rsidR="001F3A21" w:rsidRPr="0030702C">
        <w:rPr>
          <w:sz w:val="20"/>
          <w:szCs w:val="20"/>
          <w:lang w:val="en-GB"/>
        </w:rPr>
        <w:t xml:space="preserve"> 59 consultations (range 1</w:t>
      </w:r>
      <w:r w:rsidR="00BD77ED" w:rsidRPr="0030702C">
        <w:rPr>
          <w:sz w:val="20"/>
          <w:szCs w:val="20"/>
          <w:lang w:val="en-GB"/>
        </w:rPr>
        <w:t>–</w:t>
      </w:r>
      <w:r w:rsidR="001F3A21" w:rsidRPr="0030702C">
        <w:rPr>
          <w:sz w:val="20"/>
          <w:szCs w:val="20"/>
          <w:lang w:val="en-GB"/>
        </w:rPr>
        <w:t>5).</w:t>
      </w:r>
      <w:r w:rsidR="008A5415" w:rsidRPr="0030702C">
        <w:rPr>
          <w:sz w:val="20"/>
          <w:szCs w:val="20"/>
          <w:lang w:val="en-GB"/>
        </w:rPr>
        <w:t xml:space="preserve"> </w:t>
      </w:r>
      <w:r w:rsidR="00D3197E" w:rsidRPr="0030702C">
        <w:rPr>
          <w:sz w:val="20"/>
          <w:szCs w:val="20"/>
          <w:lang w:val="en-GB"/>
        </w:rPr>
        <w:t xml:space="preserve">No technological difficulties were encountered in any of the three settings. </w:t>
      </w:r>
      <w:r w:rsidR="006D56BE" w:rsidRPr="0030702C">
        <w:rPr>
          <w:sz w:val="20"/>
          <w:szCs w:val="20"/>
          <w:lang w:val="en-GB"/>
        </w:rPr>
        <w:t>All participants managed to use EirV3</w:t>
      </w:r>
      <w:r w:rsidR="001216B4">
        <w:rPr>
          <w:sz w:val="20"/>
          <w:szCs w:val="20"/>
          <w:lang w:val="en-GB"/>
        </w:rPr>
        <w:t>,</w:t>
      </w:r>
      <w:r w:rsidR="00186817" w:rsidRPr="0030702C">
        <w:rPr>
          <w:sz w:val="20"/>
          <w:szCs w:val="20"/>
          <w:lang w:val="en-GB"/>
        </w:rPr>
        <w:t xml:space="preserve"> and the</w:t>
      </w:r>
      <w:r w:rsidR="005E779F" w:rsidRPr="0030702C">
        <w:rPr>
          <w:sz w:val="20"/>
          <w:szCs w:val="20"/>
          <w:lang w:val="en-GB"/>
        </w:rPr>
        <w:t xml:space="preserve"> </w:t>
      </w:r>
      <w:r w:rsidR="00186817" w:rsidRPr="0030702C">
        <w:rPr>
          <w:sz w:val="20"/>
          <w:szCs w:val="20"/>
          <w:lang w:val="en-GB"/>
        </w:rPr>
        <w:t>m</w:t>
      </w:r>
      <w:r w:rsidR="005872B8" w:rsidRPr="0030702C">
        <w:rPr>
          <w:sz w:val="20"/>
          <w:szCs w:val="20"/>
          <w:lang w:val="en-GB"/>
        </w:rPr>
        <w:t xml:space="preserve">edian </w:t>
      </w:r>
      <w:r w:rsidR="00FD26A9" w:rsidRPr="0030702C">
        <w:rPr>
          <w:sz w:val="20"/>
          <w:szCs w:val="20"/>
          <w:lang w:val="en-GB"/>
        </w:rPr>
        <w:t>time used to complete</w:t>
      </w:r>
      <w:r w:rsidR="007450ED" w:rsidRPr="0030702C">
        <w:rPr>
          <w:sz w:val="20"/>
          <w:szCs w:val="20"/>
          <w:lang w:val="en-US"/>
        </w:rPr>
        <w:t xml:space="preserve"> </w:t>
      </w:r>
      <w:r w:rsidR="00BA14C9" w:rsidRPr="0030702C">
        <w:rPr>
          <w:sz w:val="20"/>
          <w:szCs w:val="20"/>
          <w:lang w:val="en-US"/>
        </w:rPr>
        <w:t xml:space="preserve">the </w:t>
      </w:r>
      <w:r w:rsidR="00BA14C9" w:rsidRPr="0030702C">
        <w:rPr>
          <w:i/>
          <w:sz w:val="20"/>
          <w:szCs w:val="20"/>
          <w:lang w:val="en-US"/>
        </w:rPr>
        <w:t>Eir-Patient</w:t>
      </w:r>
      <w:r w:rsidR="007450ED" w:rsidRPr="0030702C">
        <w:rPr>
          <w:sz w:val="20"/>
          <w:szCs w:val="20"/>
          <w:lang w:val="en-US"/>
        </w:rPr>
        <w:t xml:space="preserve"> the first time was 10 minutes and 20 seconds. </w:t>
      </w:r>
    </w:p>
    <w:p w14:paraId="0BFE8DF2" w14:textId="77777777" w:rsidR="006D56BE" w:rsidRPr="0030702C" w:rsidRDefault="006D56BE" w:rsidP="001D6974">
      <w:pPr>
        <w:rPr>
          <w:rStyle w:val="IntenseEmphasis"/>
          <w:sz w:val="20"/>
          <w:szCs w:val="20"/>
          <w:lang w:val="en-US"/>
        </w:rPr>
      </w:pPr>
    </w:p>
    <w:p w14:paraId="2D47E785" w14:textId="5E0F8FA3" w:rsidR="006D56BE" w:rsidRPr="0030702C" w:rsidRDefault="006D56BE" w:rsidP="00806D4F">
      <w:pPr>
        <w:pStyle w:val="Heading3"/>
        <w:rPr>
          <w:rFonts w:ascii="Times New Roman" w:hAnsi="Times New Roman" w:cs="Times New Roman"/>
          <w:sz w:val="20"/>
          <w:szCs w:val="20"/>
        </w:rPr>
      </w:pPr>
      <w:r w:rsidRPr="0030702C">
        <w:rPr>
          <w:rStyle w:val="IntenseEmphasis"/>
          <w:rFonts w:ascii="Times New Roman" w:hAnsi="Times New Roman" w:cs="Times New Roman"/>
          <w:b/>
          <w:bCs w:val="0"/>
          <w:i/>
          <w:iCs w:val="0"/>
          <w:color w:val="243F60" w:themeColor="accent1" w:themeShade="7F"/>
          <w:sz w:val="20"/>
          <w:szCs w:val="20"/>
        </w:rPr>
        <w:t>Usability issues</w:t>
      </w:r>
    </w:p>
    <w:p w14:paraId="390B9B7B" w14:textId="7EFBED24" w:rsidR="003B4034" w:rsidRPr="0030702C" w:rsidRDefault="003B4034" w:rsidP="001D6974">
      <w:pPr>
        <w:rPr>
          <w:sz w:val="20"/>
          <w:szCs w:val="20"/>
          <w:lang w:val="en-GB"/>
        </w:rPr>
      </w:pPr>
      <w:r w:rsidRPr="0030702C">
        <w:rPr>
          <w:sz w:val="20"/>
          <w:szCs w:val="20"/>
          <w:lang w:val="en-GB"/>
        </w:rPr>
        <w:t>In total, 72 usability issue</w:t>
      </w:r>
      <w:r w:rsidR="00B86C53" w:rsidRPr="0030702C">
        <w:rPr>
          <w:sz w:val="20"/>
          <w:szCs w:val="20"/>
          <w:lang w:val="en-GB"/>
        </w:rPr>
        <w:t>s</w:t>
      </w:r>
      <w:r w:rsidRPr="0030702C">
        <w:rPr>
          <w:sz w:val="20"/>
          <w:szCs w:val="20"/>
          <w:lang w:val="en-GB"/>
        </w:rPr>
        <w:t xml:space="preserve"> were identified in </w:t>
      </w:r>
      <w:r w:rsidRPr="0030702C">
        <w:rPr>
          <w:i/>
          <w:sz w:val="20"/>
          <w:szCs w:val="20"/>
          <w:lang w:val="en-GB"/>
        </w:rPr>
        <w:t xml:space="preserve">Eir-Patient </w:t>
      </w:r>
      <w:r w:rsidRPr="0030702C">
        <w:rPr>
          <w:sz w:val="20"/>
          <w:szCs w:val="20"/>
          <w:lang w:val="en-GB"/>
        </w:rPr>
        <w:t xml:space="preserve">and </w:t>
      </w:r>
      <w:r w:rsidRPr="0030702C">
        <w:rPr>
          <w:i/>
          <w:sz w:val="20"/>
          <w:szCs w:val="20"/>
          <w:lang w:val="en-GB"/>
        </w:rPr>
        <w:t>Eir-Doctor.</w:t>
      </w:r>
      <w:r w:rsidR="00B5639D" w:rsidRPr="0030702C">
        <w:rPr>
          <w:i/>
          <w:sz w:val="20"/>
          <w:szCs w:val="20"/>
          <w:lang w:val="en-GB"/>
        </w:rPr>
        <w:t xml:space="preserve"> </w:t>
      </w:r>
      <w:r w:rsidR="00B5639D" w:rsidRPr="0030702C">
        <w:rPr>
          <w:sz w:val="20"/>
          <w:szCs w:val="20"/>
          <w:lang w:val="en-GB"/>
        </w:rPr>
        <w:t>3</w:t>
      </w:r>
      <w:r w:rsidR="00FC73F5" w:rsidRPr="0030702C">
        <w:rPr>
          <w:sz w:val="20"/>
          <w:szCs w:val="20"/>
          <w:lang w:val="en-GB"/>
        </w:rPr>
        <w:t>5</w:t>
      </w:r>
      <w:r w:rsidR="00B5639D" w:rsidRPr="0030702C">
        <w:rPr>
          <w:sz w:val="20"/>
          <w:szCs w:val="20"/>
          <w:lang w:val="en-GB"/>
        </w:rPr>
        <w:t xml:space="preserve">% of the issues were categorized as “content” (whether the displayed information is appropriate, consistent and accurate), 21% of the issues were categorized </w:t>
      </w:r>
      <w:r w:rsidR="00FD26A9" w:rsidRPr="0030702C">
        <w:rPr>
          <w:sz w:val="20"/>
          <w:szCs w:val="20"/>
          <w:lang w:val="en-GB"/>
        </w:rPr>
        <w:t xml:space="preserve">into </w:t>
      </w:r>
      <w:r w:rsidR="00DA7398" w:rsidRPr="0030702C">
        <w:rPr>
          <w:sz w:val="20"/>
          <w:szCs w:val="20"/>
          <w:lang w:val="en-GB"/>
        </w:rPr>
        <w:t>the</w:t>
      </w:r>
      <w:r w:rsidR="00B5639D" w:rsidRPr="0030702C">
        <w:rPr>
          <w:sz w:val="20"/>
          <w:szCs w:val="20"/>
          <w:lang w:val="en-GB"/>
        </w:rPr>
        <w:t xml:space="preserve"> “understandability” </w:t>
      </w:r>
      <w:r w:rsidR="00DA7398" w:rsidRPr="0030702C">
        <w:rPr>
          <w:sz w:val="20"/>
          <w:szCs w:val="20"/>
          <w:lang w:val="en-GB"/>
        </w:rPr>
        <w:t xml:space="preserve">category </w:t>
      </w:r>
      <w:r w:rsidR="00B5639D" w:rsidRPr="0030702C">
        <w:rPr>
          <w:sz w:val="20"/>
          <w:szCs w:val="20"/>
          <w:lang w:val="en-GB"/>
        </w:rPr>
        <w:t>(to which extent the text or image or task is comprehensible)</w:t>
      </w:r>
      <w:r w:rsidR="007E3057" w:rsidRPr="0030702C">
        <w:rPr>
          <w:sz w:val="20"/>
          <w:szCs w:val="20"/>
          <w:lang w:val="en-GB"/>
        </w:rPr>
        <w:t xml:space="preserve">, </w:t>
      </w:r>
      <w:r w:rsidR="00431DA1" w:rsidRPr="0030702C">
        <w:rPr>
          <w:sz w:val="20"/>
          <w:szCs w:val="20"/>
          <w:lang w:val="en-GB"/>
        </w:rPr>
        <w:t>13</w:t>
      </w:r>
      <w:r w:rsidR="007E3057" w:rsidRPr="0030702C">
        <w:rPr>
          <w:sz w:val="20"/>
          <w:szCs w:val="20"/>
          <w:lang w:val="en-GB"/>
        </w:rPr>
        <w:t xml:space="preserve">% as navigation, </w:t>
      </w:r>
      <w:r w:rsidR="00431DA1" w:rsidRPr="0030702C">
        <w:rPr>
          <w:sz w:val="20"/>
          <w:szCs w:val="20"/>
          <w:lang w:val="en-GB"/>
        </w:rPr>
        <w:t>16</w:t>
      </w:r>
      <w:r w:rsidR="007E3057" w:rsidRPr="0030702C">
        <w:rPr>
          <w:sz w:val="20"/>
          <w:szCs w:val="20"/>
          <w:lang w:val="en-GB"/>
        </w:rPr>
        <w:t>% as workflow</w:t>
      </w:r>
      <w:r w:rsidR="00BE3DB8" w:rsidRPr="0030702C">
        <w:rPr>
          <w:sz w:val="20"/>
          <w:szCs w:val="20"/>
          <w:lang w:val="en-GB"/>
        </w:rPr>
        <w:t>, 11% as visibility</w:t>
      </w:r>
      <w:r w:rsidR="00B5639D" w:rsidRPr="0030702C">
        <w:rPr>
          <w:sz w:val="20"/>
          <w:szCs w:val="20"/>
          <w:lang w:val="en-GB"/>
        </w:rPr>
        <w:t xml:space="preserve"> while </w:t>
      </w:r>
      <w:r w:rsidR="00FC73F5" w:rsidRPr="0030702C">
        <w:rPr>
          <w:sz w:val="20"/>
          <w:szCs w:val="20"/>
          <w:lang w:val="en-GB"/>
        </w:rPr>
        <w:t>4</w:t>
      </w:r>
      <w:r w:rsidR="00B5639D" w:rsidRPr="0030702C">
        <w:rPr>
          <w:sz w:val="20"/>
          <w:szCs w:val="20"/>
          <w:lang w:val="en-GB"/>
        </w:rPr>
        <w:t>% of the issues were categorized as “bugs” (error or defect in the software that causes malfunction)</w:t>
      </w:r>
      <w:r w:rsidR="001A3C11" w:rsidRPr="0030702C">
        <w:rPr>
          <w:sz w:val="20"/>
          <w:szCs w:val="20"/>
          <w:lang w:val="en-GB"/>
        </w:rPr>
        <w:t>.</w:t>
      </w:r>
    </w:p>
    <w:p w14:paraId="7CBE40A9" w14:textId="77777777" w:rsidR="001F3A21" w:rsidRPr="0030702C" w:rsidRDefault="001F3A21" w:rsidP="00437F87">
      <w:pPr>
        <w:rPr>
          <w:rStyle w:val="IntenseEmphasis"/>
          <w:sz w:val="20"/>
          <w:szCs w:val="20"/>
          <w:lang w:val="en-GB"/>
        </w:rPr>
      </w:pPr>
    </w:p>
    <w:p w14:paraId="4107FA8A" w14:textId="3323E1B6" w:rsidR="00412885" w:rsidRPr="0030702C" w:rsidRDefault="000D11B9" w:rsidP="008B415C">
      <w:pPr>
        <w:rPr>
          <w:rStyle w:val="IntenseEmphasis"/>
          <w:bCs w:val="0"/>
          <w:i w:val="0"/>
          <w:iCs w:val="0"/>
          <w:color w:val="auto"/>
          <w:sz w:val="20"/>
          <w:szCs w:val="20"/>
          <w:lang w:val="en-GB"/>
        </w:rPr>
      </w:pPr>
      <w:r w:rsidRPr="0030702C">
        <w:rPr>
          <w:rStyle w:val="IntenseEmphasis"/>
          <w:bCs w:val="0"/>
          <w:i w:val="0"/>
          <w:iCs w:val="0"/>
          <w:color w:val="auto"/>
          <w:sz w:val="20"/>
          <w:szCs w:val="20"/>
          <w:lang w:val="en-GB"/>
        </w:rPr>
        <w:t xml:space="preserve">Usability issues in </w:t>
      </w:r>
      <w:r w:rsidR="00412885" w:rsidRPr="0030702C">
        <w:rPr>
          <w:rStyle w:val="IntenseEmphasis"/>
          <w:bCs w:val="0"/>
          <w:iCs w:val="0"/>
          <w:color w:val="auto"/>
          <w:sz w:val="20"/>
          <w:szCs w:val="20"/>
          <w:lang w:val="en-GB"/>
        </w:rPr>
        <w:t>Eir-Patient</w:t>
      </w:r>
    </w:p>
    <w:p w14:paraId="493AE15B" w14:textId="3184FAA5" w:rsidR="00CF007F" w:rsidRPr="0030702C" w:rsidRDefault="00CF007F" w:rsidP="00CF007F">
      <w:pPr>
        <w:rPr>
          <w:sz w:val="20"/>
          <w:szCs w:val="20"/>
          <w:lang w:val="en-GB"/>
        </w:rPr>
      </w:pPr>
      <w:r w:rsidRPr="0030702C">
        <w:rPr>
          <w:sz w:val="20"/>
          <w:szCs w:val="20"/>
          <w:lang w:val="en-GB"/>
        </w:rPr>
        <w:t>All patients were able to complete</w:t>
      </w:r>
      <w:r w:rsidR="00E21AC5" w:rsidRPr="0030702C">
        <w:rPr>
          <w:sz w:val="20"/>
          <w:szCs w:val="20"/>
          <w:lang w:val="en-GB"/>
        </w:rPr>
        <w:t xml:space="preserve"> the symptom registration on</w:t>
      </w:r>
      <w:r w:rsidRPr="0030702C">
        <w:rPr>
          <w:sz w:val="20"/>
          <w:szCs w:val="20"/>
          <w:lang w:val="en-GB"/>
        </w:rPr>
        <w:t xml:space="preserve"> EirV3.</w:t>
      </w:r>
      <w:r w:rsidR="00385652" w:rsidRPr="0030702C">
        <w:rPr>
          <w:sz w:val="20"/>
          <w:szCs w:val="20"/>
          <w:lang w:val="en-GB"/>
        </w:rPr>
        <w:t xml:space="preserve"> On average</w:t>
      </w:r>
      <w:r w:rsidR="00D3197E" w:rsidRPr="0030702C">
        <w:rPr>
          <w:sz w:val="20"/>
          <w:szCs w:val="20"/>
          <w:lang w:val="en-GB"/>
        </w:rPr>
        <w:t>,</w:t>
      </w:r>
      <w:r w:rsidR="00385652" w:rsidRPr="0030702C">
        <w:rPr>
          <w:sz w:val="20"/>
          <w:szCs w:val="20"/>
          <w:lang w:val="en-GB"/>
        </w:rPr>
        <w:t xml:space="preserve"> the patients reported </w:t>
      </w:r>
      <w:r w:rsidR="00767220" w:rsidRPr="0030702C">
        <w:rPr>
          <w:sz w:val="20"/>
          <w:szCs w:val="20"/>
          <w:lang w:val="en-GB"/>
        </w:rPr>
        <w:t>seven</w:t>
      </w:r>
      <w:r w:rsidR="00385652" w:rsidRPr="0030702C">
        <w:rPr>
          <w:sz w:val="20"/>
          <w:szCs w:val="20"/>
          <w:lang w:val="en-GB"/>
        </w:rPr>
        <w:t xml:space="preserve"> symptoms per completion.</w:t>
      </w:r>
      <w:r w:rsidRPr="0030702C">
        <w:rPr>
          <w:sz w:val="20"/>
          <w:szCs w:val="20"/>
          <w:lang w:val="en-GB"/>
        </w:rPr>
        <w:t xml:space="preserve"> Four patients</w:t>
      </w:r>
      <w:r w:rsidR="00DA7398" w:rsidRPr="0030702C">
        <w:rPr>
          <w:sz w:val="20"/>
          <w:szCs w:val="20"/>
          <w:lang w:val="en-GB"/>
        </w:rPr>
        <w:t xml:space="preserve"> </w:t>
      </w:r>
      <w:r w:rsidR="00FD26A9" w:rsidRPr="0030702C">
        <w:rPr>
          <w:sz w:val="20"/>
          <w:szCs w:val="20"/>
          <w:lang w:val="en-GB"/>
        </w:rPr>
        <w:t>reported</w:t>
      </w:r>
      <w:r w:rsidR="00DA7398" w:rsidRPr="0030702C">
        <w:rPr>
          <w:sz w:val="20"/>
          <w:szCs w:val="20"/>
          <w:lang w:val="en-GB"/>
        </w:rPr>
        <w:t xml:space="preserve"> that completion was</w:t>
      </w:r>
      <w:r w:rsidRPr="0030702C">
        <w:rPr>
          <w:sz w:val="20"/>
          <w:szCs w:val="20"/>
          <w:lang w:val="en-GB"/>
        </w:rPr>
        <w:t xml:space="preserve"> challenging </w:t>
      </w:r>
      <w:r w:rsidR="00E818FF" w:rsidRPr="0030702C">
        <w:rPr>
          <w:sz w:val="20"/>
          <w:szCs w:val="20"/>
          <w:lang w:val="en-GB"/>
        </w:rPr>
        <w:t xml:space="preserve">due to </w:t>
      </w:r>
      <w:r w:rsidR="00DA7398" w:rsidRPr="0030702C">
        <w:rPr>
          <w:sz w:val="20"/>
          <w:szCs w:val="20"/>
          <w:lang w:val="en-GB"/>
        </w:rPr>
        <w:t>a</w:t>
      </w:r>
      <w:r w:rsidR="00E13653" w:rsidRPr="0030702C">
        <w:rPr>
          <w:sz w:val="20"/>
          <w:szCs w:val="20"/>
          <w:lang w:val="en-GB"/>
        </w:rPr>
        <w:t xml:space="preserve"> high symptom burden</w:t>
      </w:r>
      <w:r w:rsidR="00383C58" w:rsidRPr="0030702C">
        <w:rPr>
          <w:sz w:val="20"/>
          <w:szCs w:val="20"/>
          <w:lang w:val="en-GB"/>
        </w:rPr>
        <w:t>, which led to more in-depth and follow-up questions</w:t>
      </w:r>
      <w:r w:rsidR="00E818FF" w:rsidRPr="0030702C">
        <w:rPr>
          <w:sz w:val="20"/>
          <w:szCs w:val="20"/>
          <w:lang w:val="en-GB"/>
        </w:rPr>
        <w:t xml:space="preserve"> </w:t>
      </w:r>
      <w:r w:rsidR="00383C58" w:rsidRPr="0030702C">
        <w:rPr>
          <w:sz w:val="20"/>
          <w:szCs w:val="20"/>
          <w:lang w:val="en-GB"/>
        </w:rPr>
        <w:t xml:space="preserve">and </w:t>
      </w:r>
      <w:r w:rsidRPr="0030702C">
        <w:rPr>
          <w:sz w:val="20"/>
          <w:szCs w:val="20"/>
          <w:lang w:val="en-GB"/>
        </w:rPr>
        <w:t xml:space="preserve">problems </w:t>
      </w:r>
      <w:r w:rsidR="00383C58" w:rsidRPr="0030702C">
        <w:rPr>
          <w:sz w:val="20"/>
          <w:szCs w:val="20"/>
          <w:lang w:val="en-GB"/>
        </w:rPr>
        <w:t xml:space="preserve">with registration of </w:t>
      </w:r>
      <w:r w:rsidRPr="0030702C">
        <w:rPr>
          <w:sz w:val="20"/>
          <w:szCs w:val="20"/>
          <w:lang w:val="en-GB"/>
        </w:rPr>
        <w:t xml:space="preserve">their responses </w:t>
      </w:r>
      <w:r w:rsidR="00383C58" w:rsidRPr="0030702C">
        <w:rPr>
          <w:sz w:val="20"/>
          <w:szCs w:val="20"/>
          <w:lang w:val="en-GB"/>
        </w:rPr>
        <w:t xml:space="preserve">because </w:t>
      </w:r>
      <w:r w:rsidRPr="0030702C">
        <w:rPr>
          <w:sz w:val="20"/>
          <w:szCs w:val="20"/>
          <w:lang w:val="en-GB"/>
        </w:rPr>
        <w:t>the screen</w:t>
      </w:r>
      <w:r w:rsidR="00383C58" w:rsidRPr="0030702C">
        <w:rPr>
          <w:sz w:val="20"/>
          <w:szCs w:val="20"/>
          <w:lang w:val="en-GB"/>
        </w:rPr>
        <w:t xml:space="preserve"> was not sufficiently sensitive when being touched, </w:t>
      </w:r>
      <w:r w:rsidRPr="0030702C">
        <w:rPr>
          <w:sz w:val="20"/>
          <w:szCs w:val="20"/>
          <w:lang w:val="en-GB"/>
        </w:rPr>
        <w:t xml:space="preserve">or </w:t>
      </w:r>
      <w:r w:rsidR="00FD26A9" w:rsidRPr="0030702C">
        <w:rPr>
          <w:sz w:val="20"/>
          <w:szCs w:val="20"/>
          <w:lang w:val="en-GB"/>
        </w:rPr>
        <w:t xml:space="preserve">due to </w:t>
      </w:r>
      <w:r w:rsidRPr="0030702C">
        <w:rPr>
          <w:sz w:val="20"/>
          <w:szCs w:val="20"/>
          <w:lang w:val="en-GB"/>
        </w:rPr>
        <w:t xml:space="preserve">poor vision. </w:t>
      </w:r>
      <w:r w:rsidR="006570D5" w:rsidRPr="0030702C">
        <w:rPr>
          <w:sz w:val="20"/>
          <w:szCs w:val="20"/>
          <w:lang w:val="en-GB"/>
        </w:rPr>
        <w:t xml:space="preserve">Thirty-three </w:t>
      </w:r>
      <w:r w:rsidRPr="0030702C">
        <w:rPr>
          <w:sz w:val="20"/>
          <w:szCs w:val="20"/>
          <w:lang w:val="en-GB"/>
        </w:rPr>
        <w:t>patients found the program easy to use and</w:t>
      </w:r>
      <w:r w:rsidR="00B57496" w:rsidRPr="0030702C">
        <w:rPr>
          <w:sz w:val="20"/>
          <w:szCs w:val="20"/>
          <w:lang w:val="en-GB"/>
        </w:rPr>
        <w:t xml:space="preserve"> t</w:t>
      </w:r>
      <w:r w:rsidR="00E21AC5" w:rsidRPr="0030702C">
        <w:rPr>
          <w:sz w:val="20"/>
          <w:szCs w:val="20"/>
          <w:lang w:val="en-GB"/>
        </w:rPr>
        <w:t>he</w:t>
      </w:r>
      <w:r w:rsidRPr="0030702C">
        <w:rPr>
          <w:sz w:val="20"/>
          <w:szCs w:val="20"/>
          <w:lang w:val="en-GB"/>
        </w:rPr>
        <w:t xml:space="preserve"> navigation by touching </w:t>
      </w:r>
      <w:r w:rsidR="00E21AC5" w:rsidRPr="0030702C">
        <w:rPr>
          <w:sz w:val="20"/>
          <w:szCs w:val="20"/>
          <w:lang w:val="en-GB"/>
        </w:rPr>
        <w:t xml:space="preserve">the </w:t>
      </w:r>
      <w:r w:rsidRPr="0030702C">
        <w:rPr>
          <w:sz w:val="20"/>
          <w:szCs w:val="20"/>
          <w:lang w:val="en-GB"/>
        </w:rPr>
        <w:t>arrow icons on the screen intuitive.</w:t>
      </w:r>
    </w:p>
    <w:p w14:paraId="29328543" w14:textId="77777777" w:rsidR="00A66BB2" w:rsidRPr="0030702C" w:rsidRDefault="00A66BB2" w:rsidP="00CF1448">
      <w:pPr>
        <w:rPr>
          <w:sz w:val="20"/>
          <w:szCs w:val="20"/>
          <w:lang w:val="en-GB"/>
        </w:rPr>
      </w:pPr>
    </w:p>
    <w:p w14:paraId="3B3B47B2" w14:textId="255AB168" w:rsidR="006C2AEB" w:rsidRPr="0030702C" w:rsidRDefault="00C035C1" w:rsidP="00CF1448">
      <w:pPr>
        <w:rPr>
          <w:sz w:val="20"/>
          <w:szCs w:val="20"/>
          <w:lang w:val="en-GB"/>
        </w:rPr>
      </w:pPr>
      <w:r w:rsidRPr="0030702C">
        <w:rPr>
          <w:sz w:val="20"/>
          <w:szCs w:val="20"/>
          <w:lang w:val="en-GB"/>
        </w:rPr>
        <w:t xml:space="preserve">A total of 44 usability issues were identified for </w:t>
      </w:r>
      <w:r w:rsidRPr="0030702C">
        <w:rPr>
          <w:i/>
          <w:sz w:val="20"/>
          <w:szCs w:val="20"/>
          <w:lang w:val="en-GB"/>
        </w:rPr>
        <w:t>Eir-Patient</w:t>
      </w:r>
      <w:r w:rsidRPr="0030702C">
        <w:rPr>
          <w:sz w:val="20"/>
          <w:szCs w:val="20"/>
          <w:lang w:val="en-GB"/>
        </w:rPr>
        <w:t xml:space="preserve">. Of these, </w:t>
      </w:r>
      <w:r w:rsidR="00112FF7" w:rsidRPr="0030702C">
        <w:rPr>
          <w:sz w:val="20"/>
          <w:szCs w:val="20"/>
          <w:lang w:val="en-GB"/>
        </w:rPr>
        <w:t>27/44 (6</w:t>
      </w:r>
      <w:r w:rsidR="00577D98" w:rsidRPr="0030702C">
        <w:rPr>
          <w:sz w:val="20"/>
          <w:szCs w:val="20"/>
          <w:lang w:val="en-GB"/>
        </w:rPr>
        <w:t>2</w:t>
      </w:r>
      <w:r w:rsidR="006E08A1" w:rsidRPr="0030702C">
        <w:rPr>
          <w:sz w:val="20"/>
          <w:szCs w:val="20"/>
          <w:lang w:val="en-GB"/>
        </w:rPr>
        <w:t>%)</w:t>
      </w:r>
      <w:r w:rsidR="00D61D8E" w:rsidRPr="0030702C">
        <w:rPr>
          <w:sz w:val="20"/>
          <w:szCs w:val="20"/>
          <w:lang w:val="en-GB"/>
        </w:rPr>
        <w:t xml:space="preserve"> were </w:t>
      </w:r>
      <w:r w:rsidR="00163414" w:rsidRPr="0030702C">
        <w:rPr>
          <w:sz w:val="20"/>
          <w:szCs w:val="20"/>
          <w:lang w:val="en-GB"/>
        </w:rPr>
        <w:t>assessed</w:t>
      </w:r>
      <w:r w:rsidRPr="0030702C">
        <w:rPr>
          <w:sz w:val="20"/>
          <w:szCs w:val="20"/>
          <w:lang w:val="en-GB"/>
        </w:rPr>
        <w:t xml:space="preserve"> as </w:t>
      </w:r>
      <w:r w:rsidR="00D61D8E" w:rsidRPr="0030702C">
        <w:rPr>
          <w:sz w:val="20"/>
          <w:szCs w:val="20"/>
          <w:lang w:val="en-GB"/>
        </w:rPr>
        <w:t>grade 1 (irritant) and 8</w:t>
      </w:r>
      <w:r w:rsidR="00112FF7" w:rsidRPr="0030702C">
        <w:rPr>
          <w:sz w:val="20"/>
          <w:szCs w:val="20"/>
          <w:lang w:val="en-GB"/>
        </w:rPr>
        <w:t>/44 (18</w:t>
      </w:r>
      <w:r w:rsidR="006E08A1" w:rsidRPr="0030702C">
        <w:rPr>
          <w:sz w:val="20"/>
          <w:szCs w:val="20"/>
          <w:lang w:val="en-GB"/>
        </w:rPr>
        <w:t>%)</w:t>
      </w:r>
      <w:r w:rsidR="00D61D8E" w:rsidRPr="0030702C">
        <w:rPr>
          <w:sz w:val="20"/>
          <w:szCs w:val="20"/>
          <w:lang w:val="en-GB"/>
        </w:rPr>
        <w:t xml:space="preserve"> issues </w:t>
      </w:r>
      <w:r w:rsidRPr="0030702C">
        <w:rPr>
          <w:sz w:val="20"/>
          <w:szCs w:val="20"/>
          <w:lang w:val="en-GB"/>
        </w:rPr>
        <w:t xml:space="preserve">as </w:t>
      </w:r>
      <w:r w:rsidR="00D61D8E" w:rsidRPr="0030702C">
        <w:rPr>
          <w:sz w:val="20"/>
          <w:szCs w:val="20"/>
          <w:lang w:val="en-GB"/>
        </w:rPr>
        <w:t xml:space="preserve">grade 2 (moderate). </w:t>
      </w:r>
      <w:r w:rsidR="00000F37" w:rsidRPr="0030702C">
        <w:rPr>
          <w:sz w:val="20"/>
          <w:szCs w:val="20"/>
          <w:lang w:val="en-GB"/>
        </w:rPr>
        <w:t xml:space="preserve">Examples of </w:t>
      </w:r>
      <w:r w:rsidR="007F3FE5" w:rsidRPr="0030702C">
        <w:rPr>
          <w:sz w:val="20"/>
          <w:szCs w:val="20"/>
          <w:lang w:val="en-GB"/>
        </w:rPr>
        <w:t xml:space="preserve">irritant </w:t>
      </w:r>
      <w:r w:rsidR="00000F37" w:rsidRPr="0030702C">
        <w:rPr>
          <w:sz w:val="20"/>
          <w:szCs w:val="20"/>
          <w:lang w:val="en-GB"/>
        </w:rPr>
        <w:t xml:space="preserve">usability issues were spelling errors and unclear wording. Examples of usability issues graded as moderate (grade 2) </w:t>
      </w:r>
      <w:r w:rsidR="00CB3B47" w:rsidRPr="0030702C">
        <w:rPr>
          <w:sz w:val="20"/>
          <w:szCs w:val="20"/>
          <w:lang w:val="en-GB"/>
        </w:rPr>
        <w:t>were missing</w:t>
      </w:r>
      <w:r w:rsidR="00000F37" w:rsidRPr="0030702C">
        <w:rPr>
          <w:sz w:val="20"/>
          <w:szCs w:val="20"/>
          <w:lang w:val="en-GB"/>
        </w:rPr>
        <w:t xml:space="preserve"> questions on urinary problems, and that </w:t>
      </w:r>
      <w:r w:rsidR="007F3FE5" w:rsidRPr="0030702C">
        <w:rPr>
          <w:sz w:val="20"/>
          <w:szCs w:val="20"/>
          <w:lang w:val="en-GB"/>
        </w:rPr>
        <w:t xml:space="preserve">the </w:t>
      </w:r>
      <w:r w:rsidR="00000F37" w:rsidRPr="0030702C">
        <w:rPr>
          <w:sz w:val="20"/>
          <w:szCs w:val="20"/>
          <w:lang w:val="en-GB"/>
        </w:rPr>
        <w:t xml:space="preserve">response </w:t>
      </w:r>
      <w:r w:rsidR="00FD26A9" w:rsidRPr="0030702C">
        <w:rPr>
          <w:sz w:val="20"/>
          <w:szCs w:val="20"/>
          <w:lang w:val="en-GB"/>
        </w:rPr>
        <w:t>alterna</w:t>
      </w:r>
      <w:r w:rsidR="00D8159E" w:rsidRPr="0030702C">
        <w:rPr>
          <w:sz w:val="20"/>
          <w:szCs w:val="20"/>
          <w:lang w:val="en-GB"/>
        </w:rPr>
        <w:t>ti</w:t>
      </w:r>
      <w:r w:rsidR="00FD26A9" w:rsidRPr="0030702C">
        <w:rPr>
          <w:sz w:val="20"/>
          <w:szCs w:val="20"/>
          <w:lang w:val="en-GB"/>
        </w:rPr>
        <w:t>ves</w:t>
      </w:r>
      <w:r w:rsidR="00000F37" w:rsidRPr="0030702C">
        <w:rPr>
          <w:sz w:val="20"/>
          <w:szCs w:val="20"/>
          <w:lang w:val="en-GB"/>
        </w:rPr>
        <w:t xml:space="preserve"> regarding</w:t>
      </w:r>
      <w:r w:rsidR="007F3FE5" w:rsidRPr="0030702C">
        <w:rPr>
          <w:sz w:val="20"/>
          <w:szCs w:val="20"/>
          <w:lang w:val="en-GB"/>
        </w:rPr>
        <w:t xml:space="preserve"> e.g.</w:t>
      </w:r>
      <w:r w:rsidR="00000F37" w:rsidRPr="0030702C">
        <w:rPr>
          <w:sz w:val="20"/>
          <w:szCs w:val="20"/>
          <w:lang w:val="en-GB"/>
        </w:rPr>
        <w:t xml:space="preserve"> pain descriptors did not fit</w:t>
      </w:r>
      <w:r w:rsidR="007F3FE5" w:rsidRPr="0030702C">
        <w:rPr>
          <w:sz w:val="20"/>
          <w:szCs w:val="20"/>
          <w:lang w:val="en-GB"/>
        </w:rPr>
        <w:t xml:space="preserve"> with how the patient would describe this</w:t>
      </w:r>
      <w:r w:rsidR="00000F37" w:rsidRPr="0030702C">
        <w:rPr>
          <w:sz w:val="20"/>
          <w:szCs w:val="20"/>
          <w:lang w:val="en-GB"/>
        </w:rPr>
        <w:t xml:space="preserve">. </w:t>
      </w:r>
      <w:r w:rsidR="00D61D8E" w:rsidRPr="0030702C">
        <w:rPr>
          <w:sz w:val="20"/>
          <w:szCs w:val="20"/>
          <w:lang w:val="en-GB"/>
        </w:rPr>
        <w:t>No issues were ranked as 4</w:t>
      </w:r>
      <w:r w:rsidR="00112FF7" w:rsidRPr="0030702C">
        <w:rPr>
          <w:sz w:val="20"/>
          <w:szCs w:val="20"/>
          <w:lang w:val="en-GB"/>
        </w:rPr>
        <w:t xml:space="preserve"> (unusable), </w:t>
      </w:r>
      <w:r w:rsidRPr="0030702C">
        <w:rPr>
          <w:sz w:val="20"/>
          <w:szCs w:val="20"/>
          <w:lang w:val="en-GB"/>
        </w:rPr>
        <w:t xml:space="preserve">while </w:t>
      </w:r>
      <w:r w:rsidR="00112FF7" w:rsidRPr="0030702C">
        <w:rPr>
          <w:sz w:val="20"/>
          <w:szCs w:val="20"/>
          <w:lang w:val="en-GB"/>
        </w:rPr>
        <w:t>9/44</w:t>
      </w:r>
      <w:r w:rsidR="00D61D8E" w:rsidRPr="0030702C">
        <w:rPr>
          <w:sz w:val="20"/>
          <w:szCs w:val="20"/>
          <w:lang w:val="en-GB"/>
        </w:rPr>
        <w:t xml:space="preserve"> </w:t>
      </w:r>
      <w:r w:rsidR="006E08A1" w:rsidRPr="0030702C">
        <w:rPr>
          <w:sz w:val="20"/>
          <w:szCs w:val="20"/>
          <w:lang w:val="en-GB"/>
        </w:rPr>
        <w:t xml:space="preserve">(20%) </w:t>
      </w:r>
      <w:r w:rsidR="00D61D8E" w:rsidRPr="0030702C">
        <w:rPr>
          <w:sz w:val="20"/>
          <w:szCs w:val="20"/>
          <w:lang w:val="en-GB"/>
        </w:rPr>
        <w:t>issues were graded as 3 (severe).</w:t>
      </w:r>
      <w:r w:rsidR="000E59D8" w:rsidRPr="0030702C">
        <w:rPr>
          <w:sz w:val="20"/>
          <w:szCs w:val="20"/>
          <w:lang w:val="en-GB"/>
        </w:rPr>
        <w:t xml:space="preserve"> U</w:t>
      </w:r>
      <w:r w:rsidR="00D61D8E" w:rsidRPr="0030702C">
        <w:rPr>
          <w:sz w:val="20"/>
          <w:szCs w:val="20"/>
          <w:lang w:val="en-GB"/>
        </w:rPr>
        <w:t>sability issues with grade 3 within each ca</w:t>
      </w:r>
      <w:r w:rsidR="00556A75" w:rsidRPr="0030702C">
        <w:rPr>
          <w:sz w:val="20"/>
          <w:szCs w:val="20"/>
          <w:lang w:val="en-GB"/>
        </w:rPr>
        <w:t xml:space="preserve">tegory are </w:t>
      </w:r>
      <w:r w:rsidR="00FF1C8A" w:rsidRPr="0030702C">
        <w:rPr>
          <w:sz w:val="20"/>
          <w:szCs w:val="20"/>
          <w:lang w:val="en-GB"/>
        </w:rPr>
        <w:t xml:space="preserve">described </w:t>
      </w:r>
      <w:r w:rsidR="00556A75" w:rsidRPr="0030702C">
        <w:rPr>
          <w:sz w:val="20"/>
          <w:szCs w:val="20"/>
          <w:lang w:val="en-GB"/>
        </w:rPr>
        <w:t xml:space="preserve">in </w:t>
      </w:r>
      <w:r w:rsidR="00E21AC5" w:rsidRPr="0030702C">
        <w:rPr>
          <w:sz w:val="20"/>
          <w:szCs w:val="20"/>
          <w:lang w:val="en-GB"/>
        </w:rPr>
        <w:t xml:space="preserve">Table </w:t>
      </w:r>
      <w:r w:rsidR="00556A75" w:rsidRPr="0030702C">
        <w:rPr>
          <w:sz w:val="20"/>
          <w:szCs w:val="20"/>
          <w:lang w:val="en-GB"/>
        </w:rPr>
        <w:t>3</w:t>
      </w:r>
      <w:r w:rsidR="00D61D8E" w:rsidRPr="0030702C">
        <w:rPr>
          <w:sz w:val="20"/>
          <w:szCs w:val="20"/>
          <w:lang w:val="en-GB"/>
        </w:rPr>
        <w:t xml:space="preserve">, as these issues were </w:t>
      </w:r>
      <w:r w:rsidR="00E21AC5" w:rsidRPr="0030702C">
        <w:rPr>
          <w:sz w:val="20"/>
          <w:szCs w:val="20"/>
          <w:lang w:val="en-GB"/>
        </w:rPr>
        <w:t xml:space="preserve">the </w:t>
      </w:r>
      <w:r w:rsidR="00D61D8E" w:rsidRPr="0030702C">
        <w:rPr>
          <w:sz w:val="20"/>
          <w:szCs w:val="20"/>
          <w:lang w:val="en-GB"/>
        </w:rPr>
        <w:t>most urgent to resolve.</w:t>
      </w:r>
      <w:r w:rsidR="0060181F" w:rsidRPr="0030702C">
        <w:rPr>
          <w:sz w:val="20"/>
          <w:szCs w:val="20"/>
          <w:lang w:val="en-GB"/>
        </w:rPr>
        <w:t xml:space="preserve"> </w:t>
      </w:r>
    </w:p>
    <w:p w14:paraId="6998931E" w14:textId="421EDF1E" w:rsidR="00D61D8E" w:rsidRPr="0030702C" w:rsidRDefault="001D6974" w:rsidP="00CF1448">
      <w:pPr>
        <w:rPr>
          <w:sz w:val="20"/>
          <w:szCs w:val="20"/>
          <w:lang w:val="en-GB"/>
        </w:rPr>
      </w:pPr>
      <w:r w:rsidRPr="0030702C" w:rsidDel="001D6974">
        <w:rPr>
          <w:sz w:val="20"/>
          <w:szCs w:val="20"/>
          <w:lang w:val="en-GB"/>
        </w:rPr>
        <w:lastRenderedPageBreak/>
        <w:t xml:space="preserve"> </w:t>
      </w:r>
    </w:p>
    <w:p w14:paraId="2AA23AAB" w14:textId="6A383971" w:rsidR="0093742C" w:rsidRPr="0030702C" w:rsidRDefault="000D11B9" w:rsidP="008B415C">
      <w:pPr>
        <w:rPr>
          <w:rStyle w:val="IntenseEmphasis"/>
          <w:i w:val="0"/>
          <w:color w:val="auto"/>
          <w:sz w:val="20"/>
          <w:szCs w:val="20"/>
          <w:lang w:val="en-US"/>
        </w:rPr>
      </w:pPr>
      <w:r w:rsidRPr="0030702C">
        <w:rPr>
          <w:rStyle w:val="IntenseEmphasis"/>
          <w:i w:val="0"/>
          <w:color w:val="auto"/>
          <w:sz w:val="20"/>
          <w:szCs w:val="20"/>
          <w:lang w:val="en-US"/>
        </w:rPr>
        <w:t xml:space="preserve">Usability issues in </w:t>
      </w:r>
      <w:r w:rsidR="002157AB" w:rsidRPr="0030702C">
        <w:rPr>
          <w:rStyle w:val="IntenseEmphasis"/>
          <w:color w:val="auto"/>
          <w:sz w:val="20"/>
          <w:szCs w:val="20"/>
          <w:lang w:val="en-US"/>
        </w:rPr>
        <w:t>Eir-Doctor</w:t>
      </w:r>
    </w:p>
    <w:p w14:paraId="2CB17675" w14:textId="7C5CE207" w:rsidR="00D61D8E" w:rsidRPr="0030702C" w:rsidRDefault="00BD5D54" w:rsidP="00D61D8E">
      <w:pPr>
        <w:rPr>
          <w:sz w:val="20"/>
          <w:szCs w:val="20"/>
          <w:lang w:val="en-GB"/>
        </w:rPr>
      </w:pPr>
      <w:r w:rsidRPr="0030702C">
        <w:rPr>
          <w:sz w:val="20"/>
          <w:szCs w:val="20"/>
          <w:lang w:val="en-GB"/>
        </w:rPr>
        <w:t>Observation of physicians using</w:t>
      </w:r>
      <w:r w:rsidR="00D61D8E" w:rsidRPr="0030702C">
        <w:rPr>
          <w:sz w:val="20"/>
          <w:szCs w:val="20"/>
          <w:lang w:val="en-GB"/>
        </w:rPr>
        <w:t xml:space="preserve"> </w:t>
      </w:r>
      <w:r w:rsidR="00D61D8E" w:rsidRPr="0030702C">
        <w:rPr>
          <w:i/>
          <w:sz w:val="20"/>
          <w:szCs w:val="20"/>
          <w:lang w:val="en-GB"/>
        </w:rPr>
        <w:t>Eir-Doctor</w:t>
      </w:r>
      <w:r w:rsidRPr="0030702C">
        <w:rPr>
          <w:i/>
          <w:sz w:val="20"/>
          <w:szCs w:val="20"/>
          <w:lang w:val="en-GB"/>
        </w:rPr>
        <w:t xml:space="preserve"> </w:t>
      </w:r>
      <w:r w:rsidRPr="0030702C">
        <w:rPr>
          <w:sz w:val="20"/>
          <w:szCs w:val="20"/>
          <w:lang w:val="en-GB"/>
        </w:rPr>
        <w:t>in</w:t>
      </w:r>
      <w:r w:rsidR="00AB02E2" w:rsidRPr="0030702C">
        <w:rPr>
          <w:sz w:val="20"/>
          <w:szCs w:val="20"/>
          <w:lang w:val="en-GB"/>
        </w:rPr>
        <w:t xml:space="preserve"> </w:t>
      </w:r>
      <w:r w:rsidRPr="0030702C">
        <w:rPr>
          <w:sz w:val="20"/>
          <w:szCs w:val="20"/>
          <w:lang w:val="en-GB"/>
        </w:rPr>
        <w:t>clinical consultations</w:t>
      </w:r>
      <w:r w:rsidR="00D61D8E" w:rsidRPr="0030702C">
        <w:rPr>
          <w:i/>
          <w:sz w:val="20"/>
          <w:szCs w:val="20"/>
          <w:lang w:val="en-GB"/>
        </w:rPr>
        <w:t xml:space="preserve"> </w:t>
      </w:r>
      <w:r w:rsidR="00D61D8E" w:rsidRPr="0030702C">
        <w:rPr>
          <w:sz w:val="20"/>
          <w:szCs w:val="20"/>
          <w:lang w:val="en-GB"/>
        </w:rPr>
        <w:t xml:space="preserve">showed that the module </w:t>
      </w:r>
      <w:r w:rsidR="00422FAE" w:rsidRPr="0030702C">
        <w:rPr>
          <w:sz w:val="20"/>
          <w:szCs w:val="20"/>
          <w:lang w:val="en-GB"/>
        </w:rPr>
        <w:t xml:space="preserve">was </w:t>
      </w:r>
      <w:r w:rsidR="00383C58" w:rsidRPr="0030702C">
        <w:rPr>
          <w:sz w:val="20"/>
          <w:szCs w:val="20"/>
          <w:lang w:val="en-GB"/>
        </w:rPr>
        <w:t xml:space="preserve">intuitively </w:t>
      </w:r>
      <w:r w:rsidR="002157AB" w:rsidRPr="0030702C">
        <w:rPr>
          <w:sz w:val="20"/>
          <w:szCs w:val="20"/>
          <w:lang w:val="en-GB"/>
        </w:rPr>
        <w:t>easy to use</w:t>
      </w:r>
      <w:r w:rsidR="003720A2" w:rsidRPr="0030702C">
        <w:rPr>
          <w:sz w:val="20"/>
          <w:szCs w:val="20"/>
          <w:lang w:val="en-GB"/>
        </w:rPr>
        <w:t>,</w:t>
      </w:r>
      <w:r w:rsidR="002157AB" w:rsidRPr="0030702C">
        <w:rPr>
          <w:sz w:val="20"/>
          <w:szCs w:val="20"/>
          <w:lang w:val="en-GB"/>
        </w:rPr>
        <w:t xml:space="preserve"> </w:t>
      </w:r>
      <w:r w:rsidR="00A46483" w:rsidRPr="0030702C">
        <w:rPr>
          <w:sz w:val="20"/>
          <w:szCs w:val="20"/>
          <w:lang w:val="en-GB"/>
        </w:rPr>
        <w:t xml:space="preserve">that </w:t>
      </w:r>
      <w:r w:rsidR="002157AB" w:rsidRPr="0030702C">
        <w:rPr>
          <w:sz w:val="20"/>
          <w:szCs w:val="20"/>
          <w:lang w:val="en-GB"/>
        </w:rPr>
        <w:t>it</w:t>
      </w:r>
      <w:r w:rsidR="00D61D8E" w:rsidRPr="0030702C">
        <w:rPr>
          <w:sz w:val="20"/>
          <w:szCs w:val="20"/>
          <w:lang w:val="en-GB"/>
        </w:rPr>
        <w:t xml:space="preserve"> </w:t>
      </w:r>
      <w:r w:rsidR="00422FAE" w:rsidRPr="0030702C">
        <w:rPr>
          <w:sz w:val="20"/>
          <w:szCs w:val="20"/>
          <w:lang w:val="en-GB"/>
        </w:rPr>
        <w:t xml:space="preserve">gave </w:t>
      </w:r>
      <w:r w:rsidR="00D61D8E" w:rsidRPr="0030702C">
        <w:rPr>
          <w:sz w:val="20"/>
          <w:szCs w:val="20"/>
          <w:lang w:val="en-GB"/>
        </w:rPr>
        <w:t>a</w:t>
      </w:r>
      <w:r w:rsidR="00176DA2" w:rsidRPr="0030702C">
        <w:rPr>
          <w:sz w:val="20"/>
          <w:szCs w:val="20"/>
          <w:lang w:val="en-GB"/>
        </w:rPr>
        <w:t xml:space="preserve"> good</w:t>
      </w:r>
      <w:r w:rsidR="00D61D8E" w:rsidRPr="0030702C">
        <w:rPr>
          <w:sz w:val="20"/>
          <w:szCs w:val="20"/>
          <w:lang w:val="en-GB"/>
        </w:rPr>
        <w:t xml:space="preserve"> overview of the patient´s symptoms, and </w:t>
      </w:r>
      <w:r w:rsidR="00422FAE" w:rsidRPr="0030702C">
        <w:rPr>
          <w:sz w:val="20"/>
          <w:szCs w:val="20"/>
          <w:lang w:val="en-GB"/>
        </w:rPr>
        <w:t>clearly depicted</w:t>
      </w:r>
      <w:r w:rsidR="002157AB" w:rsidRPr="0030702C">
        <w:rPr>
          <w:sz w:val="20"/>
          <w:szCs w:val="20"/>
          <w:lang w:val="en-GB"/>
        </w:rPr>
        <w:t xml:space="preserve"> which symptom</w:t>
      </w:r>
      <w:r w:rsidR="00686277" w:rsidRPr="0030702C">
        <w:rPr>
          <w:sz w:val="20"/>
          <w:szCs w:val="20"/>
          <w:lang w:val="en-GB"/>
        </w:rPr>
        <w:t>s</w:t>
      </w:r>
      <w:r w:rsidR="00422FAE" w:rsidRPr="0030702C">
        <w:rPr>
          <w:sz w:val="20"/>
          <w:szCs w:val="20"/>
          <w:lang w:val="en-GB"/>
        </w:rPr>
        <w:t xml:space="preserve"> were</w:t>
      </w:r>
      <w:r w:rsidR="00D61D8E" w:rsidRPr="0030702C">
        <w:rPr>
          <w:sz w:val="20"/>
          <w:szCs w:val="20"/>
          <w:lang w:val="en-GB"/>
        </w:rPr>
        <w:t xml:space="preserve"> the most troublesome</w:t>
      </w:r>
      <w:r w:rsidR="00163414" w:rsidRPr="0030702C">
        <w:rPr>
          <w:sz w:val="20"/>
          <w:szCs w:val="20"/>
          <w:lang w:val="en-GB"/>
        </w:rPr>
        <w:t xml:space="preserve"> (Figure 1)</w:t>
      </w:r>
      <w:r w:rsidR="00D61D8E" w:rsidRPr="0030702C">
        <w:rPr>
          <w:sz w:val="20"/>
          <w:szCs w:val="20"/>
          <w:lang w:val="en-GB"/>
        </w:rPr>
        <w:t xml:space="preserve">. The </w:t>
      </w:r>
      <w:r w:rsidR="00422FAE" w:rsidRPr="0030702C">
        <w:rPr>
          <w:sz w:val="20"/>
          <w:szCs w:val="20"/>
          <w:lang w:val="en-GB"/>
        </w:rPr>
        <w:t xml:space="preserve">automatic </w:t>
      </w:r>
      <w:r w:rsidR="00686277" w:rsidRPr="0030702C">
        <w:rPr>
          <w:sz w:val="20"/>
          <w:szCs w:val="20"/>
          <w:lang w:val="en-GB"/>
        </w:rPr>
        <w:t xml:space="preserve">ranking of </w:t>
      </w:r>
      <w:r w:rsidR="00D61D8E" w:rsidRPr="0030702C">
        <w:rPr>
          <w:sz w:val="20"/>
          <w:szCs w:val="20"/>
          <w:lang w:val="en-GB"/>
        </w:rPr>
        <w:t>symptom</w:t>
      </w:r>
      <w:r w:rsidR="00422FAE" w:rsidRPr="0030702C">
        <w:rPr>
          <w:sz w:val="20"/>
          <w:szCs w:val="20"/>
          <w:lang w:val="en-GB"/>
        </w:rPr>
        <w:t xml:space="preserve"> intensity</w:t>
      </w:r>
      <w:r w:rsidR="00D61D8E" w:rsidRPr="0030702C">
        <w:rPr>
          <w:sz w:val="20"/>
          <w:szCs w:val="20"/>
          <w:lang w:val="en-GB"/>
        </w:rPr>
        <w:t xml:space="preserve"> from highest to lowest was actively used in all consultations</w:t>
      </w:r>
      <w:r w:rsidR="00112FF7" w:rsidRPr="0030702C">
        <w:rPr>
          <w:sz w:val="20"/>
          <w:szCs w:val="20"/>
          <w:lang w:val="en-GB"/>
        </w:rPr>
        <w:t>, as was</w:t>
      </w:r>
      <w:r w:rsidR="00422FAE" w:rsidRPr="0030702C">
        <w:rPr>
          <w:sz w:val="20"/>
          <w:szCs w:val="20"/>
          <w:lang w:val="en-GB"/>
        </w:rPr>
        <w:t xml:space="preserve"> t</w:t>
      </w:r>
      <w:r w:rsidR="00D61D8E" w:rsidRPr="0030702C">
        <w:rPr>
          <w:sz w:val="20"/>
          <w:szCs w:val="20"/>
          <w:lang w:val="en-GB"/>
        </w:rPr>
        <w:t xml:space="preserve">he </w:t>
      </w:r>
      <w:r w:rsidR="00422FAE" w:rsidRPr="0030702C">
        <w:rPr>
          <w:sz w:val="20"/>
          <w:szCs w:val="20"/>
          <w:lang w:val="en-GB"/>
        </w:rPr>
        <w:t>graph that</w:t>
      </w:r>
      <w:r w:rsidR="00D61D8E" w:rsidRPr="0030702C">
        <w:rPr>
          <w:sz w:val="20"/>
          <w:szCs w:val="20"/>
          <w:lang w:val="en-GB"/>
        </w:rPr>
        <w:t xml:space="preserve"> show</w:t>
      </w:r>
      <w:r w:rsidR="00422FAE" w:rsidRPr="0030702C">
        <w:rPr>
          <w:sz w:val="20"/>
          <w:szCs w:val="20"/>
          <w:lang w:val="en-GB"/>
        </w:rPr>
        <w:t>ed</w:t>
      </w:r>
      <w:r w:rsidR="00D61D8E" w:rsidRPr="0030702C">
        <w:rPr>
          <w:sz w:val="20"/>
          <w:szCs w:val="20"/>
          <w:lang w:val="en-GB"/>
        </w:rPr>
        <w:t xml:space="preserve"> development of symptom intensity over time. The physicians also </w:t>
      </w:r>
      <w:r w:rsidR="00686277" w:rsidRPr="0030702C">
        <w:rPr>
          <w:sz w:val="20"/>
          <w:szCs w:val="20"/>
          <w:lang w:val="en-GB"/>
        </w:rPr>
        <w:t>found</w:t>
      </w:r>
      <w:r w:rsidR="00422FAE" w:rsidRPr="0030702C">
        <w:rPr>
          <w:sz w:val="20"/>
          <w:szCs w:val="20"/>
          <w:lang w:val="en-GB"/>
        </w:rPr>
        <w:t xml:space="preserve"> </w:t>
      </w:r>
      <w:r w:rsidR="00D61D8E" w:rsidRPr="0030702C">
        <w:rPr>
          <w:sz w:val="20"/>
          <w:szCs w:val="20"/>
          <w:lang w:val="en-GB"/>
        </w:rPr>
        <w:t xml:space="preserve">the pain body map informative. The patient’s answers to follow-up questions for symptoms </w:t>
      </w:r>
      <w:r w:rsidR="00422FAE" w:rsidRPr="0030702C">
        <w:rPr>
          <w:sz w:val="20"/>
          <w:szCs w:val="20"/>
          <w:lang w:val="en-GB"/>
        </w:rPr>
        <w:t xml:space="preserve">other </w:t>
      </w:r>
      <w:r w:rsidR="00D61D8E" w:rsidRPr="0030702C">
        <w:rPr>
          <w:sz w:val="20"/>
          <w:szCs w:val="20"/>
          <w:lang w:val="en-GB"/>
        </w:rPr>
        <w:t>than pain were rarely used or noticed by the physician.</w:t>
      </w:r>
      <w:r w:rsidR="00556A75" w:rsidRPr="0030702C">
        <w:rPr>
          <w:sz w:val="20"/>
          <w:szCs w:val="20"/>
          <w:lang w:val="en-GB"/>
        </w:rPr>
        <w:t xml:space="preserve"> </w:t>
      </w:r>
      <w:r w:rsidR="00163414" w:rsidRPr="0030702C">
        <w:rPr>
          <w:sz w:val="20"/>
          <w:szCs w:val="20"/>
          <w:lang w:val="en-GB"/>
        </w:rPr>
        <w:t xml:space="preserve">A total of </w:t>
      </w:r>
      <w:r w:rsidR="00556A75" w:rsidRPr="0030702C">
        <w:rPr>
          <w:sz w:val="20"/>
          <w:szCs w:val="20"/>
          <w:lang w:val="en-GB"/>
        </w:rPr>
        <w:t>28 usability issues were identified.</w:t>
      </w:r>
      <w:r w:rsidR="00D61D8E" w:rsidRPr="0030702C">
        <w:rPr>
          <w:sz w:val="20"/>
          <w:szCs w:val="20"/>
          <w:lang w:val="en-GB"/>
        </w:rPr>
        <w:t xml:space="preserve"> </w:t>
      </w:r>
      <w:r w:rsidR="00163414" w:rsidRPr="0030702C">
        <w:rPr>
          <w:sz w:val="20"/>
          <w:szCs w:val="20"/>
          <w:lang w:val="en-GB"/>
        </w:rPr>
        <w:t>Of these</w:t>
      </w:r>
      <w:r w:rsidR="002420D5" w:rsidRPr="0030702C">
        <w:rPr>
          <w:sz w:val="20"/>
          <w:szCs w:val="20"/>
          <w:lang w:val="en-GB"/>
        </w:rPr>
        <w:t>, 46%</w:t>
      </w:r>
      <w:r w:rsidR="00163414" w:rsidRPr="0030702C">
        <w:rPr>
          <w:sz w:val="20"/>
          <w:szCs w:val="20"/>
          <w:lang w:val="en-GB"/>
        </w:rPr>
        <w:t xml:space="preserve"> </w:t>
      </w:r>
      <w:r w:rsidR="00F05FED" w:rsidRPr="0030702C">
        <w:rPr>
          <w:sz w:val="20"/>
          <w:szCs w:val="20"/>
          <w:lang w:val="en-GB"/>
        </w:rPr>
        <w:t>were</w:t>
      </w:r>
      <w:r w:rsidR="00686277" w:rsidRPr="0030702C">
        <w:rPr>
          <w:sz w:val="20"/>
          <w:szCs w:val="20"/>
          <w:lang w:val="en-GB"/>
        </w:rPr>
        <w:t xml:space="preserve"> rated</w:t>
      </w:r>
      <w:r w:rsidR="00163414" w:rsidRPr="0030702C">
        <w:rPr>
          <w:sz w:val="20"/>
          <w:szCs w:val="20"/>
          <w:lang w:val="en-GB"/>
        </w:rPr>
        <w:t xml:space="preserve"> as </w:t>
      </w:r>
      <w:r w:rsidR="00F05FED" w:rsidRPr="0030702C">
        <w:rPr>
          <w:sz w:val="20"/>
          <w:szCs w:val="20"/>
          <w:lang w:val="en-GB"/>
        </w:rPr>
        <w:t xml:space="preserve">grade 1 (irritant) and </w:t>
      </w:r>
      <w:r w:rsidR="002420D5" w:rsidRPr="0030702C">
        <w:rPr>
          <w:sz w:val="20"/>
          <w:szCs w:val="20"/>
          <w:lang w:val="en-GB"/>
        </w:rPr>
        <w:t>36%</w:t>
      </w:r>
      <w:r w:rsidR="00686277" w:rsidRPr="0030702C">
        <w:rPr>
          <w:sz w:val="20"/>
          <w:szCs w:val="20"/>
          <w:lang w:val="en-GB"/>
        </w:rPr>
        <w:t xml:space="preserve"> </w:t>
      </w:r>
      <w:r w:rsidR="00163414" w:rsidRPr="0030702C">
        <w:rPr>
          <w:sz w:val="20"/>
          <w:szCs w:val="20"/>
          <w:lang w:val="en-GB"/>
        </w:rPr>
        <w:t xml:space="preserve">as </w:t>
      </w:r>
      <w:r w:rsidR="00F05FED" w:rsidRPr="0030702C">
        <w:rPr>
          <w:sz w:val="20"/>
          <w:szCs w:val="20"/>
          <w:lang w:val="en-GB"/>
        </w:rPr>
        <w:t xml:space="preserve">grade 2 (moderate). </w:t>
      </w:r>
      <w:r w:rsidR="00686277" w:rsidRPr="0030702C">
        <w:rPr>
          <w:sz w:val="20"/>
          <w:szCs w:val="20"/>
          <w:lang w:val="en-GB"/>
        </w:rPr>
        <w:t xml:space="preserve">18% of </w:t>
      </w:r>
      <w:r w:rsidR="00D61D8E" w:rsidRPr="0030702C">
        <w:rPr>
          <w:sz w:val="20"/>
          <w:szCs w:val="20"/>
          <w:lang w:val="en-GB"/>
        </w:rPr>
        <w:t xml:space="preserve">issues </w:t>
      </w:r>
      <w:r w:rsidR="00163414" w:rsidRPr="0030702C">
        <w:rPr>
          <w:sz w:val="20"/>
          <w:szCs w:val="20"/>
          <w:lang w:val="en-GB"/>
        </w:rPr>
        <w:t xml:space="preserve">were </w:t>
      </w:r>
      <w:r w:rsidR="008E4343" w:rsidRPr="0030702C">
        <w:rPr>
          <w:sz w:val="20"/>
          <w:szCs w:val="20"/>
          <w:lang w:val="en-GB"/>
        </w:rPr>
        <w:t>rated</w:t>
      </w:r>
      <w:r w:rsidR="00163414" w:rsidRPr="0030702C">
        <w:rPr>
          <w:sz w:val="20"/>
          <w:szCs w:val="20"/>
          <w:lang w:val="en-GB"/>
        </w:rPr>
        <w:t xml:space="preserve"> as</w:t>
      </w:r>
      <w:r w:rsidR="00D61D8E" w:rsidRPr="0030702C">
        <w:rPr>
          <w:sz w:val="20"/>
          <w:szCs w:val="20"/>
          <w:lang w:val="en-GB"/>
        </w:rPr>
        <w:t xml:space="preserve"> grade</w:t>
      </w:r>
      <w:r w:rsidR="00B318F2" w:rsidRPr="0030702C">
        <w:rPr>
          <w:sz w:val="20"/>
          <w:szCs w:val="20"/>
          <w:lang w:val="en-GB"/>
        </w:rPr>
        <w:t xml:space="preserve"> 3 (</w:t>
      </w:r>
      <w:r w:rsidR="003720A2" w:rsidRPr="0030702C">
        <w:rPr>
          <w:sz w:val="20"/>
          <w:szCs w:val="20"/>
          <w:lang w:val="en-GB"/>
        </w:rPr>
        <w:t>severe) (T</w:t>
      </w:r>
      <w:r w:rsidR="00112FF7" w:rsidRPr="0030702C">
        <w:rPr>
          <w:sz w:val="20"/>
          <w:szCs w:val="20"/>
          <w:lang w:val="en-GB"/>
        </w:rPr>
        <w:t>able 4</w:t>
      </w:r>
      <w:r w:rsidR="00D61D8E" w:rsidRPr="0030702C">
        <w:rPr>
          <w:sz w:val="20"/>
          <w:szCs w:val="20"/>
          <w:lang w:val="en-GB"/>
        </w:rPr>
        <w:t>)</w:t>
      </w:r>
      <w:r w:rsidR="00BE52C8" w:rsidRPr="0030702C">
        <w:rPr>
          <w:sz w:val="20"/>
          <w:szCs w:val="20"/>
          <w:lang w:val="en-GB"/>
        </w:rPr>
        <w:t>.</w:t>
      </w:r>
      <w:r w:rsidR="008E4343" w:rsidRPr="0030702C">
        <w:rPr>
          <w:sz w:val="20"/>
          <w:szCs w:val="20"/>
          <w:lang w:val="en-GB"/>
        </w:rPr>
        <w:t xml:space="preserve"> N</w:t>
      </w:r>
      <w:r w:rsidR="00176DA2" w:rsidRPr="0030702C">
        <w:rPr>
          <w:sz w:val="20"/>
          <w:szCs w:val="20"/>
          <w:lang w:val="en-GB"/>
        </w:rPr>
        <w:t xml:space="preserve">one </w:t>
      </w:r>
      <w:r w:rsidR="008E4343" w:rsidRPr="0030702C">
        <w:rPr>
          <w:sz w:val="20"/>
          <w:szCs w:val="20"/>
          <w:lang w:val="en-GB"/>
        </w:rPr>
        <w:t>were found unusable.</w:t>
      </w:r>
    </w:p>
    <w:p w14:paraId="488C145A" w14:textId="77777777" w:rsidR="0030702C" w:rsidRDefault="0030702C" w:rsidP="00D61D8E">
      <w:pPr>
        <w:rPr>
          <w:b/>
          <w:sz w:val="20"/>
          <w:szCs w:val="20"/>
          <w:lang w:val="en-GB"/>
        </w:rPr>
      </w:pPr>
    </w:p>
    <w:p w14:paraId="5F9C0E88" w14:textId="6C77BC9F" w:rsidR="00D61D8E" w:rsidRPr="0030702C" w:rsidRDefault="00F34555" w:rsidP="00D61D8E">
      <w:pPr>
        <w:rPr>
          <w:sz w:val="20"/>
          <w:szCs w:val="20"/>
          <w:lang w:val="en-GB"/>
        </w:rPr>
      </w:pPr>
      <w:r w:rsidRPr="0030702C">
        <w:rPr>
          <w:sz w:val="20"/>
          <w:szCs w:val="20"/>
          <w:lang w:val="en-US"/>
        </w:rPr>
        <w:t xml:space="preserve">Based on the identified usability issues, EirV3 has been improved. </w:t>
      </w:r>
      <w:r w:rsidR="00422FAE" w:rsidRPr="0030702C">
        <w:rPr>
          <w:sz w:val="20"/>
          <w:szCs w:val="20"/>
          <w:lang w:val="en-GB"/>
        </w:rPr>
        <w:t>In summary</w:t>
      </w:r>
      <w:r w:rsidR="00D61D8E" w:rsidRPr="0030702C">
        <w:rPr>
          <w:sz w:val="20"/>
          <w:szCs w:val="20"/>
          <w:lang w:val="en-GB"/>
        </w:rPr>
        <w:t>, the most important changes made in EirV3</w:t>
      </w:r>
      <w:r w:rsidR="006D56BE" w:rsidRPr="0030702C">
        <w:rPr>
          <w:sz w:val="20"/>
          <w:szCs w:val="20"/>
          <w:lang w:val="en-GB"/>
        </w:rPr>
        <w:t>´s</w:t>
      </w:r>
      <w:r w:rsidR="00D61D8E" w:rsidRPr="0030702C">
        <w:rPr>
          <w:sz w:val="20"/>
          <w:szCs w:val="20"/>
          <w:lang w:val="en-GB"/>
        </w:rPr>
        <w:t xml:space="preserve"> </w:t>
      </w:r>
      <w:r w:rsidR="006D56BE" w:rsidRPr="0030702C">
        <w:rPr>
          <w:sz w:val="20"/>
          <w:szCs w:val="20"/>
          <w:lang w:val="en-US"/>
        </w:rPr>
        <w:t xml:space="preserve">content and functionality </w:t>
      </w:r>
      <w:r w:rsidR="00D61D8E" w:rsidRPr="0030702C">
        <w:rPr>
          <w:sz w:val="20"/>
          <w:szCs w:val="20"/>
          <w:lang w:val="en-GB"/>
        </w:rPr>
        <w:t xml:space="preserve">were a) making the questions in the symptom screening section in </w:t>
      </w:r>
      <w:r w:rsidR="00D61D8E" w:rsidRPr="0030702C">
        <w:rPr>
          <w:i/>
          <w:sz w:val="20"/>
          <w:szCs w:val="20"/>
          <w:lang w:val="en-GB"/>
        </w:rPr>
        <w:t>Eir-Patient</w:t>
      </w:r>
      <w:r w:rsidR="00D61D8E" w:rsidRPr="0030702C">
        <w:rPr>
          <w:sz w:val="20"/>
          <w:szCs w:val="20"/>
          <w:lang w:val="en-GB"/>
        </w:rPr>
        <w:t xml:space="preserve"> mandatory, b) removing a question in </w:t>
      </w:r>
      <w:r w:rsidR="00D61D8E" w:rsidRPr="0030702C">
        <w:rPr>
          <w:i/>
          <w:sz w:val="20"/>
          <w:szCs w:val="20"/>
          <w:lang w:val="en-GB"/>
        </w:rPr>
        <w:t>Eir-Patient</w:t>
      </w:r>
      <w:r w:rsidR="00D61D8E" w:rsidRPr="0030702C">
        <w:rPr>
          <w:sz w:val="20"/>
          <w:szCs w:val="20"/>
          <w:lang w:val="en-GB"/>
        </w:rPr>
        <w:t xml:space="preserve"> regarding self-care and c) </w:t>
      </w:r>
      <w:r w:rsidR="00157606" w:rsidRPr="0030702C">
        <w:rPr>
          <w:sz w:val="20"/>
          <w:szCs w:val="20"/>
          <w:lang w:val="en-GB"/>
        </w:rPr>
        <w:t>adding text to describe anchors, e.g. wellbeing where 0=great and 10=</w:t>
      </w:r>
      <w:r w:rsidR="00A46483" w:rsidRPr="0030702C">
        <w:rPr>
          <w:sz w:val="20"/>
          <w:szCs w:val="20"/>
          <w:lang w:val="en-GB"/>
        </w:rPr>
        <w:t>worst imaginable</w:t>
      </w:r>
      <w:r w:rsidR="001E244B" w:rsidRPr="0030702C">
        <w:rPr>
          <w:sz w:val="20"/>
          <w:szCs w:val="20"/>
          <w:lang w:val="en-GB"/>
        </w:rPr>
        <w:t xml:space="preserve">, and to clarify the difference between the terms </w:t>
      </w:r>
      <w:r w:rsidR="006C3777" w:rsidRPr="0030702C">
        <w:rPr>
          <w:sz w:val="20"/>
          <w:szCs w:val="20"/>
          <w:lang w:val="en-GB"/>
        </w:rPr>
        <w:t>drowsiness and tiredness</w:t>
      </w:r>
      <w:r w:rsidR="00D61D8E" w:rsidRPr="0030702C">
        <w:rPr>
          <w:sz w:val="20"/>
          <w:szCs w:val="20"/>
          <w:lang w:val="en-GB"/>
        </w:rPr>
        <w:t xml:space="preserve">, </w:t>
      </w:r>
      <w:r w:rsidR="001C12BC" w:rsidRPr="0030702C">
        <w:rPr>
          <w:sz w:val="20"/>
          <w:szCs w:val="20"/>
          <w:lang w:val="en-GB"/>
        </w:rPr>
        <w:t>d</w:t>
      </w:r>
      <w:r w:rsidR="00D61D8E" w:rsidRPr="0030702C">
        <w:rPr>
          <w:sz w:val="20"/>
          <w:szCs w:val="20"/>
          <w:lang w:val="en-GB"/>
        </w:rPr>
        <w:t>) disable double-</w:t>
      </w:r>
      <w:r w:rsidR="00F5550C" w:rsidRPr="0030702C">
        <w:rPr>
          <w:sz w:val="20"/>
          <w:szCs w:val="20"/>
          <w:lang w:val="en-GB"/>
        </w:rPr>
        <w:t>click in</w:t>
      </w:r>
      <w:r w:rsidR="00D61D8E" w:rsidRPr="0030702C">
        <w:rPr>
          <w:sz w:val="20"/>
          <w:szCs w:val="20"/>
          <w:lang w:val="en-GB"/>
        </w:rPr>
        <w:t xml:space="preserve"> </w:t>
      </w:r>
      <w:r w:rsidR="00D61D8E" w:rsidRPr="0030702C">
        <w:rPr>
          <w:i/>
          <w:sz w:val="20"/>
          <w:szCs w:val="20"/>
          <w:lang w:val="en-GB"/>
        </w:rPr>
        <w:t>Eir-Patient</w:t>
      </w:r>
      <w:r w:rsidR="00D61D8E" w:rsidRPr="0030702C">
        <w:rPr>
          <w:sz w:val="20"/>
          <w:szCs w:val="20"/>
          <w:lang w:val="en-GB"/>
        </w:rPr>
        <w:t xml:space="preserve"> in order to avoid patients unintentionally skipping questions if they</w:t>
      </w:r>
      <w:r w:rsidR="005449F0" w:rsidRPr="0030702C">
        <w:rPr>
          <w:sz w:val="20"/>
          <w:szCs w:val="20"/>
          <w:lang w:val="en-GB"/>
        </w:rPr>
        <w:t xml:space="preserve"> double tapped the </w:t>
      </w:r>
      <w:r w:rsidR="006C3777" w:rsidRPr="0030702C">
        <w:rPr>
          <w:sz w:val="20"/>
          <w:szCs w:val="20"/>
          <w:lang w:val="en-GB"/>
        </w:rPr>
        <w:t>screen</w:t>
      </w:r>
      <w:r w:rsidR="00F5550C" w:rsidRPr="0030702C">
        <w:rPr>
          <w:sz w:val="20"/>
          <w:szCs w:val="20"/>
          <w:lang w:val="en-GB"/>
        </w:rPr>
        <w:t>,</w:t>
      </w:r>
      <w:r w:rsidR="005449F0" w:rsidRPr="0030702C">
        <w:rPr>
          <w:sz w:val="20"/>
          <w:szCs w:val="20"/>
          <w:lang w:val="en-GB"/>
        </w:rPr>
        <w:t xml:space="preserve"> </w:t>
      </w:r>
      <w:r w:rsidR="001C12BC" w:rsidRPr="0030702C">
        <w:rPr>
          <w:sz w:val="20"/>
          <w:szCs w:val="20"/>
          <w:lang w:val="en-GB"/>
        </w:rPr>
        <w:t>e</w:t>
      </w:r>
      <w:r w:rsidR="00D61D8E" w:rsidRPr="0030702C">
        <w:rPr>
          <w:sz w:val="20"/>
          <w:szCs w:val="20"/>
          <w:lang w:val="en-GB"/>
        </w:rPr>
        <w:t xml:space="preserve">) improving the accuracy of the pain </w:t>
      </w:r>
      <w:r w:rsidR="00422FAE" w:rsidRPr="0030702C">
        <w:rPr>
          <w:sz w:val="20"/>
          <w:szCs w:val="20"/>
          <w:lang w:val="en-GB"/>
        </w:rPr>
        <w:t xml:space="preserve">body </w:t>
      </w:r>
      <w:r w:rsidR="00D61D8E" w:rsidRPr="0030702C">
        <w:rPr>
          <w:sz w:val="20"/>
          <w:szCs w:val="20"/>
          <w:lang w:val="en-GB"/>
        </w:rPr>
        <w:t xml:space="preserve">map in </w:t>
      </w:r>
      <w:r w:rsidR="00D61D8E" w:rsidRPr="0030702C">
        <w:rPr>
          <w:i/>
          <w:sz w:val="20"/>
          <w:szCs w:val="20"/>
          <w:lang w:val="en-GB"/>
        </w:rPr>
        <w:t>Eir-Doctor</w:t>
      </w:r>
      <w:r w:rsidR="00D61D8E" w:rsidRPr="0030702C">
        <w:rPr>
          <w:sz w:val="20"/>
          <w:szCs w:val="20"/>
          <w:lang w:val="en-GB"/>
        </w:rPr>
        <w:t xml:space="preserve">, </w:t>
      </w:r>
      <w:r w:rsidR="00422FAE" w:rsidRPr="0030702C">
        <w:rPr>
          <w:sz w:val="20"/>
          <w:szCs w:val="20"/>
          <w:lang w:val="en-GB"/>
        </w:rPr>
        <w:t>to prevent overlap of</w:t>
      </w:r>
      <w:r w:rsidR="00D61D8E" w:rsidRPr="0030702C">
        <w:rPr>
          <w:sz w:val="20"/>
          <w:szCs w:val="20"/>
          <w:lang w:val="en-GB"/>
        </w:rPr>
        <w:t xml:space="preserve"> marked</w:t>
      </w:r>
      <w:r w:rsidR="00E97F4B" w:rsidRPr="0030702C">
        <w:rPr>
          <w:sz w:val="20"/>
          <w:szCs w:val="20"/>
          <w:lang w:val="en-GB"/>
        </w:rPr>
        <w:t xml:space="preserve"> pain areas.</w:t>
      </w:r>
    </w:p>
    <w:p w14:paraId="1C6441D6" w14:textId="6118EE5A" w:rsidR="0088179B" w:rsidRPr="0030702C" w:rsidRDefault="0088179B" w:rsidP="00F464EE">
      <w:pPr>
        <w:pStyle w:val="Heading2"/>
        <w:rPr>
          <w:rFonts w:ascii="Times New Roman" w:hAnsi="Times New Roman" w:cs="Times New Roman"/>
          <w:sz w:val="20"/>
          <w:szCs w:val="20"/>
          <w:lang w:val="en-GB"/>
        </w:rPr>
      </w:pPr>
      <w:r w:rsidRPr="0030702C">
        <w:rPr>
          <w:rFonts w:ascii="Times New Roman" w:hAnsi="Times New Roman" w:cs="Times New Roman"/>
          <w:sz w:val="20"/>
          <w:szCs w:val="20"/>
          <w:lang w:val="en-GB"/>
        </w:rPr>
        <w:t>Discussion</w:t>
      </w:r>
    </w:p>
    <w:p w14:paraId="64C8D6CB" w14:textId="481DCB7E" w:rsidR="0084153D" w:rsidRPr="0030702C" w:rsidRDefault="00FF7A4E">
      <w:pPr>
        <w:rPr>
          <w:sz w:val="20"/>
          <w:szCs w:val="20"/>
          <w:lang w:val="en-US"/>
        </w:rPr>
      </w:pPr>
      <w:r w:rsidRPr="0030702C">
        <w:rPr>
          <w:sz w:val="20"/>
          <w:szCs w:val="20"/>
          <w:lang w:val="en-US"/>
        </w:rPr>
        <w:t xml:space="preserve">This study presents </w:t>
      </w:r>
      <w:r w:rsidR="000C77C8" w:rsidRPr="0030702C">
        <w:rPr>
          <w:sz w:val="20"/>
          <w:szCs w:val="20"/>
          <w:lang w:val="en-US"/>
        </w:rPr>
        <w:t xml:space="preserve">results from a </w:t>
      </w:r>
      <w:r w:rsidRPr="0030702C">
        <w:rPr>
          <w:sz w:val="20"/>
          <w:szCs w:val="20"/>
          <w:lang w:val="en-US"/>
        </w:rPr>
        <w:t>usability test of EirV3, a</w:t>
      </w:r>
      <w:r w:rsidR="00F34555" w:rsidRPr="0030702C">
        <w:rPr>
          <w:sz w:val="20"/>
          <w:szCs w:val="20"/>
          <w:lang w:val="en-US"/>
        </w:rPr>
        <w:t>n electronic sy</w:t>
      </w:r>
      <w:r w:rsidRPr="0030702C">
        <w:rPr>
          <w:sz w:val="20"/>
          <w:szCs w:val="20"/>
          <w:lang w:val="en-US"/>
        </w:rPr>
        <w:t xml:space="preserve">mptom assessment tool, in different </w:t>
      </w:r>
      <w:r w:rsidR="00CF5BEC" w:rsidRPr="0030702C">
        <w:rPr>
          <w:sz w:val="20"/>
          <w:szCs w:val="20"/>
          <w:lang w:val="en-US"/>
        </w:rPr>
        <w:t xml:space="preserve">care </w:t>
      </w:r>
      <w:r w:rsidRPr="0030702C">
        <w:rPr>
          <w:sz w:val="20"/>
          <w:szCs w:val="20"/>
          <w:lang w:val="en-US"/>
        </w:rPr>
        <w:t xml:space="preserve">settings and </w:t>
      </w:r>
      <w:r w:rsidR="00937B63" w:rsidRPr="0030702C">
        <w:rPr>
          <w:sz w:val="20"/>
          <w:szCs w:val="20"/>
          <w:lang w:val="en-US"/>
        </w:rPr>
        <w:t xml:space="preserve">in patients at different </w:t>
      </w:r>
      <w:r w:rsidRPr="0030702C">
        <w:rPr>
          <w:sz w:val="20"/>
          <w:szCs w:val="20"/>
          <w:lang w:val="en-US"/>
        </w:rPr>
        <w:t xml:space="preserve">stages of cancer. </w:t>
      </w:r>
      <w:r w:rsidR="0084153D" w:rsidRPr="0030702C">
        <w:rPr>
          <w:sz w:val="20"/>
          <w:szCs w:val="20"/>
          <w:lang w:val="en-US"/>
        </w:rPr>
        <w:t xml:space="preserve">EirV3 was </w:t>
      </w:r>
      <w:r w:rsidR="00C723F1" w:rsidRPr="0030702C">
        <w:rPr>
          <w:sz w:val="20"/>
          <w:szCs w:val="20"/>
          <w:lang w:val="en-US"/>
        </w:rPr>
        <w:t>found</w:t>
      </w:r>
      <w:r w:rsidR="0084153D" w:rsidRPr="0030702C">
        <w:rPr>
          <w:sz w:val="20"/>
          <w:szCs w:val="20"/>
          <w:lang w:val="en-US"/>
        </w:rPr>
        <w:t xml:space="preserve"> easy to use by most patients and physicians, </w:t>
      </w:r>
      <w:r w:rsidR="00937B63" w:rsidRPr="0030702C">
        <w:rPr>
          <w:sz w:val="20"/>
          <w:szCs w:val="20"/>
          <w:lang w:val="en-US"/>
        </w:rPr>
        <w:t xml:space="preserve">was </w:t>
      </w:r>
      <w:r w:rsidR="0084153D" w:rsidRPr="0030702C">
        <w:rPr>
          <w:sz w:val="20"/>
          <w:szCs w:val="20"/>
          <w:lang w:val="en-US"/>
        </w:rPr>
        <w:t xml:space="preserve">usable in multiple settings, and </w:t>
      </w:r>
      <w:r w:rsidR="00937B63" w:rsidRPr="0030702C">
        <w:rPr>
          <w:sz w:val="20"/>
          <w:szCs w:val="20"/>
          <w:lang w:val="en-US"/>
        </w:rPr>
        <w:t xml:space="preserve">perceived </w:t>
      </w:r>
      <w:r w:rsidR="0084153D" w:rsidRPr="0030702C">
        <w:rPr>
          <w:sz w:val="20"/>
          <w:szCs w:val="20"/>
          <w:lang w:val="en-US"/>
        </w:rPr>
        <w:t>relevant regardless of diagnosis and treatment.</w:t>
      </w:r>
      <w:r w:rsidR="00B546DA" w:rsidRPr="0030702C">
        <w:rPr>
          <w:sz w:val="20"/>
          <w:szCs w:val="20"/>
          <w:lang w:val="en-US"/>
        </w:rPr>
        <w:t xml:space="preserve"> The majority of identified usability issues were classified as irritant, while none were ranked as unusable.</w:t>
      </w:r>
    </w:p>
    <w:p w14:paraId="6054260A" w14:textId="77777777" w:rsidR="001A24E0" w:rsidRPr="0030702C" w:rsidRDefault="001A24E0">
      <w:pPr>
        <w:rPr>
          <w:sz w:val="20"/>
          <w:szCs w:val="20"/>
          <w:lang w:val="en-US"/>
        </w:rPr>
      </w:pPr>
    </w:p>
    <w:p w14:paraId="43A7CB2C" w14:textId="2FC38C3F" w:rsidR="000C77C8" w:rsidRPr="0030702C" w:rsidRDefault="0040404D" w:rsidP="00407536">
      <w:pPr>
        <w:rPr>
          <w:sz w:val="20"/>
          <w:szCs w:val="20"/>
          <w:lang w:val="en-US"/>
        </w:rPr>
      </w:pPr>
      <w:r w:rsidRPr="0030702C">
        <w:rPr>
          <w:sz w:val="20"/>
          <w:szCs w:val="20"/>
          <w:lang w:val="en-US"/>
        </w:rPr>
        <w:t xml:space="preserve">All </w:t>
      </w:r>
      <w:r w:rsidR="001B4855" w:rsidRPr="0030702C">
        <w:rPr>
          <w:sz w:val="20"/>
          <w:szCs w:val="20"/>
          <w:lang w:val="en-US"/>
        </w:rPr>
        <w:t xml:space="preserve">participants </w:t>
      </w:r>
      <w:r w:rsidRPr="0030702C">
        <w:rPr>
          <w:sz w:val="20"/>
          <w:szCs w:val="20"/>
          <w:lang w:val="en-US"/>
        </w:rPr>
        <w:t>managed to complete EirV3.</w:t>
      </w:r>
      <w:r w:rsidR="00587490">
        <w:rPr>
          <w:sz w:val="20"/>
          <w:szCs w:val="20"/>
          <w:lang w:val="en-US"/>
        </w:rPr>
        <w:t xml:space="preserve"> </w:t>
      </w:r>
      <w:r w:rsidR="00FD04C3" w:rsidRPr="0030702C">
        <w:rPr>
          <w:sz w:val="20"/>
          <w:szCs w:val="20"/>
          <w:lang w:val="en-US"/>
        </w:rPr>
        <w:t>A</w:t>
      </w:r>
      <w:r w:rsidR="004C0B6E" w:rsidRPr="0030702C">
        <w:rPr>
          <w:sz w:val="20"/>
          <w:szCs w:val="20"/>
          <w:lang w:val="en-US"/>
        </w:rPr>
        <w:t xml:space="preserve"> total of 72</w:t>
      </w:r>
      <w:r w:rsidRPr="0030702C">
        <w:rPr>
          <w:sz w:val="20"/>
          <w:szCs w:val="20"/>
          <w:lang w:val="en-US"/>
        </w:rPr>
        <w:t xml:space="preserve"> </w:t>
      </w:r>
      <w:r w:rsidR="00926693" w:rsidRPr="0030702C">
        <w:rPr>
          <w:sz w:val="20"/>
          <w:szCs w:val="20"/>
          <w:lang w:val="en-US"/>
        </w:rPr>
        <w:t xml:space="preserve">identified </w:t>
      </w:r>
      <w:r w:rsidRPr="0030702C">
        <w:rPr>
          <w:sz w:val="20"/>
          <w:szCs w:val="20"/>
          <w:lang w:val="en-US"/>
        </w:rPr>
        <w:t xml:space="preserve">usability issues is </w:t>
      </w:r>
      <w:r w:rsidR="0044257C" w:rsidRPr="0030702C">
        <w:rPr>
          <w:sz w:val="20"/>
          <w:szCs w:val="20"/>
          <w:lang w:val="en-US"/>
        </w:rPr>
        <w:t xml:space="preserve">apparently </w:t>
      </w:r>
      <w:r w:rsidRPr="0030702C">
        <w:rPr>
          <w:sz w:val="20"/>
          <w:szCs w:val="20"/>
          <w:lang w:val="en-US"/>
        </w:rPr>
        <w:t>a high number given that Eir had been subject to extensive and iterative test</w:t>
      </w:r>
      <w:r w:rsidR="00C66809" w:rsidRPr="0030702C">
        <w:rPr>
          <w:sz w:val="20"/>
          <w:szCs w:val="20"/>
          <w:lang w:val="en-US"/>
        </w:rPr>
        <w:t xml:space="preserve"> rounds</w:t>
      </w:r>
      <w:r w:rsidRPr="0030702C">
        <w:rPr>
          <w:sz w:val="20"/>
          <w:szCs w:val="20"/>
          <w:lang w:val="en-US"/>
        </w:rPr>
        <w:t xml:space="preserve"> before</w:t>
      </w:r>
      <w:r w:rsidR="00C66809" w:rsidRPr="0030702C">
        <w:rPr>
          <w:sz w:val="20"/>
          <w:szCs w:val="20"/>
          <w:lang w:val="en-US"/>
        </w:rPr>
        <w:t xml:space="preserve">. However, </w:t>
      </w:r>
      <w:r w:rsidR="008719DE" w:rsidRPr="0030702C">
        <w:rPr>
          <w:sz w:val="20"/>
          <w:szCs w:val="20"/>
          <w:lang w:val="en-US"/>
        </w:rPr>
        <w:t>almost the same number</w:t>
      </w:r>
      <w:r w:rsidR="00407536" w:rsidRPr="0030702C">
        <w:rPr>
          <w:sz w:val="20"/>
          <w:szCs w:val="20"/>
          <w:lang w:val="en-US"/>
        </w:rPr>
        <w:t xml:space="preserve">, </w:t>
      </w:r>
      <w:r w:rsidR="008719DE" w:rsidRPr="0030702C">
        <w:rPr>
          <w:sz w:val="20"/>
          <w:szCs w:val="20"/>
          <w:lang w:val="en-US"/>
        </w:rPr>
        <w:t>65 issues</w:t>
      </w:r>
      <w:r w:rsidR="00407536" w:rsidRPr="0030702C">
        <w:rPr>
          <w:sz w:val="20"/>
          <w:szCs w:val="20"/>
          <w:lang w:val="en-US"/>
        </w:rPr>
        <w:t>,</w:t>
      </w:r>
      <w:r w:rsidR="008719DE" w:rsidRPr="0030702C">
        <w:rPr>
          <w:sz w:val="20"/>
          <w:szCs w:val="20"/>
          <w:lang w:val="en-US"/>
        </w:rPr>
        <w:t xml:space="preserve"> were identified</w:t>
      </w:r>
      <w:r w:rsidR="00407536" w:rsidRPr="0030702C">
        <w:rPr>
          <w:sz w:val="20"/>
          <w:szCs w:val="20"/>
          <w:lang w:val="en-US"/>
        </w:rPr>
        <w:t xml:space="preserve"> in a similar study</w:t>
      </w:r>
      <w:r w:rsidR="008719DE" w:rsidRPr="0030702C">
        <w:rPr>
          <w:sz w:val="20"/>
          <w:szCs w:val="20"/>
          <w:lang w:val="en-US"/>
        </w:rPr>
        <w:t xml:space="preserve"> </w:t>
      </w:r>
      <w:r w:rsidR="008719DE" w:rsidRPr="0030702C">
        <w:rPr>
          <w:sz w:val="20"/>
          <w:szCs w:val="20"/>
          <w:lang w:val="en-US"/>
        </w:rPr>
        <w:fldChar w:fldCharType="begin">
          <w:fldData xml:space="preserve">PEVuZE5vdGU+PENpdGU+PEF1dGhvcj5Xb2xwaW48L0F1dGhvcj48WWVhcj4yMDE1PC9ZZWFyPjxS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</w:fldData>
        </w:fldChar>
      </w:r>
      <w:r w:rsidR="00B25473" w:rsidRPr="0030702C">
        <w:rPr>
          <w:sz w:val="20"/>
          <w:szCs w:val="20"/>
          <w:lang w:val="en-US"/>
        </w:rPr>
        <w:instrText xml:space="preserve"> ADDIN EN.CITE </w:instrText>
      </w:r>
      <w:r w:rsidR="00B25473" w:rsidRPr="0030702C">
        <w:rPr>
          <w:sz w:val="20"/>
          <w:szCs w:val="20"/>
          <w:lang w:val="en-US"/>
        </w:rPr>
        <w:fldChar w:fldCharType="begin">
          <w:fldData xml:space="preserve">PEVuZE5vdGU+PENpdGU+PEF1dGhvcj5Xb2xwaW48L0F1dGhvcj48WWVhcj4yMDE1PC9ZZWFyPjxS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</w:fldData>
        </w:fldChar>
      </w:r>
      <w:r w:rsidR="00B25473" w:rsidRPr="0030702C">
        <w:rPr>
          <w:sz w:val="20"/>
          <w:szCs w:val="20"/>
          <w:lang w:val="en-US"/>
        </w:rPr>
        <w:instrText xml:space="preserve"> ADDIN EN.CITE.DATA </w:instrText>
      </w:r>
      <w:r w:rsidR="00B25473" w:rsidRPr="0030702C">
        <w:rPr>
          <w:sz w:val="20"/>
          <w:szCs w:val="20"/>
          <w:lang w:val="en-US"/>
        </w:rPr>
      </w:r>
      <w:r w:rsidR="00B25473" w:rsidRPr="0030702C">
        <w:rPr>
          <w:sz w:val="20"/>
          <w:szCs w:val="20"/>
          <w:lang w:val="en-US"/>
        </w:rPr>
        <w:fldChar w:fldCharType="end"/>
      </w:r>
      <w:r w:rsidR="008719DE" w:rsidRPr="0030702C">
        <w:rPr>
          <w:sz w:val="20"/>
          <w:szCs w:val="20"/>
          <w:lang w:val="en-US"/>
        </w:rPr>
      </w:r>
      <w:r w:rsidR="008719DE" w:rsidRPr="0030702C">
        <w:rPr>
          <w:sz w:val="20"/>
          <w:szCs w:val="20"/>
          <w:lang w:val="en-US"/>
        </w:rPr>
        <w:fldChar w:fldCharType="separate"/>
      </w:r>
      <w:r w:rsidR="00B25473" w:rsidRPr="0030702C">
        <w:rPr>
          <w:noProof/>
          <w:sz w:val="20"/>
          <w:szCs w:val="20"/>
          <w:lang w:val="en-US"/>
        </w:rPr>
        <w:t>[30]</w:t>
      </w:r>
      <w:r w:rsidR="008719DE" w:rsidRPr="0030702C">
        <w:rPr>
          <w:sz w:val="20"/>
          <w:szCs w:val="20"/>
          <w:lang w:val="en-US"/>
        </w:rPr>
        <w:fldChar w:fldCharType="end"/>
      </w:r>
      <w:r w:rsidRPr="0030702C">
        <w:rPr>
          <w:sz w:val="20"/>
          <w:szCs w:val="20"/>
          <w:lang w:val="en-US"/>
        </w:rPr>
        <w:t xml:space="preserve">. Potential reasons for </w:t>
      </w:r>
      <w:r w:rsidR="00E13610" w:rsidRPr="0030702C">
        <w:rPr>
          <w:sz w:val="20"/>
          <w:szCs w:val="20"/>
          <w:lang w:val="en-US"/>
        </w:rPr>
        <w:t>the high number of issues</w:t>
      </w:r>
      <w:r w:rsidRPr="0030702C">
        <w:rPr>
          <w:sz w:val="20"/>
          <w:szCs w:val="20"/>
          <w:lang w:val="en-US"/>
        </w:rPr>
        <w:t xml:space="preserve"> might be that </w:t>
      </w:r>
      <w:r w:rsidR="00407536" w:rsidRPr="0030702C">
        <w:rPr>
          <w:sz w:val="20"/>
          <w:szCs w:val="20"/>
          <w:lang w:val="en-US"/>
        </w:rPr>
        <w:t xml:space="preserve">audio recordings were not used in the </w:t>
      </w:r>
      <w:r w:rsidRPr="0030702C">
        <w:rPr>
          <w:sz w:val="20"/>
          <w:szCs w:val="20"/>
          <w:lang w:val="en-US"/>
        </w:rPr>
        <w:t>previous test</w:t>
      </w:r>
      <w:r w:rsidR="00407536" w:rsidRPr="0030702C">
        <w:rPr>
          <w:sz w:val="20"/>
          <w:szCs w:val="20"/>
          <w:lang w:val="en-US"/>
        </w:rPr>
        <w:t xml:space="preserve"> rounds. T</w:t>
      </w:r>
      <w:r w:rsidRPr="0030702C">
        <w:rPr>
          <w:sz w:val="20"/>
          <w:szCs w:val="20"/>
          <w:lang w:val="en-US"/>
        </w:rPr>
        <w:t>hus</w:t>
      </w:r>
      <w:r w:rsidR="00CF5BEC" w:rsidRPr="0030702C">
        <w:rPr>
          <w:sz w:val="20"/>
          <w:szCs w:val="20"/>
          <w:lang w:val="en-US"/>
        </w:rPr>
        <w:t>,</w:t>
      </w:r>
      <w:r w:rsidRPr="0030702C">
        <w:rPr>
          <w:sz w:val="20"/>
          <w:szCs w:val="20"/>
          <w:lang w:val="en-US"/>
        </w:rPr>
        <w:t xml:space="preserve"> </w:t>
      </w:r>
      <w:r w:rsidR="00407536" w:rsidRPr="0030702C">
        <w:rPr>
          <w:sz w:val="20"/>
          <w:szCs w:val="20"/>
          <w:lang w:val="en-US"/>
        </w:rPr>
        <w:t xml:space="preserve">it is highly likely that </w:t>
      </w:r>
      <w:r w:rsidRPr="0030702C">
        <w:rPr>
          <w:sz w:val="20"/>
          <w:szCs w:val="20"/>
          <w:lang w:val="en-US"/>
        </w:rPr>
        <w:t>important details</w:t>
      </w:r>
      <w:r w:rsidR="00407536" w:rsidRPr="0030702C">
        <w:rPr>
          <w:sz w:val="20"/>
          <w:szCs w:val="20"/>
          <w:lang w:val="en-US"/>
        </w:rPr>
        <w:t xml:space="preserve"> regarding usability were not identified</w:t>
      </w:r>
      <w:r w:rsidRPr="0030702C">
        <w:rPr>
          <w:sz w:val="20"/>
          <w:szCs w:val="20"/>
          <w:lang w:val="en-US"/>
        </w:rPr>
        <w:t xml:space="preserve">. </w:t>
      </w:r>
      <w:r w:rsidR="00355596" w:rsidRPr="0030702C">
        <w:rPr>
          <w:sz w:val="20"/>
          <w:szCs w:val="20"/>
          <w:lang w:val="en-US"/>
        </w:rPr>
        <w:t>Mo</w:t>
      </w:r>
      <w:r w:rsidRPr="0030702C">
        <w:rPr>
          <w:sz w:val="20"/>
          <w:szCs w:val="20"/>
          <w:lang w:val="en-US"/>
        </w:rPr>
        <w:t xml:space="preserve">reover, previous testing did not include repeated assessments, </w:t>
      </w:r>
      <w:r w:rsidR="00407536" w:rsidRPr="0030702C">
        <w:rPr>
          <w:sz w:val="20"/>
          <w:szCs w:val="20"/>
          <w:lang w:val="en-US"/>
        </w:rPr>
        <w:t>and as such</w:t>
      </w:r>
      <w:r w:rsidR="00CF5BEC" w:rsidRPr="0030702C">
        <w:rPr>
          <w:sz w:val="20"/>
          <w:szCs w:val="20"/>
          <w:lang w:val="en-US"/>
        </w:rPr>
        <w:t>,</w:t>
      </w:r>
      <w:r w:rsidR="00407536" w:rsidRPr="0030702C">
        <w:rPr>
          <w:sz w:val="20"/>
          <w:szCs w:val="20"/>
          <w:lang w:val="en-US"/>
        </w:rPr>
        <w:t xml:space="preserve"> </w:t>
      </w:r>
      <w:r w:rsidRPr="0030702C">
        <w:rPr>
          <w:sz w:val="20"/>
          <w:szCs w:val="20"/>
          <w:lang w:val="en-US"/>
        </w:rPr>
        <w:t>usability issues regarding e.g. symptom development over time</w:t>
      </w:r>
      <w:r w:rsidR="00407536" w:rsidRPr="0030702C">
        <w:rPr>
          <w:sz w:val="20"/>
          <w:szCs w:val="20"/>
          <w:lang w:val="en-US"/>
        </w:rPr>
        <w:t xml:space="preserve"> were not revealed</w:t>
      </w:r>
      <w:r w:rsidRPr="0030702C">
        <w:rPr>
          <w:sz w:val="20"/>
          <w:szCs w:val="20"/>
          <w:lang w:val="en-US"/>
        </w:rPr>
        <w:t xml:space="preserve">. </w:t>
      </w:r>
      <w:r w:rsidR="00CF5BEC" w:rsidRPr="0030702C">
        <w:rPr>
          <w:sz w:val="20"/>
          <w:szCs w:val="20"/>
          <w:lang w:val="en-US"/>
        </w:rPr>
        <w:t>Based on our experiences, w</w:t>
      </w:r>
      <w:r w:rsidR="00407536" w:rsidRPr="0030702C">
        <w:rPr>
          <w:sz w:val="20"/>
          <w:szCs w:val="20"/>
          <w:lang w:val="en-US"/>
        </w:rPr>
        <w:t xml:space="preserve">e recommend </w:t>
      </w:r>
      <w:r w:rsidR="009018BC" w:rsidRPr="0030702C">
        <w:rPr>
          <w:sz w:val="20"/>
          <w:szCs w:val="20"/>
          <w:lang w:val="en-US"/>
        </w:rPr>
        <w:t>a combination of observation</w:t>
      </w:r>
      <w:r w:rsidR="00407536" w:rsidRPr="0030702C">
        <w:rPr>
          <w:sz w:val="20"/>
          <w:szCs w:val="20"/>
          <w:lang w:val="en-US"/>
        </w:rPr>
        <w:t>s</w:t>
      </w:r>
      <w:r w:rsidR="009018BC" w:rsidRPr="0030702C">
        <w:rPr>
          <w:sz w:val="20"/>
          <w:szCs w:val="20"/>
          <w:lang w:val="en-US"/>
        </w:rPr>
        <w:t xml:space="preserve"> with think-aloud method and individual interv</w:t>
      </w:r>
      <w:r w:rsidR="00D051A8" w:rsidRPr="0030702C">
        <w:rPr>
          <w:sz w:val="20"/>
          <w:szCs w:val="20"/>
          <w:lang w:val="en-US"/>
        </w:rPr>
        <w:t>iews</w:t>
      </w:r>
      <w:r w:rsidR="00407536" w:rsidRPr="0030702C">
        <w:rPr>
          <w:sz w:val="20"/>
          <w:szCs w:val="20"/>
          <w:lang w:val="en-US"/>
        </w:rPr>
        <w:t xml:space="preserve"> </w:t>
      </w:r>
      <w:r w:rsidR="00CF5BEC" w:rsidRPr="0030702C">
        <w:rPr>
          <w:sz w:val="20"/>
          <w:szCs w:val="20"/>
          <w:lang w:val="en-US"/>
        </w:rPr>
        <w:t xml:space="preserve">in studies like this, </w:t>
      </w:r>
      <w:r w:rsidR="00407536" w:rsidRPr="0030702C">
        <w:rPr>
          <w:sz w:val="20"/>
          <w:szCs w:val="20"/>
          <w:lang w:val="en-US"/>
        </w:rPr>
        <w:t xml:space="preserve">as we think </w:t>
      </w:r>
      <w:r w:rsidR="00CF5BEC" w:rsidRPr="0030702C">
        <w:rPr>
          <w:sz w:val="20"/>
          <w:szCs w:val="20"/>
          <w:lang w:val="en-US"/>
        </w:rPr>
        <w:t xml:space="preserve">it makes </w:t>
      </w:r>
      <w:r w:rsidR="00D051A8" w:rsidRPr="0030702C">
        <w:rPr>
          <w:sz w:val="20"/>
          <w:szCs w:val="20"/>
          <w:lang w:val="en-US"/>
        </w:rPr>
        <w:t xml:space="preserve">researchers identify </w:t>
      </w:r>
      <w:r w:rsidR="00B76B9C" w:rsidRPr="0030702C">
        <w:rPr>
          <w:sz w:val="20"/>
          <w:szCs w:val="20"/>
          <w:lang w:val="en-US"/>
        </w:rPr>
        <w:t>more end-user barriers</w:t>
      </w:r>
      <w:r w:rsidR="00D051A8" w:rsidRPr="0030702C">
        <w:rPr>
          <w:sz w:val="20"/>
          <w:szCs w:val="20"/>
          <w:lang w:val="en-US"/>
        </w:rPr>
        <w:t xml:space="preserve"> </w:t>
      </w:r>
      <w:r w:rsidR="00D051A8" w:rsidRPr="0030702C">
        <w:rPr>
          <w:sz w:val="20"/>
          <w:szCs w:val="20"/>
          <w:lang w:val="en-US"/>
        </w:rPr>
        <w:fldChar w:fldCharType="begin"/>
      </w:r>
      <w:r w:rsidR="00B25473" w:rsidRPr="0030702C">
        <w:rPr>
          <w:sz w:val="20"/>
          <w:szCs w:val="20"/>
          <w:lang w:val="en-US"/>
        </w:rPr>
        <w:instrText xml:space="preserve"> ADDIN EN.CITE &lt;EndNote&gt;&lt;Cite&gt;&lt;Author&gt;Bradbury&lt;/Author&gt;&lt;Year&gt;2014&lt;/Year&gt;&lt;RecNum&gt;188&lt;/RecNum&gt;&lt;DisplayText&gt;[31]&lt;/DisplayText&gt;&lt;record&gt;&lt;rec-number&gt;188&lt;/rec-number&gt;&lt;foreign-keys&gt;&lt;key app="EN" db-id="f92fsf9vlef50be599x52p0yap0tsferrste" timestamp="1516022515"&gt;188&lt;/key&gt;&lt;/foreign-keys&gt;&lt;ref-type name="Journal Article"&gt;17&lt;/ref-type&gt;&lt;contributors&gt;&lt;authors&gt;&lt;author&gt;Bradbury, Katherine&lt;/author&gt;&lt;author&gt;Watts, Sam&lt;/author&gt;&lt;author&gt;Arden-Close, Emily&lt;/author&gt;&lt;author&gt;Yardley, Lucy&lt;/author&gt;&lt;author&gt;Lewith, George&lt;/author&gt;&lt;/authors&gt;&lt;/contributors&gt;&lt;titles&gt;&lt;title&gt;Developing Digital Interventions: A Methodological Guide&lt;/title&gt;&lt;secondary-title&gt;Evidence-based Complementary and Alternative Medicine : eCAM&lt;/secondary-title&gt;&lt;/titles&gt;&lt;periodical&gt;&lt;full-title&gt;Evidence-based Complementary and Alternative Medicine : eCAM&lt;/full-title&gt;&lt;/periodical&gt;&lt;pages&gt;561320&lt;/pages&gt;&lt;volume&gt;2014&lt;/volume&gt;&lt;dates&gt;&lt;year&gt;2014&lt;/year&gt;&lt;pub-dates&gt;&lt;date&gt;02/04&amp;#xD;08/15/received&amp;#xD;12/19/accepted&lt;/date&gt;&lt;/pub-dates&gt;&lt;/dates&gt;&lt;publisher&gt;Hindawi Publishing Corporation&lt;/publisher&gt;&lt;isbn&gt;1741-427X&amp;#xD;1741-4288&lt;/isbn&gt;&lt;accession-num&gt;PMC3932254&lt;/accession-num&gt;&lt;urls&gt;&lt;related-urls&gt;&lt;url&gt;http://www.ncbi.nlm.nih.gov/pmc/articles/PMC3932254/&lt;/url&gt;&lt;/related-urls&gt;&lt;/urls&gt;&lt;electronic-resource-num&gt;10.1155/2014/561320&lt;/electronic-resource-num&gt;&lt;remote-database-name&gt;PMC&lt;/remote-database-name&gt;&lt;/record&gt;&lt;/Cite&gt;&lt;/EndNote&gt;</w:instrText>
      </w:r>
      <w:r w:rsidR="00D051A8" w:rsidRPr="0030702C">
        <w:rPr>
          <w:sz w:val="20"/>
          <w:szCs w:val="20"/>
          <w:lang w:val="en-US"/>
        </w:rPr>
        <w:fldChar w:fldCharType="separate"/>
      </w:r>
      <w:r w:rsidR="00B25473" w:rsidRPr="0030702C">
        <w:rPr>
          <w:noProof/>
          <w:sz w:val="20"/>
          <w:szCs w:val="20"/>
          <w:lang w:val="en-US"/>
        </w:rPr>
        <w:t>[31]</w:t>
      </w:r>
      <w:r w:rsidR="00D051A8" w:rsidRPr="0030702C">
        <w:rPr>
          <w:sz w:val="20"/>
          <w:szCs w:val="20"/>
          <w:lang w:val="en-US"/>
        </w:rPr>
        <w:fldChar w:fldCharType="end"/>
      </w:r>
      <w:r w:rsidR="00604831" w:rsidRPr="0030702C">
        <w:rPr>
          <w:sz w:val="20"/>
          <w:szCs w:val="20"/>
          <w:lang w:val="en-US"/>
        </w:rPr>
        <w:t xml:space="preserve">, and ensure a comprehensive understanding of the use and experience of </w:t>
      </w:r>
      <w:r w:rsidR="00CA2F06" w:rsidRPr="0030702C">
        <w:rPr>
          <w:sz w:val="20"/>
          <w:szCs w:val="20"/>
          <w:lang w:val="en-US"/>
        </w:rPr>
        <w:t>the tool.</w:t>
      </w:r>
    </w:p>
    <w:p w14:paraId="531E9A77" w14:textId="77777777" w:rsidR="001452A9" w:rsidRPr="0030702C" w:rsidRDefault="001452A9" w:rsidP="000C77C8">
      <w:pPr>
        <w:rPr>
          <w:sz w:val="20"/>
          <w:szCs w:val="20"/>
          <w:lang w:val="en-US"/>
        </w:rPr>
      </w:pPr>
    </w:p>
    <w:p w14:paraId="7E5D2001" w14:textId="5DE90D1E" w:rsidR="0040404D" w:rsidRPr="0030702C" w:rsidRDefault="006522BA" w:rsidP="006522BA">
      <w:pPr>
        <w:rPr>
          <w:sz w:val="20"/>
          <w:szCs w:val="20"/>
          <w:lang w:val="en-US"/>
        </w:rPr>
      </w:pPr>
      <w:r w:rsidRPr="0030702C">
        <w:rPr>
          <w:sz w:val="20"/>
          <w:szCs w:val="20"/>
          <w:lang w:val="en-US"/>
        </w:rPr>
        <w:t>None of the identified usability issues</w:t>
      </w:r>
      <w:r w:rsidR="000C3261" w:rsidRPr="0030702C">
        <w:rPr>
          <w:sz w:val="20"/>
          <w:szCs w:val="20"/>
          <w:lang w:val="en-US"/>
        </w:rPr>
        <w:t xml:space="preserve"> made it difficult to complete</w:t>
      </w:r>
      <w:r w:rsidRPr="0030702C">
        <w:rPr>
          <w:sz w:val="20"/>
          <w:szCs w:val="20"/>
          <w:lang w:val="en-US"/>
        </w:rPr>
        <w:t xml:space="preserve"> </w:t>
      </w:r>
      <w:r w:rsidR="00781D0B" w:rsidRPr="0030702C">
        <w:rPr>
          <w:sz w:val="20"/>
          <w:szCs w:val="20"/>
          <w:lang w:val="en-US"/>
        </w:rPr>
        <w:t>EirV3</w:t>
      </w:r>
      <w:r w:rsidR="00461872" w:rsidRPr="0030702C">
        <w:rPr>
          <w:sz w:val="20"/>
          <w:szCs w:val="20"/>
          <w:lang w:val="en-US"/>
        </w:rPr>
        <w:t xml:space="preserve">. </w:t>
      </w:r>
      <w:r w:rsidR="009621D1" w:rsidRPr="0030702C">
        <w:rPr>
          <w:sz w:val="20"/>
          <w:szCs w:val="20"/>
          <w:lang w:val="en-US"/>
        </w:rPr>
        <w:t>However, s</w:t>
      </w:r>
      <w:r w:rsidR="00781D0B" w:rsidRPr="0030702C">
        <w:rPr>
          <w:sz w:val="20"/>
          <w:szCs w:val="20"/>
          <w:lang w:val="en-US"/>
        </w:rPr>
        <w:t>ome of them caused frustration among patients</w:t>
      </w:r>
      <w:r w:rsidR="00871AAF" w:rsidRPr="0030702C">
        <w:rPr>
          <w:sz w:val="20"/>
          <w:szCs w:val="20"/>
          <w:lang w:val="en-US"/>
        </w:rPr>
        <w:t>. For example, in</w:t>
      </w:r>
      <w:r w:rsidR="00781D0B" w:rsidRPr="0030702C">
        <w:rPr>
          <w:sz w:val="20"/>
          <w:szCs w:val="20"/>
          <w:lang w:val="en-US"/>
        </w:rPr>
        <w:t xml:space="preserve"> the follow-up section for depression, </w:t>
      </w:r>
      <w:r w:rsidR="00871AAF" w:rsidRPr="0030702C">
        <w:rPr>
          <w:sz w:val="20"/>
          <w:szCs w:val="20"/>
          <w:lang w:val="en-US"/>
        </w:rPr>
        <w:t xml:space="preserve">some patients </w:t>
      </w:r>
      <w:r w:rsidR="00781D0B" w:rsidRPr="0030702C">
        <w:rPr>
          <w:sz w:val="20"/>
          <w:szCs w:val="20"/>
          <w:lang w:val="en-US"/>
        </w:rPr>
        <w:t>had to answer questions about sleep and food intake</w:t>
      </w:r>
      <w:r w:rsidR="009621D1" w:rsidRPr="0030702C">
        <w:rPr>
          <w:sz w:val="20"/>
          <w:szCs w:val="20"/>
          <w:lang w:val="en-US"/>
        </w:rPr>
        <w:t xml:space="preserve"> which were perceived</w:t>
      </w:r>
      <w:r w:rsidR="00751C8C" w:rsidRPr="0030702C">
        <w:rPr>
          <w:sz w:val="20"/>
          <w:szCs w:val="20"/>
          <w:lang w:val="en-US"/>
        </w:rPr>
        <w:t xml:space="preserve"> as</w:t>
      </w:r>
      <w:r w:rsidR="009621D1" w:rsidRPr="0030702C">
        <w:rPr>
          <w:sz w:val="20"/>
          <w:szCs w:val="20"/>
          <w:lang w:val="en-US"/>
        </w:rPr>
        <w:t xml:space="preserve"> overlapping</w:t>
      </w:r>
      <w:r w:rsidR="00781D0B" w:rsidRPr="0030702C">
        <w:rPr>
          <w:sz w:val="20"/>
          <w:szCs w:val="20"/>
          <w:lang w:val="en-US"/>
        </w:rPr>
        <w:t xml:space="preserve"> </w:t>
      </w:r>
      <w:r w:rsidR="00751C8C" w:rsidRPr="0030702C">
        <w:rPr>
          <w:sz w:val="20"/>
          <w:szCs w:val="20"/>
          <w:lang w:val="en-US"/>
        </w:rPr>
        <w:t>with</w:t>
      </w:r>
      <w:r w:rsidR="00781D0B" w:rsidRPr="0030702C">
        <w:rPr>
          <w:sz w:val="20"/>
          <w:szCs w:val="20"/>
          <w:lang w:val="en-US"/>
        </w:rPr>
        <w:t xml:space="preserve"> questions they had already answered</w:t>
      </w:r>
      <w:r w:rsidR="00DD085F" w:rsidRPr="0030702C">
        <w:rPr>
          <w:i/>
          <w:sz w:val="20"/>
          <w:szCs w:val="20"/>
          <w:lang w:val="en-US"/>
        </w:rPr>
        <w:t>.</w:t>
      </w:r>
      <w:r w:rsidR="00DD085F" w:rsidRPr="0030702C">
        <w:rPr>
          <w:sz w:val="20"/>
          <w:szCs w:val="20"/>
          <w:lang w:val="en-US"/>
        </w:rPr>
        <w:t xml:space="preserve"> </w:t>
      </w:r>
      <w:r w:rsidR="00781D0B" w:rsidRPr="0030702C">
        <w:rPr>
          <w:sz w:val="20"/>
          <w:szCs w:val="20"/>
          <w:lang w:val="en-US"/>
        </w:rPr>
        <w:t xml:space="preserve">Removing </w:t>
      </w:r>
      <w:r w:rsidR="009621D1" w:rsidRPr="0030702C">
        <w:rPr>
          <w:sz w:val="20"/>
          <w:szCs w:val="20"/>
          <w:lang w:val="en-US"/>
        </w:rPr>
        <w:t>overlapping</w:t>
      </w:r>
      <w:r w:rsidR="00781D0B" w:rsidRPr="0030702C">
        <w:rPr>
          <w:sz w:val="20"/>
          <w:szCs w:val="20"/>
          <w:lang w:val="en-US"/>
        </w:rPr>
        <w:t xml:space="preserve"> </w:t>
      </w:r>
      <w:r w:rsidR="008D15DB" w:rsidRPr="0030702C">
        <w:rPr>
          <w:sz w:val="20"/>
          <w:szCs w:val="20"/>
          <w:lang w:val="en-US"/>
        </w:rPr>
        <w:t xml:space="preserve">questions would probably have reduced </w:t>
      </w:r>
      <w:r w:rsidR="00407536" w:rsidRPr="0030702C">
        <w:rPr>
          <w:sz w:val="20"/>
          <w:szCs w:val="20"/>
          <w:lang w:val="en-US"/>
        </w:rPr>
        <w:t xml:space="preserve">this </w:t>
      </w:r>
      <w:r w:rsidR="008D15DB" w:rsidRPr="0030702C">
        <w:rPr>
          <w:sz w:val="20"/>
          <w:szCs w:val="20"/>
          <w:lang w:val="en-US"/>
        </w:rPr>
        <w:t>frustration</w:t>
      </w:r>
      <w:r w:rsidR="00407536" w:rsidRPr="0030702C">
        <w:rPr>
          <w:sz w:val="20"/>
          <w:szCs w:val="20"/>
          <w:lang w:val="en-US"/>
        </w:rPr>
        <w:t>.</w:t>
      </w:r>
      <w:r w:rsidR="00DD085F" w:rsidRPr="0030702C">
        <w:rPr>
          <w:i/>
          <w:sz w:val="20"/>
          <w:szCs w:val="20"/>
          <w:lang w:val="en-US"/>
        </w:rPr>
        <w:t xml:space="preserve"> </w:t>
      </w:r>
      <w:r w:rsidR="00DD085F" w:rsidRPr="0030702C">
        <w:rPr>
          <w:sz w:val="20"/>
          <w:szCs w:val="20"/>
          <w:lang w:val="en-US"/>
        </w:rPr>
        <w:t xml:space="preserve">Dynamic tools make it possible to reduce overlapping items. </w:t>
      </w:r>
      <w:r w:rsidR="00A8118D" w:rsidRPr="0030702C">
        <w:rPr>
          <w:sz w:val="20"/>
          <w:szCs w:val="20"/>
          <w:lang w:val="en-US"/>
        </w:rPr>
        <w:t xml:space="preserve">Thus, </w:t>
      </w:r>
      <w:r w:rsidR="00407536" w:rsidRPr="0030702C">
        <w:rPr>
          <w:sz w:val="20"/>
          <w:szCs w:val="20"/>
          <w:lang w:val="en-US"/>
        </w:rPr>
        <w:t>reducing the number of overlapping</w:t>
      </w:r>
      <w:r w:rsidR="00590346" w:rsidRPr="0030702C">
        <w:rPr>
          <w:sz w:val="20"/>
          <w:szCs w:val="20"/>
          <w:lang w:val="en-US"/>
        </w:rPr>
        <w:t xml:space="preserve"> </w:t>
      </w:r>
      <w:r w:rsidR="00766974" w:rsidRPr="0030702C">
        <w:rPr>
          <w:sz w:val="20"/>
          <w:szCs w:val="20"/>
          <w:lang w:val="en-US"/>
        </w:rPr>
        <w:t>questions c</w:t>
      </w:r>
      <w:r w:rsidR="00F71B32" w:rsidRPr="0030702C">
        <w:rPr>
          <w:sz w:val="20"/>
          <w:szCs w:val="20"/>
          <w:lang w:val="en-US"/>
        </w:rPr>
        <w:t>an</w:t>
      </w:r>
      <w:r w:rsidR="00766974" w:rsidRPr="0030702C">
        <w:rPr>
          <w:sz w:val="20"/>
          <w:szCs w:val="20"/>
          <w:lang w:val="en-US"/>
        </w:rPr>
        <w:t xml:space="preserve"> </w:t>
      </w:r>
      <w:r w:rsidR="000A4BA6" w:rsidRPr="0030702C">
        <w:rPr>
          <w:sz w:val="20"/>
          <w:szCs w:val="20"/>
          <w:lang w:val="en-US"/>
        </w:rPr>
        <w:t xml:space="preserve">weaken the validity of the tool. </w:t>
      </w:r>
      <w:r w:rsidR="000C09E9" w:rsidRPr="0030702C">
        <w:rPr>
          <w:sz w:val="20"/>
          <w:szCs w:val="20"/>
          <w:lang w:val="en-US"/>
        </w:rPr>
        <w:t>However, t</w:t>
      </w:r>
      <w:r w:rsidR="000A4BA6" w:rsidRPr="0030702C">
        <w:rPr>
          <w:sz w:val="20"/>
          <w:szCs w:val="20"/>
          <w:lang w:val="en-US"/>
        </w:rPr>
        <w:t xml:space="preserve">his could be worthwhile as it is likely to improve the </w:t>
      </w:r>
      <w:r w:rsidR="0035609F" w:rsidRPr="0030702C">
        <w:rPr>
          <w:sz w:val="20"/>
          <w:szCs w:val="20"/>
          <w:lang w:val="en-US"/>
        </w:rPr>
        <w:t xml:space="preserve">user </w:t>
      </w:r>
      <w:r w:rsidR="000A4BA6" w:rsidRPr="0030702C">
        <w:rPr>
          <w:sz w:val="20"/>
          <w:szCs w:val="20"/>
          <w:lang w:val="en-US"/>
        </w:rPr>
        <w:t>experience of the tool</w:t>
      </w:r>
      <w:r w:rsidR="00DD085F" w:rsidRPr="0030702C">
        <w:rPr>
          <w:sz w:val="20"/>
          <w:szCs w:val="20"/>
          <w:lang w:val="en-US"/>
        </w:rPr>
        <w:t xml:space="preserve">. </w:t>
      </w:r>
      <w:r w:rsidR="008A6F29" w:rsidRPr="0030702C">
        <w:rPr>
          <w:sz w:val="20"/>
          <w:szCs w:val="20"/>
          <w:lang w:val="en-US"/>
        </w:rPr>
        <w:t xml:space="preserve">When </w:t>
      </w:r>
      <w:r w:rsidR="0040404D" w:rsidRPr="0030702C">
        <w:rPr>
          <w:sz w:val="20"/>
          <w:szCs w:val="20"/>
          <w:lang w:val="en-US"/>
        </w:rPr>
        <w:t xml:space="preserve">developing an assessment tool, the </w:t>
      </w:r>
      <w:r w:rsidR="00692BF8" w:rsidRPr="0030702C">
        <w:rPr>
          <w:sz w:val="20"/>
          <w:szCs w:val="20"/>
          <w:lang w:val="en-US"/>
        </w:rPr>
        <w:t xml:space="preserve">desired amount of </w:t>
      </w:r>
      <w:r w:rsidR="0040404D" w:rsidRPr="0030702C">
        <w:rPr>
          <w:sz w:val="20"/>
          <w:szCs w:val="20"/>
          <w:lang w:val="en-US"/>
        </w:rPr>
        <w:t xml:space="preserve">information </w:t>
      </w:r>
      <w:r w:rsidR="00A8118D" w:rsidRPr="0030702C">
        <w:rPr>
          <w:sz w:val="20"/>
          <w:szCs w:val="20"/>
          <w:lang w:val="en-US"/>
        </w:rPr>
        <w:t xml:space="preserve">must be balanced </w:t>
      </w:r>
      <w:r w:rsidR="0040404D" w:rsidRPr="0030702C">
        <w:rPr>
          <w:sz w:val="20"/>
          <w:szCs w:val="20"/>
          <w:lang w:val="en-US"/>
        </w:rPr>
        <w:t>against</w:t>
      </w:r>
      <w:r w:rsidR="00C93A6E" w:rsidRPr="0030702C">
        <w:rPr>
          <w:sz w:val="20"/>
          <w:szCs w:val="20"/>
          <w:lang w:val="en-US"/>
        </w:rPr>
        <w:t xml:space="preserve"> </w:t>
      </w:r>
      <w:r w:rsidR="00BA79BB" w:rsidRPr="0030702C">
        <w:rPr>
          <w:sz w:val="20"/>
          <w:szCs w:val="20"/>
          <w:lang w:val="en-US"/>
        </w:rPr>
        <w:t>the perceived</w:t>
      </w:r>
      <w:r w:rsidR="00692BF8" w:rsidRPr="0030702C">
        <w:rPr>
          <w:sz w:val="20"/>
          <w:szCs w:val="20"/>
          <w:lang w:val="en-US"/>
        </w:rPr>
        <w:t xml:space="preserve"> burden</w:t>
      </w:r>
      <w:r w:rsidR="00BA79BB" w:rsidRPr="0030702C">
        <w:rPr>
          <w:sz w:val="20"/>
          <w:szCs w:val="20"/>
          <w:lang w:val="en-US"/>
        </w:rPr>
        <w:t xml:space="preserve"> of completing the assessment tool</w:t>
      </w:r>
      <w:r w:rsidR="00692BF8" w:rsidRPr="0030702C">
        <w:rPr>
          <w:sz w:val="20"/>
          <w:szCs w:val="20"/>
          <w:lang w:val="en-US"/>
        </w:rPr>
        <w:t xml:space="preserve">, </w:t>
      </w:r>
      <w:r w:rsidR="00BA79BB" w:rsidRPr="0030702C">
        <w:rPr>
          <w:sz w:val="20"/>
          <w:szCs w:val="20"/>
          <w:lang w:val="en-US"/>
        </w:rPr>
        <w:t>in order to reduce the amount</w:t>
      </w:r>
      <w:r w:rsidR="00692BF8" w:rsidRPr="0030702C">
        <w:rPr>
          <w:sz w:val="20"/>
          <w:szCs w:val="20"/>
          <w:lang w:val="en-US"/>
        </w:rPr>
        <w:t xml:space="preserve"> of missing items </w:t>
      </w:r>
      <w:r w:rsidR="00421FD8" w:rsidRPr="0030702C">
        <w:rPr>
          <w:sz w:val="20"/>
          <w:szCs w:val="20"/>
          <w:lang w:val="en-US"/>
        </w:rPr>
        <w:fldChar w:fldCharType="begin"/>
      </w:r>
      <w:r w:rsidR="00B25473" w:rsidRPr="0030702C">
        <w:rPr>
          <w:sz w:val="20"/>
          <w:szCs w:val="20"/>
          <w:lang w:val="en-US"/>
        </w:rPr>
        <w:instrText xml:space="preserve"> ADDIN EN.CITE &lt;EndNote&gt;&lt;Cite&gt;&lt;Author&gt;Dawson&lt;/Author&gt;&lt;Year&gt;2010&lt;/Year&gt;&lt;RecNum&gt;141&lt;/RecNum&gt;&lt;DisplayText&gt;[32]&lt;/DisplayText&gt;&lt;record&gt;&lt;rec-number&gt;141&lt;/rec-number&gt;&lt;foreign-keys&gt;&lt;key app="EN" db-id="f92fsf9vlef50be599x52p0yap0tsferrste" timestamp="1510830555"&gt;141&lt;/key&gt;&lt;/foreign-keys&gt;&lt;ref-type name="Journal Article"&gt;17&lt;/ref-type&gt;&lt;contributors&gt;&lt;authors&gt;&lt;author&gt;Dawson, J.&lt;/author&gt;&lt;author&gt;Doll, H.&lt;/author&gt;&lt;author&gt;Fitzpatrick, R.&lt;/author&gt;&lt;author&gt;Jenkinson, C.&lt;/author&gt;&lt;author&gt;Carr, A. J.&lt;/author&gt;&lt;/authors&gt;&lt;/contributors&gt;&lt;auth-address&gt;Department of Public Health, University of Oxford, Oxford OX3 7LF. jill.dawson@dphpc.ox.ac.uk&lt;/auth-address&gt;&lt;titles&gt;&lt;title&gt;The routine use of patient reported outcome measures in healthcare setting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186&lt;/pages&gt;&lt;volume&gt;340&lt;/volume&gt;&lt;edition&gt;2010/01/20&lt;/edition&gt;&lt;keywords&gt;&lt;keyword&gt;Data Collection/*methods&lt;/keyword&gt;&lt;keyword&gt;Delivery of Health Care/*standards&lt;/keyword&gt;&lt;keyword&gt;Humans&lt;/keyword&gt;&lt;keyword&gt;Outcome Assessment (Health Care)/*methods&lt;/keyword&gt;&lt;keyword&gt;*Patient Satisfaction&lt;/keyword&gt;&lt;keyword&gt;Reproducibility of Results&lt;/keyword&gt;&lt;keyword&gt;Statistics as Topic&lt;/keyword&gt;&lt;/keywords&gt;&lt;dates&gt;&lt;year&gt;2010&lt;/year&gt;&lt;pub-dates&gt;&lt;date&gt;Jan 18&lt;/date&gt;&lt;/pub-dates&gt;&lt;/dates&gt;&lt;isbn&gt;0959-535x&lt;/isbn&gt;&lt;accession-num&gt;20083546&lt;/accession-num&gt;&lt;urls&gt;&lt;/urls&gt;&lt;electronic-resource-num&gt;10.1136/bmj.c186&lt;/electronic-resource-num&gt;&lt;remote-database-provider&gt;NLM&lt;/remote-database-provider&gt;&lt;language&gt;eng&lt;/language&gt;&lt;/record&gt;&lt;/Cite&gt;&lt;/EndNote&gt;</w:instrText>
      </w:r>
      <w:r w:rsidR="00421FD8" w:rsidRPr="0030702C">
        <w:rPr>
          <w:sz w:val="20"/>
          <w:szCs w:val="20"/>
          <w:lang w:val="en-US"/>
        </w:rPr>
        <w:fldChar w:fldCharType="separate"/>
      </w:r>
      <w:r w:rsidR="00B25473" w:rsidRPr="0030702C">
        <w:rPr>
          <w:noProof/>
          <w:sz w:val="20"/>
          <w:szCs w:val="20"/>
          <w:lang w:val="en-US"/>
        </w:rPr>
        <w:t>[32]</w:t>
      </w:r>
      <w:r w:rsidR="00421FD8" w:rsidRPr="0030702C">
        <w:rPr>
          <w:sz w:val="20"/>
          <w:szCs w:val="20"/>
          <w:lang w:val="en-US"/>
        </w:rPr>
        <w:fldChar w:fldCharType="end"/>
      </w:r>
      <w:r w:rsidR="0040404D" w:rsidRPr="0030702C">
        <w:rPr>
          <w:sz w:val="20"/>
          <w:szCs w:val="20"/>
          <w:lang w:val="en-US"/>
        </w:rPr>
        <w:t xml:space="preserve">. On the other </w:t>
      </w:r>
      <w:r w:rsidR="009621D1" w:rsidRPr="0030702C">
        <w:rPr>
          <w:sz w:val="20"/>
          <w:szCs w:val="20"/>
          <w:lang w:val="en-US"/>
        </w:rPr>
        <w:t>hand</w:t>
      </w:r>
      <w:r w:rsidR="0040404D" w:rsidRPr="0030702C">
        <w:rPr>
          <w:sz w:val="20"/>
          <w:szCs w:val="20"/>
          <w:lang w:val="en-US"/>
        </w:rPr>
        <w:t xml:space="preserve">, an instrument </w:t>
      </w:r>
      <w:r w:rsidR="00692BF8" w:rsidRPr="0030702C">
        <w:rPr>
          <w:sz w:val="20"/>
          <w:szCs w:val="20"/>
          <w:lang w:val="en-US"/>
        </w:rPr>
        <w:t xml:space="preserve">without sufficient comprehensiveness to disclose the patients’ problems </w:t>
      </w:r>
      <w:r w:rsidR="00CF5BEC" w:rsidRPr="0030702C">
        <w:rPr>
          <w:sz w:val="20"/>
          <w:szCs w:val="20"/>
          <w:lang w:val="en-US"/>
        </w:rPr>
        <w:t>has</w:t>
      </w:r>
      <w:r w:rsidR="0040404D" w:rsidRPr="0030702C">
        <w:rPr>
          <w:sz w:val="20"/>
          <w:szCs w:val="20"/>
          <w:lang w:val="en-US"/>
        </w:rPr>
        <w:t xml:space="preserve"> less clinical value </w:t>
      </w:r>
      <w:r w:rsidR="00421FD8" w:rsidRPr="0030702C">
        <w:rPr>
          <w:sz w:val="20"/>
          <w:szCs w:val="20"/>
          <w:lang w:val="en-US"/>
        </w:rPr>
        <w:fldChar w:fldCharType="begin"/>
      </w:r>
      <w:r w:rsidR="00B25473" w:rsidRPr="0030702C">
        <w:rPr>
          <w:sz w:val="20"/>
          <w:szCs w:val="20"/>
          <w:lang w:val="en-US"/>
        </w:rPr>
        <w:instrText xml:space="preserve"> ADDIN EN.CITE &lt;EndNote&gt;&lt;Cite&gt;&lt;Author&gt;Walker&lt;/Author&gt;&lt;Year&gt;2010&lt;/Year&gt;&lt;RecNum&gt;142&lt;/RecNum&gt;&lt;DisplayText&gt;[33]&lt;/DisplayText&gt;&lt;record&gt;&lt;rec-number&gt;142&lt;/rec-number&gt;&lt;foreign-keys&gt;&lt;key app="EN" db-id="f92fsf9vlef50be599x52p0yap0tsferrste" timestamp="1510831024"&gt;142&lt;/key&gt;&lt;/foreign-keys&gt;&lt;ref-type name="Journal Article"&gt;17&lt;/ref-type&gt;&lt;contributors&gt;&lt;authors&gt;&lt;author&gt;Walker, J.&lt;/author&gt;&lt;author&gt;Bohnke, J. R.&lt;/author&gt;&lt;author&gt;Cerny, T.&lt;/author&gt;&lt;author&gt;Strasser, F.&lt;/author&gt;&lt;/authors&gt;&lt;/contributors&gt;&lt;auth-address&gt;Oncological Palliative Medicine, Section Oncology/Haematology, Department of Internal Medicine and Palliative Care Center, Cantonal Hospital, Rorschacherstrasse 95, 9007 St. Gallen, Switzerland.&lt;/auth-address&gt;&lt;titles&gt;&lt;title&gt;Development of symptom assessments utilising item response theory and computer-adaptive testing--a practical method based on a systematic review&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47-67&lt;/pages&gt;&lt;volume&gt;73&lt;/volume&gt;&lt;number&gt;1&lt;/number&gt;&lt;edition&gt;2009/04/21&lt;/edition&gt;&lt;keywords&gt;&lt;keyword&gt;Calibration&lt;/keyword&gt;&lt;keyword&gt;Data Interpretation, Statistical&lt;/keyword&gt;&lt;keyword&gt;Diagnosis, Computer-Assisted/*methods&lt;/keyword&gt;&lt;keyword&gt;Humans&lt;/keyword&gt;&lt;keyword&gt;Outcome Assessment (Health Care)/*methods&lt;/keyword&gt;&lt;keyword&gt;Patient Participation/*methods&lt;/keyword&gt;&lt;keyword&gt;Software&lt;/keyword&gt;&lt;/keywords&gt;&lt;dates&gt;&lt;year&gt;2010&lt;/year&gt;&lt;pub-dates&gt;&lt;date&gt;Jan&lt;/date&gt;&lt;/pub-dates&gt;&lt;/dates&gt;&lt;isbn&gt;1040-8428&lt;/isbn&gt;&lt;accession-num&gt;19375939&lt;/accession-num&gt;&lt;urls&gt;&lt;/urls&gt;&lt;electronic-resource-num&gt;10.1016/j.critrevonc.2009.03.007&lt;/electronic-resource-num&gt;&lt;remote-database-provider&gt;NLM&lt;/remote-database-provider&gt;&lt;language&gt;eng&lt;/language&gt;&lt;/record&gt;&lt;/Cite&gt;&lt;/EndNote&gt;</w:instrText>
      </w:r>
      <w:r w:rsidR="00421FD8" w:rsidRPr="0030702C">
        <w:rPr>
          <w:sz w:val="20"/>
          <w:szCs w:val="20"/>
          <w:lang w:val="en-US"/>
        </w:rPr>
        <w:fldChar w:fldCharType="separate"/>
      </w:r>
      <w:r w:rsidR="00B25473" w:rsidRPr="0030702C">
        <w:rPr>
          <w:noProof/>
          <w:sz w:val="20"/>
          <w:szCs w:val="20"/>
          <w:lang w:val="en-US"/>
        </w:rPr>
        <w:t>[33]</w:t>
      </w:r>
      <w:r w:rsidR="00421FD8" w:rsidRPr="0030702C">
        <w:rPr>
          <w:sz w:val="20"/>
          <w:szCs w:val="20"/>
          <w:lang w:val="en-US"/>
        </w:rPr>
        <w:fldChar w:fldCharType="end"/>
      </w:r>
      <w:r w:rsidR="0040404D" w:rsidRPr="0030702C">
        <w:rPr>
          <w:sz w:val="20"/>
          <w:szCs w:val="20"/>
          <w:lang w:val="en-US"/>
        </w:rPr>
        <w:t xml:space="preserve">. </w:t>
      </w:r>
    </w:p>
    <w:p w14:paraId="6FADF27B" w14:textId="77777777" w:rsidR="001A24E0" w:rsidRPr="0030702C" w:rsidRDefault="001A24E0" w:rsidP="006522BA">
      <w:pPr>
        <w:rPr>
          <w:sz w:val="20"/>
          <w:szCs w:val="20"/>
          <w:lang w:val="en-US"/>
        </w:rPr>
      </w:pPr>
    </w:p>
    <w:p w14:paraId="687D44DE" w14:textId="6562BE40" w:rsidR="00A12043" w:rsidRPr="0030702C" w:rsidRDefault="007C1EB1" w:rsidP="00A12043">
      <w:pPr>
        <w:rPr>
          <w:sz w:val="20"/>
          <w:szCs w:val="20"/>
          <w:lang w:val="en-US"/>
        </w:rPr>
      </w:pPr>
      <w:r w:rsidRPr="0030702C">
        <w:rPr>
          <w:sz w:val="20"/>
          <w:szCs w:val="20"/>
          <w:lang w:val="en-US"/>
        </w:rPr>
        <w:t>Not a</w:t>
      </w:r>
      <w:r w:rsidR="00C90D6F" w:rsidRPr="0030702C">
        <w:rPr>
          <w:sz w:val="20"/>
          <w:szCs w:val="20"/>
          <w:lang w:val="en-US"/>
        </w:rPr>
        <w:t xml:space="preserve">ll identified </w:t>
      </w:r>
      <w:r w:rsidR="000A2CBC" w:rsidRPr="0030702C">
        <w:rPr>
          <w:sz w:val="20"/>
          <w:szCs w:val="20"/>
          <w:lang w:val="en-US"/>
        </w:rPr>
        <w:t xml:space="preserve">usability </w:t>
      </w:r>
      <w:r w:rsidR="00C90D6F" w:rsidRPr="0030702C">
        <w:rPr>
          <w:sz w:val="20"/>
          <w:szCs w:val="20"/>
          <w:lang w:val="en-US"/>
        </w:rPr>
        <w:t>issues were</w:t>
      </w:r>
      <w:r w:rsidR="00162628" w:rsidRPr="0030702C">
        <w:rPr>
          <w:sz w:val="20"/>
          <w:szCs w:val="20"/>
          <w:lang w:val="en-US"/>
        </w:rPr>
        <w:t xml:space="preserve"> </w:t>
      </w:r>
      <w:r w:rsidR="00C90D6F" w:rsidRPr="0030702C">
        <w:rPr>
          <w:sz w:val="20"/>
          <w:szCs w:val="20"/>
          <w:lang w:val="en-US"/>
        </w:rPr>
        <w:t>resolved</w:t>
      </w:r>
      <w:r w:rsidR="00162628" w:rsidRPr="0030702C">
        <w:rPr>
          <w:sz w:val="20"/>
          <w:szCs w:val="20"/>
          <w:lang w:val="en-US"/>
        </w:rPr>
        <w:t xml:space="preserve"> during the test period due to hardware, software, f</w:t>
      </w:r>
      <w:r w:rsidR="009621D1" w:rsidRPr="0030702C">
        <w:rPr>
          <w:sz w:val="20"/>
          <w:szCs w:val="20"/>
          <w:lang w:val="en-US"/>
        </w:rPr>
        <w:t>u</w:t>
      </w:r>
      <w:r w:rsidR="00162628" w:rsidRPr="0030702C">
        <w:rPr>
          <w:sz w:val="20"/>
          <w:szCs w:val="20"/>
          <w:lang w:val="en-US"/>
        </w:rPr>
        <w:t>nding or resource constraints as reported in other studies</w:t>
      </w:r>
      <w:r w:rsidR="00421FD8" w:rsidRPr="0030702C">
        <w:rPr>
          <w:sz w:val="20"/>
          <w:szCs w:val="20"/>
          <w:lang w:val="en-US"/>
        </w:rPr>
        <w:t xml:space="preserve"> </w:t>
      </w:r>
      <w:r w:rsidR="00421FD8" w:rsidRPr="0030702C">
        <w:rPr>
          <w:sz w:val="20"/>
          <w:szCs w:val="20"/>
          <w:lang w:val="en-US"/>
        </w:rPr>
        <w:fldChar w:fldCharType="begin">
          <w:fldData xml:space="preserve">PEVuZE5vdGU+PENpdGU+PEF1dGhvcj5CcmVha2V5PC9BdXRob3I+PFllYXI+MjAxMzwvWWVhcj48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xMTM8L3BhZ2VzPjx2b2x1bWU+MTM8L3ZvbHVtZT48ZWRpdGlvbj4yMDEzLzEwLzA4PC9lZGl0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=
</w:fldData>
        </w:fldChar>
      </w:r>
      <w:r w:rsidR="00D62930" w:rsidRPr="0030702C">
        <w:rPr>
          <w:sz w:val="20"/>
          <w:szCs w:val="20"/>
          <w:lang w:val="en-US"/>
        </w:rPr>
        <w:instrText xml:space="preserve"> ADDIN EN.CITE </w:instrText>
      </w:r>
      <w:r w:rsidR="00D62930" w:rsidRPr="0030702C">
        <w:rPr>
          <w:sz w:val="20"/>
          <w:szCs w:val="20"/>
          <w:lang w:val="en-US"/>
        </w:rPr>
        <w:fldChar w:fldCharType="begin">
          <w:fldData xml:space="preserve">PEVuZE5vdGU+PENpdGU+PEF1dGhvcj5CcmVha2V5PC9BdXRob3I+PFllYXI+MjAxMzwvWWVhcj48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=
</w:fldData>
        </w:fldChar>
      </w:r>
      <w:r w:rsidR="00D62930" w:rsidRPr="0030702C">
        <w:rPr>
          <w:sz w:val="20"/>
          <w:szCs w:val="20"/>
          <w:lang w:val="en-US"/>
        </w:rPr>
        <w:instrText xml:space="preserve"> ADDIN EN.CITE.DATA </w:instrText>
      </w:r>
      <w:r w:rsidR="00D62930" w:rsidRPr="0030702C">
        <w:rPr>
          <w:sz w:val="20"/>
          <w:szCs w:val="20"/>
          <w:lang w:val="en-US"/>
        </w:rPr>
      </w:r>
      <w:r w:rsidR="00D62930" w:rsidRPr="0030702C">
        <w:rPr>
          <w:sz w:val="20"/>
          <w:szCs w:val="20"/>
          <w:lang w:val="en-US"/>
        </w:rPr>
        <w:fldChar w:fldCharType="end"/>
      </w:r>
      <w:r w:rsidR="00421FD8" w:rsidRPr="0030702C">
        <w:rPr>
          <w:sz w:val="20"/>
          <w:szCs w:val="20"/>
          <w:lang w:val="en-US"/>
        </w:rPr>
      </w:r>
      <w:r w:rsidR="00421FD8" w:rsidRPr="0030702C">
        <w:rPr>
          <w:sz w:val="20"/>
          <w:szCs w:val="20"/>
          <w:lang w:val="en-US"/>
        </w:rPr>
        <w:fldChar w:fldCharType="separate"/>
      </w:r>
      <w:r w:rsidR="00D62930" w:rsidRPr="0030702C">
        <w:rPr>
          <w:noProof/>
          <w:sz w:val="20"/>
          <w:szCs w:val="20"/>
          <w:lang w:val="en-US"/>
        </w:rPr>
        <w:t>[34,30]</w:t>
      </w:r>
      <w:r w:rsidR="00421FD8" w:rsidRPr="0030702C">
        <w:rPr>
          <w:sz w:val="20"/>
          <w:szCs w:val="20"/>
          <w:lang w:val="en-US"/>
        </w:rPr>
        <w:fldChar w:fldCharType="end"/>
      </w:r>
      <w:r w:rsidR="00421FD8" w:rsidRPr="0030702C">
        <w:rPr>
          <w:sz w:val="20"/>
          <w:szCs w:val="20"/>
          <w:lang w:val="en-US"/>
        </w:rPr>
        <w:t xml:space="preserve">. </w:t>
      </w:r>
      <w:r w:rsidR="009C4E75" w:rsidRPr="0030702C">
        <w:rPr>
          <w:sz w:val="20"/>
          <w:szCs w:val="20"/>
          <w:lang w:val="en-US"/>
        </w:rPr>
        <w:t xml:space="preserve">Even if </w:t>
      </w:r>
      <w:r w:rsidR="00EB395E" w:rsidRPr="0030702C">
        <w:rPr>
          <w:sz w:val="20"/>
          <w:szCs w:val="20"/>
          <w:lang w:val="en-US"/>
        </w:rPr>
        <w:t>the intention was</w:t>
      </w:r>
      <w:r w:rsidR="00C90D6F" w:rsidRPr="0030702C">
        <w:rPr>
          <w:sz w:val="20"/>
          <w:szCs w:val="20"/>
          <w:lang w:val="en-US"/>
        </w:rPr>
        <w:t xml:space="preserve"> to change </w:t>
      </w:r>
      <w:r w:rsidR="00F71B32" w:rsidRPr="0030702C">
        <w:rPr>
          <w:sz w:val="20"/>
          <w:szCs w:val="20"/>
          <w:lang w:val="en-US"/>
        </w:rPr>
        <w:t>the</w:t>
      </w:r>
      <w:r w:rsidR="00EB395E" w:rsidRPr="0030702C">
        <w:rPr>
          <w:sz w:val="20"/>
          <w:szCs w:val="20"/>
          <w:lang w:val="en-US"/>
        </w:rPr>
        <w:t xml:space="preserve"> elements </w:t>
      </w:r>
      <w:r w:rsidR="00C90D6F" w:rsidRPr="0030702C">
        <w:rPr>
          <w:sz w:val="20"/>
          <w:szCs w:val="20"/>
          <w:lang w:val="en-US"/>
        </w:rPr>
        <w:t>with the highest severity rating, some proved diffi</w:t>
      </w:r>
      <w:r w:rsidR="00FE4231" w:rsidRPr="0030702C">
        <w:rPr>
          <w:sz w:val="20"/>
          <w:szCs w:val="20"/>
          <w:lang w:val="en-US"/>
        </w:rPr>
        <w:t xml:space="preserve">cult to change. </w:t>
      </w:r>
      <w:r w:rsidR="00C31BCC" w:rsidRPr="0030702C">
        <w:rPr>
          <w:sz w:val="20"/>
          <w:szCs w:val="20"/>
          <w:lang w:val="en-US"/>
        </w:rPr>
        <w:t>One example is that t</w:t>
      </w:r>
      <w:r w:rsidR="009C4E75" w:rsidRPr="0030702C">
        <w:rPr>
          <w:sz w:val="20"/>
          <w:szCs w:val="20"/>
          <w:lang w:val="en-US"/>
        </w:rPr>
        <w:t xml:space="preserve">he </w:t>
      </w:r>
      <w:r w:rsidR="00C90D6F" w:rsidRPr="0030702C">
        <w:rPr>
          <w:sz w:val="20"/>
          <w:szCs w:val="20"/>
          <w:lang w:val="en-US"/>
        </w:rPr>
        <w:t>patients</w:t>
      </w:r>
      <w:r w:rsidR="009C4E75" w:rsidRPr="0030702C">
        <w:rPr>
          <w:sz w:val="20"/>
          <w:szCs w:val="20"/>
          <w:lang w:val="en-US"/>
        </w:rPr>
        <w:t>’</w:t>
      </w:r>
      <w:r w:rsidR="00C90D6F" w:rsidRPr="0030702C">
        <w:rPr>
          <w:sz w:val="20"/>
          <w:szCs w:val="20"/>
          <w:lang w:val="en-US"/>
        </w:rPr>
        <w:t xml:space="preserve"> </w:t>
      </w:r>
      <w:r w:rsidR="009C4E75" w:rsidRPr="0030702C">
        <w:rPr>
          <w:sz w:val="20"/>
          <w:szCs w:val="20"/>
          <w:lang w:val="en-US"/>
        </w:rPr>
        <w:t xml:space="preserve">trouble using </w:t>
      </w:r>
      <w:r w:rsidR="00FE4231" w:rsidRPr="0030702C">
        <w:rPr>
          <w:sz w:val="20"/>
          <w:szCs w:val="20"/>
          <w:lang w:val="en-US"/>
        </w:rPr>
        <w:t xml:space="preserve">the touchscreen </w:t>
      </w:r>
      <w:r w:rsidR="00E86D89" w:rsidRPr="0030702C">
        <w:rPr>
          <w:sz w:val="20"/>
          <w:szCs w:val="20"/>
          <w:lang w:val="en-US"/>
        </w:rPr>
        <w:t xml:space="preserve">due to dry fingertips </w:t>
      </w:r>
      <w:r w:rsidR="00FE4231" w:rsidRPr="0030702C">
        <w:rPr>
          <w:sz w:val="20"/>
          <w:szCs w:val="20"/>
          <w:lang w:val="en-US"/>
        </w:rPr>
        <w:t>is related to the hardware</w:t>
      </w:r>
      <w:r w:rsidR="00EB395E" w:rsidRPr="0030702C">
        <w:rPr>
          <w:sz w:val="20"/>
          <w:szCs w:val="20"/>
          <w:lang w:val="en-US"/>
        </w:rPr>
        <w:t xml:space="preserve"> functioning</w:t>
      </w:r>
      <w:r w:rsidR="00FE4231" w:rsidRPr="0030702C">
        <w:rPr>
          <w:sz w:val="20"/>
          <w:szCs w:val="20"/>
          <w:lang w:val="en-US"/>
        </w:rPr>
        <w:t xml:space="preserve">, not the </w:t>
      </w:r>
      <w:r w:rsidR="00EB395E" w:rsidRPr="0030702C">
        <w:rPr>
          <w:sz w:val="20"/>
          <w:szCs w:val="20"/>
          <w:lang w:val="en-US"/>
        </w:rPr>
        <w:t>software</w:t>
      </w:r>
      <w:r w:rsidR="00FE4231" w:rsidRPr="0030702C">
        <w:rPr>
          <w:sz w:val="20"/>
          <w:szCs w:val="20"/>
          <w:lang w:val="en-US"/>
        </w:rPr>
        <w:t xml:space="preserve"> itself</w:t>
      </w:r>
      <w:r w:rsidR="00183B0C" w:rsidRPr="0030702C">
        <w:rPr>
          <w:sz w:val="20"/>
          <w:szCs w:val="20"/>
          <w:lang w:val="en-US"/>
        </w:rPr>
        <w:t>. This</w:t>
      </w:r>
      <w:r w:rsidR="00FE4231" w:rsidRPr="0030702C">
        <w:rPr>
          <w:sz w:val="20"/>
          <w:szCs w:val="20"/>
          <w:lang w:val="en-US"/>
        </w:rPr>
        <w:t xml:space="preserve"> has also been</w:t>
      </w:r>
      <w:r w:rsidR="00C90D6F" w:rsidRPr="0030702C">
        <w:rPr>
          <w:sz w:val="20"/>
          <w:szCs w:val="20"/>
          <w:lang w:val="en-US"/>
        </w:rPr>
        <w:t xml:space="preserve"> </w:t>
      </w:r>
      <w:r w:rsidR="00FE4231" w:rsidRPr="0030702C">
        <w:rPr>
          <w:sz w:val="20"/>
          <w:szCs w:val="20"/>
          <w:lang w:val="en-US"/>
        </w:rPr>
        <w:t xml:space="preserve">identified </w:t>
      </w:r>
      <w:r w:rsidR="00EB395E" w:rsidRPr="0030702C">
        <w:rPr>
          <w:sz w:val="20"/>
          <w:szCs w:val="20"/>
          <w:lang w:val="en-US"/>
        </w:rPr>
        <w:t>for</w:t>
      </w:r>
      <w:r w:rsidR="00E13A5F" w:rsidRPr="0030702C">
        <w:rPr>
          <w:sz w:val="20"/>
          <w:szCs w:val="20"/>
          <w:lang w:val="en-US"/>
        </w:rPr>
        <w:t xml:space="preserve"> </w:t>
      </w:r>
      <w:r w:rsidR="00C90D6F" w:rsidRPr="0030702C">
        <w:rPr>
          <w:sz w:val="20"/>
          <w:szCs w:val="20"/>
          <w:lang w:val="en-US"/>
        </w:rPr>
        <w:t>other tools</w:t>
      </w:r>
      <w:r w:rsidR="00421FD8" w:rsidRPr="0030702C">
        <w:rPr>
          <w:sz w:val="20"/>
          <w:szCs w:val="20"/>
          <w:lang w:val="en-US"/>
        </w:rPr>
        <w:t xml:space="preserve"> </w:t>
      </w:r>
      <w:r w:rsidR="00421FD8" w:rsidRPr="0030702C">
        <w:rPr>
          <w:sz w:val="20"/>
          <w:szCs w:val="20"/>
          <w:lang w:val="en-US"/>
        </w:rPr>
        <w:fldChar w:fldCharType="begin">
          <w:fldData xml:space="preserve">PEVuZE5vdGU+PENpdGU+PEF1dGhvcj5Lb3J6ZW5pb3dza2k8L0F1dGhvcj48WWVhcj4yMDE2PC9Z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</w:fldData>
        </w:fldChar>
      </w:r>
      <w:r w:rsidR="00D62930" w:rsidRPr="0030702C">
        <w:rPr>
          <w:sz w:val="20"/>
          <w:szCs w:val="20"/>
          <w:lang w:val="en-US"/>
        </w:rPr>
        <w:instrText xml:space="preserve"> ADDIN EN.CITE </w:instrText>
      </w:r>
      <w:r w:rsidR="00D62930" w:rsidRPr="0030702C">
        <w:rPr>
          <w:sz w:val="20"/>
          <w:szCs w:val="20"/>
          <w:lang w:val="en-US"/>
        </w:rPr>
        <w:fldChar w:fldCharType="begin">
          <w:fldData xml:space="preserve">PEVuZE5vdGU+PENpdGU+PEF1dGhvcj5Lb3J6ZW5pb3dza2k8L0F1dGhvcj48WWVhcj4yMDE2PC9Z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</w:fldData>
        </w:fldChar>
      </w:r>
      <w:r w:rsidR="00D62930" w:rsidRPr="0030702C">
        <w:rPr>
          <w:sz w:val="20"/>
          <w:szCs w:val="20"/>
          <w:lang w:val="en-US"/>
        </w:rPr>
        <w:instrText xml:space="preserve"> ADDIN EN.CITE.DATA </w:instrText>
      </w:r>
      <w:r w:rsidR="00D62930" w:rsidRPr="0030702C">
        <w:rPr>
          <w:sz w:val="20"/>
          <w:szCs w:val="20"/>
          <w:lang w:val="en-US"/>
        </w:rPr>
      </w:r>
      <w:r w:rsidR="00D62930" w:rsidRPr="0030702C">
        <w:rPr>
          <w:sz w:val="20"/>
          <w:szCs w:val="20"/>
          <w:lang w:val="en-US"/>
        </w:rPr>
        <w:fldChar w:fldCharType="end"/>
      </w:r>
      <w:r w:rsidR="00421FD8" w:rsidRPr="0030702C">
        <w:rPr>
          <w:sz w:val="20"/>
          <w:szCs w:val="20"/>
          <w:lang w:val="en-US"/>
        </w:rPr>
      </w:r>
      <w:r w:rsidR="00421FD8" w:rsidRPr="0030702C">
        <w:rPr>
          <w:sz w:val="20"/>
          <w:szCs w:val="20"/>
          <w:lang w:val="en-US"/>
        </w:rPr>
        <w:fldChar w:fldCharType="separate"/>
      </w:r>
      <w:r w:rsidR="00D62930" w:rsidRPr="0030702C">
        <w:rPr>
          <w:noProof/>
          <w:sz w:val="20"/>
          <w:szCs w:val="20"/>
          <w:lang w:val="en-US"/>
        </w:rPr>
        <w:t>[35,36]</w:t>
      </w:r>
      <w:r w:rsidR="00421FD8" w:rsidRPr="0030702C">
        <w:rPr>
          <w:sz w:val="20"/>
          <w:szCs w:val="20"/>
          <w:lang w:val="en-US"/>
        </w:rPr>
        <w:fldChar w:fldCharType="end"/>
      </w:r>
      <w:r w:rsidR="009C4E75" w:rsidRPr="0030702C">
        <w:rPr>
          <w:sz w:val="20"/>
          <w:szCs w:val="20"/>
          <w:lang w:val="en-US"/>
        </w:rPr>
        <w:t xml:space="preserve">. </w:t>
      </w:r>
      <w:r w:rsidR="00C31BCC" w:rsidRPr="0030702C">
        <w:rPr>
          <w:sz w:val="20"/>
          <w:szCs w:val="20"/>
          <w:lang w:val="en-US"/>
        </w:rPr>
        <w:t>Other</w:t>
      </w:r>
      <w:r w:rsidR="00C90D6F" w:rsidRPr="0030702C">
        <w:rPr>
          <w:sz w:val="20"/>
          <w:szCs w:val="20"/>
          <w:lang w:val="en-US"/>
        </w:rPr>
        <w:t xml:space="preserve"> </w:t>
      </w:r>
      <w:r w:rsidR="00E61B53" w:rsidRPr="0030702C">
        <w:rPr>
          <w:sz w:val="20"/>
          <w:szCs w:val="20"/>
          <w:lang w:val="en-US"/>
        </w:rPr>
        <w:t xml:space="preserve">identified </w:t>
      </w:r>
      <w:r w:rsidR="00C90D6F" w:rsidRPr="0030702C">
        <w:rPr>
          <w:sz w:val="20"/>
          <w:szCs w:val="20"/>
          <w:lang w:val="en-US"/>
        </w:rPr>
        <w:t>usability issues did not lead to</w:t>
      </w:r>
      <w:r w:rsidR="00EB395E" w:rsidRPr="0030702C">
        <w:rPr>
          <w:sz w:val="20"/>
          <w:szCs w:val="20"/>
          <w:lang w:val="en-US"/>
        </w:rPr>
        <w:t xml:space="preserve"> immediate</w:t>
      </w:r>
      <w:r w:rsidR="00C90D6F" w:rsidRPr="0030702C">
        <w:rPr>
          <w:sz w:val="20"/>
          <w:szCs w:val="20"/>
          <w:lang w:val="en-US"/>
        </w:rPr>
        <w:t xml:space="preserve"> change</w:t>
      </w:r>
      <w:r w:rsidR="00E61B53" w:rsidRPr="0030702C">
        <w:rPr>
          <w:sz w:val="20"/>
          <w:szCs w:val="20"/>
          <w:lang w:val="en-US"/>
        </w:rPr>
        <w:t xml:space="preserve">s, </w:t>
      </w:r>
      <w:r w:rsidR="00C90D6F" w:rsidRPr="0030702C">
        <w:rPr>
          <w:sz w:val="20"/>
          <w:szCs w:val="20"/>
          <w:lang w:val="en-US"/>
        </w:rPr>
        <w:t>but gave important knowledge before implementation</w:t>
      </w:r>
      <w:r w:rsidR="005015B8" w:rsidRPr="0030702C">
        <w:rPr>
          <w:sz w:val="20"/>
          <w:szCs w:val="20"/>
          <w:lang w:val="en-US"/>
        </w:rPr>
        <w:t>. For example, some physicians asked the patients about weight or last bowel movement, even though this information could be found in Eir</w:t>
      </w:r>
      <w:r w:rsidR="00333D27" w:rsidRPr="0030702C">
        <w:rPr>
          <w:sz w:val="20"/>
          <w:szCs w:val="20"/>
          <w:lang w:val="en-US"/>
        </w:rPr>
        <w:t>V3</w:t>
      </w:r>
      <w:r w:rsidR="005015B8" w:rsidRPr="0030702C">
        <w:rPr>
          <w:sz w:val="20"/>
          <w:szCs w:val="20"/>
          <w:lang w:val="en-US"/>
        </w:rPr>
        <w:t xml:space="preserve">. </w:t>
      </w:r>
      <w:r w:rsidR="00C31BCC" w:rsidRPr="0030702C">
        <w:rPr>
          <w:sz w:val="20"/>
          <w:szCs w:val="20"/>
          <w:lang w:val="en-US"/>
        </w:rPr>
        <w:t>It was</w:t>
      </w:r>
      <w:r w:rsidR="008C1520" w:rsidRPr="0030702C">
        <w:rPr>
          <w:sz w:val="20"/>
          <w:szCs w:val="20"/>
          <w:lang w:val="en-US"/>
        </w:rPr>
        <w:t xml:space="preserve"> also observed that </w:t>
      </w:r>
      <w:r w:rsidR="00C31BCC" w:rsidRPr="0030702C">
        <w:rPr>
          <w:sz w:val="20"/>
          <w:szCs w:val="20"/>
          <w:lang w:val="en-US"/>
        </w:rPr>
        <w:t xml:space="preserve">while </w:t>
      </w:r>
      <w:r w:rsidR="008C1520" w:rsidRPr="0030702C">
        <w:rPr>
          <w:sz w:val="20"/>
          <w:szCs w:val="20"/>
          <w:lang w:val="en-US"/>
        </w:rPr>
        <w:t xml:space="preserve">the pain body map in </w:t>
      </w:r>
      <w:r w:rsidR="008C1520" w:rsidRPr="0030702C">
        <w:rPr>
          <w:i/>
          <w:sz w:val="20"/>
          <w:szCs w:val="20"/>
          <w:lang w:val="en-US"/>
        </w:rPr>
        <w:t>Eir-Doctor</w:t>
      </w:r>
      <w:r w:rsidR="008C1520" w:rsidRPr="0030702C">
        <w:rPr>
          <w:sz w:val="20"/>
          <w:szCs w:val="20"/>
          <w:lang w:val="en-US"/>
        </w:rPr>
        <w:t xml:space="preserve"> was frequently used, </w:t>
      </w:r>
      <w:r w:rsidR="00C31BCC" w:rsidRPr="0030702C">
        <w:rPr>
          <w:sz w:val="20"/>
          <w:szCs w:val="20"/>
          <w:lang w:val="en-US"/>
        </w:rPr>
        <w:t>the answers to</w:t>
      </w:r>
      <w:r w:rsidR="008C1520" w:rsidRPr="0030702C">
        <w:rPr>
          <w:sz w:val="20"/>
          <w:szCs w:val="20"/>
          <w:lang w:val="en-US"/>
        </w:rPr>
        <w:t xml:space="preserve"> follow-up questions for other symptoms</w:t>
      </w:r>
      <w:r w:rsidR="00C31BCC" w:rsidRPr="0030702C">
        <w:rPr>
          <w:sz w:val="20"/>
          <w:szCs w:val="20"/>
          <w:lang w:val="en-US"/>
        </w:rPr>
        <w:t xml:space="preserve"> were rarely noticed</w:t>
      </w:r>
      <w:r w:rsidR="00CF5BEC" w:rsidRPr="0030702C">
        <w:rPr>
          <w:sz w:val="20"/>
          <w:szCs w:val="20"/>
          <w:lang w:val="en-US"/>
        </w:rPr>
        <w:t xml:space="preserve"> and consequently </w:t>
      </w:r>
      <w:r w:rsidR="00A53857" w:rsidRPr="0030702C">
        <w:rPr>
          <w:sz w:val="20"/>
          <w:szCs w:val="20"/>
          <w:lang w:val="en-US"/>
        </w:rPr>
        <w:t>n</w:t>
      </w:r>
      <w:r w:rsidR="00CF5BEC" w:rsidRPr="0030702C">
        <w:rPr>
          <w:sz w:val="20"/>
          <w:szCs w:val="20"/>
          <w:lang w:val="en-US"/>
        </w:rPr>
        <w:t>ot addressed</w:t>
      </w:r>
      <w:r w:rsidR="00C31BCC" w:rsidRPr="0030702C">
        <w:rPr>
          <w:sz w:val="20"/>
          <w:szCs w:val="20"/>
          <w:lang w:val="en-US"/>
        </w:rPr>
        <w:t xml:space="preserve"> by physicians</w:t>
      </w:r>
      <w:r w:rsidR="008C1520" w:rsidRPr="0030702C">
        <w:rPr>
          <w:sz w:val="20"/>
          <w:szCs w:val="20"/>
          <w:lang w:val="en-US"/>
        </w:rPr>
        <w:t>.</w:t>
      </w:r>
      <w:r w:rsidR="00C31BCC" w:rsidRPr="0030702C">
        <w:rPr>
          <w:sz w:val="20"/>
          <w:szCs w:val="20"/>
          <w:lang w:val="en-US"/>
        </w:rPr>
        <w:t xml:space="preserve"> </w:t>
      </w:r>
      <w:r w:rsidR="00186817" w:rsidRPr="0030702C">
        <w:rPr>
          <w:sz w:val="20"/>
          <w:szCs w:val="20"/>
          <w:lang w:val="en-US"/>
        </w:rPr>
        <w:t>This observation may be related to the lack of systematic attention to symptoms in general during an oncological consultation. Pain has been in focus as a key symptom for decades during undergraduate and graduate training which may explain why this symptom is given more attention. M</w:t>
      </w:r>
      <w:r w:rsidR="00C31BCC" w:rsidRPr="0030702C">
        <w:rPr>
          <w:sz w:val="20"/>
          <w:szCs w:val="20"/>
          <w:lang w:val="en-US"/>
        </w:rPr>
        <w:t>ore thorough instructions for the users were suggested instead of changing the tool.</w:t>
      </w:r>
      <w:r w:rsidR="00186817" w:rsidRPr="0030702C">
        <w:rPr>
          <w:sz w:val="20"/>
          <w:szCs w:val="20"/>
          <w:lang w:val="en-US"/>
        </w:rPr>
        <w:t xml:space="preserve"> However, that may not be enough to change physicians´ attention </w:t>
      </w:r>
      <w:r w:rsidR="00592561" w:rsidRPr="0030702C">
        <w:rPr>
          <w:sz w:val="20"/>
          <w:szCs w:val="20"/>
          <w:lang w:val="en-US"/>
        </w:rPr>
        <w:t>and behavior. Systematic training may be needed as well.</w:t>
      </w:r>
      <w:r w:rsidR="00FF3A17" w:rsidRPr="0030702C">
        <w:rPr>
          <w:sz w:val="20"/>
          <w:szCs w:val="20"/>
          <w:lang w:val="en-US"/>
        </w:rPr>
        <w:t xml:space="preserve"> </w:t>
      </w:r>
    </w:p>
    <w:p w14:paraId="50E94C84" w14:textId="77777777" w:rsidR="00A12043" w:rsidRPr="0030702C" w:rsidRDefault="00A12043" w:rsidP="00A12043">
      <w:pPr>
        <w:rPr>
          <w:sz w:val="20"/>
          <w:szCs w:val="20"/>
          <w:lang w:val="en-US"/>
        </w:rPr>
      </w:pPr>
    </w:p>
    <w:p w14:paraId="115E1F01" w14:textId="6FE2ADA2" w:rsidR="00294A8E" w:rsidRPr="0030702C" w:rsidRDefault="00294A8E" w:rsidP="00640E6E">
      <w:pPr>
        <w:rPr>
          <w:sz w:val="20"/>
          <w:szCs w:val="20"/>
          <w:lang w:val="en-US"/>
        </w:rPr>
      </w:pPr>
      <w:r w:rsidRPr="0030702C">
        <w:rPr>
          <w:sz w:val="20"/>
          <w:szCs w:val="20"/>
          <w:lang w:val="en-US"/>
        </w:rPr>
        <w:t xml:space="preserve"> </w:t>
      </w:r>
      <w:r w:rsidR="00C42934" w:rsidRPr="0030702C">
        <w:rPr>
          <w:sz w:val="20"/>
          <w:szCs w:val="20"/>
          <w:lang w:val="en-US"/>
        </w:rPr>
        <w:t>Patient-cent</w:t>
      </w:r>
      <w:r w:rsidR="00EF032A" w:rsidRPr="0030702C">
        <w:rPr>
          <w:sz w:val="20"/>
          <w:szCs w:val="20"/>
          <w:lang w:val="en-US"/>
        </w:rPr>
        <w:t>e</w:t>
      </w:r>
      <w:r w:rsidR="00C42934" w:rsidRPr="0030702C">
        <w:rPr>
          <w:sz w:val="20"/>
          <w:szCs w:val="20"/>
          <w:lang w:val="en-US"/>
        </w:rPr>
        <w:t xml:space="preserve">red </w:t>
      </w:r>
      <w:r w:rsidRPr="0030702C">
        <w:rPr>
          <w:sz w:val="20"/>
          <w:szCs w:val="20"/>
          <w:lang w:val="en-US"/>
        </w:rPr>
        <w:t>care in oncology involves focusing on the impact of the disease and treatment on each patient´s life,</w:t>
      </w:r>
      <w:r w:rsidR="0023027A" w:rsidRPr="0030702C">
        <w:rPr>
          <w:sz w:val="20"/>
          <w:szCs w:val="20"/>
          <w:lang w:val="en-US"/>
        </w:rPr>
        <w:t xml:space="preserve"> along with anticancer treatment and at any stage of the disease trajectory</w:t>
      </w:r>
      <w:r w:rsidRPr="0030702C">
        <w:rPr>
          <w:sz w:val="20"/>
          <w:szCs w:val="20"/>
          <w:lang w:val="en-US"/>
        </w:rPr>
        <w:t xml:space="preserve"> </w:t>
      </w:r>
      <w:r w:rsidRPr="0030702C">
        <w:rPr>
          <w:sz w:val="20"/>
          <w:szCs w:val="20"/>
          <w:lang w:val="en-US"/>
        </w:rPr>
        <w:fldChar w:fldCharType="begin"/>
      </w:r>
      <w:r w:rsidR="00B25473" w:rsidRPr="0030702C">
        <w:rPr>
          <w:sz w:val="20"/>
          <w:szCs w:val="20"/>
          <w:lang w:val="en-US"/>
        </w:rPr>
        <w:instrText xml:space="preserve"> ADDIN EN.CITE &lt;EndNote&gt;&lt;Cite&gt;&lt;Author&gt;Jordan&lt;/Author&gt;&lt;Year&gt;2018&lt;/Year&gt;&lt;RecNum&gt;193&lt;/RecNum&gt;&lt;DisplayText&gt;[37]&lt;/DisplayText&gt;&lt;record&gt;&lt;rec-number&gt;193&lt;/rec-number&gt;&lt;foreign-keys&gt;&lt;key app="EN" db-id="f92fsf9vlef50be599x52p0yap0tsferrste" timestamp="1525337091"&gt;193&lt;/key&gt;&lt;/foreign-keys&gt;&lt;ref-type name="Journal Article"&gt;17&lt;/ref-type&gt;&lt;contributors&gt;&lt;authors&gt;&lt;author&gt;Jordan, K.&lt;/author&gt;&lt;author&gt;Aapro, M.&lt;/author&gt;&lt;author&gt;Kaasa, S.&lt;/author&gt;&lt;author&gt;Ripamonti, C. I.&lt;/author&gt;&lt;author&gt;Scotté, F.&lt;/author&gt;&lt;author&gt;Strasser, F.&lt;/author&gt;&lt;author&gt;Young, A.&lt;/author&gt;&lt;author&gt;Bruera, E.&lt;/author&gt;&lt;author&gt;Herrstedt, J.&lt;/author&gt;&lt;author&gt;Keefe, D.&lt;/author&gt;&lt;author&gt;Laird, B.&lt;/author&gt;&lt;author&gt;Walsh, D.&lt;/author&gt;&lt;author&gt;Douillard, J. Y.&lt;/author&gt;&lt;author&gt;Cervantes, A.&lt;/author&gt;&lt;/authors&gt;&lt;/contributors&gt;&lt;titles&gt;&lt;title&gt;European Society for Medical Oncology (ESMO) position paper on supportive and palliative care&lt;/title&gt;&lt;secondary-title&gt;Annals of Oncology&lt;/secondary-title&gt;&lt;/titles&gt;&lt;periodical&gt;&lt;full-title&gt;Annals of Oncology&lt;/full-title&gt;&lt;/periodical&gt;&lt;pages&gt;36-43&lt;/pages&gt;&lt;volume&gt;29&lt;/volume&gt;&lt;number&gt;1&lt;/number&gt;&lt;dates&gt;&lt;year&gt;2018&lt;/year&gt;&lt;/dates&gt;&lt;isbn&gt;0923-7534&lt;/isbn&gt;&lt;urls&gt;&lt;related-urls&gt;&lt;url&gt;http://dx.doi.org/10.1093/annonc/mdx757&lt;/url&gt;&lt;/related-urls&gt;&lt;/urls&gt;&lt;electronic-resource-num&gt;10.1093/annonc/mdx757&lt;/electronic-resource-num&gt;&lt;/record&gt;&lt;/Cite&gt;&lt;/EndNote&gt;</w:instrText>
      </w:r>
      <w:r w:rsidRPr="0030702C">
        <w:rPr>
          <w:sz w:val="20"/>
          <w:szCs w:val="20"/>
          <w:lang w:val="en-US"/>
        </w:rPr>
        <w:fldChar w:fldCharType="separate"/>
      </w:r>
      <w:r w:rsidR="00B25473" w:rsidRPr="0030702C">
        <w:rPr>
          <w:noProof/>
          <w:sz w:val="20"/>
          <w:szCs w:val="20"/>
          <w:lang w:val="en-US"/>
        </w:rPr>
        <w:t>[37]</w:t>
      </w:r>
      <w:r w:rsidRPr="0030702C">
        <w:rPr>
          <w:sz w:val="20"/>
          <w:szCs w:val="20"/>
          <w:lang w:val="en-US"/>
        </w:rPr>
        <w:fldChar w:fldCharType="end"/>
      </w:r>
      <w:r w:rsidR="0023027A" w:rsidRPr="0030702C">
        <w:rPr>
          <w:sz w:val="20"/>
          <w:szCs w:val="20"/>
          <w:lang w:val="en-US"/>
        </w:rPr>
        <w:t>.</w:t>
      </w:r>
      <w:r w:rsidR="006978D7" w:rsidRPr="0030702C">
        <w:rPr>
          <w:sz w:val="20"/>
          <w:szCs w:val="20"/>
          <w:lang w:val="en-US"/>
        </w:rPr>
        <w:t xml:space="preserve"> Sy</w:t>
      </w:r>
      <w:r w:rsidR="00A6462E" w:rsidRPr="0030702C">
        <w:rPr>
          <w:sz w:val="20"/>
          <w:szCs w:val="20"/>
          <w:lang w:val="en-US"/>
        </w:rPr>
        <w:t xml:space="preserve">stematic use of </w:t>
      </w:r>
      <w:r w:rsidR="00A6462E" w:rsidRPr="0030702C">
        <w:rPr>
          <w:i/>
          <w:sz w:val="20"/>
          <w:szCs w:val="20"/>
          <w:lang w:val="en-US"/>
        </w:rPr>
        <w:t>Eir-Patient</w:t>
      </w:r>
      <w:r w:rsidR="006978D7" w:rsidRPr="0030702C">
        <w:rPr>
          <w:sz w:val="20"/>
          <w:szCs w:val="20"/>
          <w:lang w:val="en-US"/>
        </w:rPr>
        <w:t xml:space="preserve"> gives the patient the opportunity to report</w:t>
      </w:r>
      <w:r w:rsidR="00A6462E" w:rsidRPr="0030702C">
        <w:rPr>
          <w:sz w:val="20"/>
          <w:szCs w:val="20"/>
          <w:lang w:val="en-US"/>
        </w:rPr>
        <w:t xml:space="preserve"> information</w:t>
      </w:r>
      <w:r w:rsidR="006978D7" w:rsidRPr="0030702C">
        <w:rPr>
          <w:sz w:val="20"/>
          <w:szCs w:val="20"/>
          <w:lang w:val="en-US"/>
        </w:rPr>
        <w:t xml:space="preserve"> directly to the physician´s computer. </w:t>
      </w:r>
      <w:r w:rsidR="00C9441E" w:rsidRPr="0030702C">
        <w:rPr>
          <w:sz w:val="20"/>
          <w:szCs w:val="20"/>
          <w:lang w:val="en-US"/>
        </w:rPr>
        <w:t xml:space="preserve">Repeated testing </w:t>
      </w:r>
      <w:r w:rsidR="00183B0C" w:rsidRPr="0030702C">
        <w:rPr>
          <w:sz w:val="20"/>
          <w:szCs w:val="20"/>
          <w:lang w:val="en-US"/>
        </w:rPr>
        <w:t>enables</w:t>
      </w:r>
      <w:r w:rsidR="00C9441E" w:rsidRPr="0030702C">
        <w:rPr>
          <w:sz w:val="20"/>
          <w:szCs w:val="20"/>
          <w:lang w:val="en-US"/>
        </w:rPr>
        <w:t xml:space="preserve"> use of </w:t>
      </w:r>
      <w:r w:rsidR="00275798" w:rsidRPr="0030702C">
        <w:rPr>
          <w:sz w:val="20"/>
          <w:szCs w:val="20"/>
          <w:lang w:val="en-US"/>
        </w:rPr>
        <w:t xml:space="preserve">the </w:t>
      </w:r>
      <w:r w:rsidR="00C9441E" w:rsidRPr="0030702C">
        <w:rPr>
          <w:sz w:val="20"/>
          <w:szCs w:val="20"/>
          <w:lang w:val="en-US"/>
        </w:rPr>
        <w:t>graph</w:t>
      </w:r>
      <w:r w:rsidR="00275798" w:rsidRPr="0030702C">
        <w:rPr>
          <w:sz w:val="20"/>
          <w:szCs w:val="20"/>
          <w:lang w:val="en-US"/>
        </w:rPr>
        <w:t>ical display of</w:t>
      </w:r>
      <w:r w:rsidR="00C9441E" w:rsidRPr="0030702C">
        <w:rPr>
          <w:sz w:val="20"/>
          <w:szCs w:val="20"/>
          <w:lang w:val="en-US"/>
        </w:rPr>
        <w:t xml:space="preserve"> symptom development over time. </w:t>
      </w:r>
      <w:r w:rsidR="006978D7" w:rsidRPr="0030702C">
        <w:rPr>
          <w:sz w:val="20"/>
          <w:szCs w:val="20"/>
          <w:lang w:val="en-US"/>
        </w:rPr>
        <w:t>This may direct the focus of the subsequent consultation to issues that are bothersome to the patient, and m</w:t>
      </w:r>
      <w:r w:rsidR="00A6462E" w:rsidRPr="0030702C">
        <w:rPr>
          <w:sz w:val="20"/>
          <w:szCs w:val="20"/>
          <w:lang w:val="en-US"/>
        </w:rPr>
        <w:t>ay lead to changes in treatment</w:t>
      </w:r>
      <w:r w:rsidR="006978D7" w:rsidRPr="0030702C">
        <w:rPr>
          <w:sz w:val="20"/>
          <w:szCs w:val="20"/>
          <w:lang w:val="en-US"/>
        </w:rPr>
        <w:t xml:space="preserve"> based on the patient´s needs.</w:t>
      </w:r>
      <w:r w:rsidR="00811A48" w:rsidRPr="0030702C">
        <w:rPr>
          <w:sz w:val="20"/>
          <w:szCs w:val="20"/>
          <w:lang w:val="en-US"/>
        </w:rPr>
        <w:t xml:space="preserve"> </w:t>
      </w:r>
    </w:p>
    <w:p w14:paraId="4185FF62" w14:textId="77777777" w:rsidR="00294A8E" w:rsidRPr="0030702C" w:rsidRDefault="00294A8E" w:rsidP="00640E6E">
      <w:pPr>
        <w:rPr>
          <w:sz w:val="20"/>
          <w:szCs w:val="20"/>
          <w:lang w:val="en-US"/>
        </w:rPr>
      </w:pPr>
    </w:p>
    <w:p w14:paraId="2C5C2BAB" w14:textId="277540C9" w:rsidR="00BF54A9" w:rsidRPr="0030702C" w:rsidRDefault="00BF54A9" w:rsidP="00BF54A9">
      <w:pPr>
        <w:rPr>
          <w:sz w:val="20"/>
          <w:szCs w:val="20"/>
          <w:lang w:val="en-US"/>
        </w:rPr>
      </w:pPr>
      <w:r w:rsidRPr="0030702C">
        <w:rPr>
          <w:sz w:val="20"/>
          <w:szCs w:val="20"/>
          <w:lang w:val="en-US"/>
        </w:rPr>
        <w:t xml:space="preserve">A recent review of </w:t>
      </w:r>
      <w:r w:rsidRPr="0030702C">
        <w:rPr>
          <w:noProof/>
          <w:sz w:val="20"/>
          <w:szCs w:val="20"/>
          <w:lang w:val="en-US"/>
        </w:rPr>
        <w:t>electronic</w:t>
      </w:r>
      <w:r w:rsidR="000B7A18" w:rsidRPr="0030702C">
        <w:rPr>
          <w:noProof/>
          <w:sz w:val="20"/>
          <w:szCs w:val="20"/>
          <w:lang w:val="en-US"/>
        </w:rPr>
        <w:t xml:space="preserve"> PROMs</w:t>
      </w:r>
      <w:r w:rsidRPr="0030702C">
        <w:rPr>
          <w:sz w:val="20"/>
          <w:szCs w:val="20"/>
          <w:lang w:val="en-US"/>
        </w:rPr>
        <w:t xml:space="preserve"> distinguished between patient-</w:t>
      </w:r>
      <w:r w:rsidR="00BB155D" w:rsidRPr="0030702C">
        <w:rPr>
          <w:sz w:val="20"/>
          <w:szCs w:val="20"/>
          <w:lang w:val="en-US"/>
        </w:rPr>
        <w:t>centered</w:t>
      </w:r>
      <w:r w:rsidRPr="0030702C">
        <w:rPr>
          <w:sz w:val="20"/>
          <w:szCs w:val="20"/>
          <w:lang w:val="en-US"/>
        </w:rPr>
        <w:t xml:space="preserve"> systems and treatment-centered systems, with the first being more likely to provide user-friendly features and good scoring options, whereas the other had a more administrative focus with flexibility with respect to location, automated reminders and better clinical integration </w:t>
      </w:r>
      <w:r w:rsidRPr="0030702C">
        <w:rPr>
          <w:sz w:val="20"/>
          <w:szCs w:val="20"/>
          <w:lang w:val="en-US"/>
        </w:rPr>
        <w:fldChar w:fldCharType="begin">
          <w:fldData xml:space="preserve">PEVuZE5vdGU+PENpdGU+PEF1dGhvcj5KZW5zZW48L0F1dGhvcj48WWVhcj4yMDE0PC9ZZWFyPjxS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</w:fldData>
        </w:fldChar>
      </w:r>
      <w:r w:rsidR="00B25473" w:rsidRPr="0030702C">
        <w:rPr>
          <w:sz w:val="20"/>
          <w:szCs w:val="20"/>
          <w:lang w:val="en-US"/>
        </w:rPr>
        <w:instrText xml:space="preserve"> ADDIN EN.CITE </w:instrText>
      </w:r>
      <w:r w:rsidR="00B25473" w:rsidRPr="0030702C">
        <w:rPr>
          <w:sz w:val="20"/>
          <w:szCs w:val="20"/>
          <w:lang w:val="en-US"/>
        </w:rPr>
        <w:fldChar w:fldCharType="begin">
          <w:fldData xml:space="preserve">PEVuZE5vdGU+PENpdGU+PEF1dGhvcj5KZW5zZW48L0F1dGhvcj48WWVhcj4yMDE0PC9ZZWFyPjxS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</w:fldData>
        </w:fldChar>
      </w:r>
      <w:r w:rsidR="00B25473" w:rsidRPr="0030702C">
        <w:rPr>
          <w:sz w:val="20"/>
          <w:szCs w:val="20"/>
          <w:lang w:val="en-US"/>
        </w:rPr>
        <w:instrText xml:space="preserve"> ADDIN EN.CITE.DATA </w:instrText>
      </w:r>
      <w:r w:rsidR="00B25473" w:rsidRPr="0030702C">
        <w:rPr>
          <w:sz w:val="20"/>
          <w:szCs w:val="20"/>
          <w:lang w:val="en-US"/>
        </w:rPr>
      </w:r>
      <w:r w:rsidR="00B25473" w:rsidRPr="0030702C">
        <w:rPr>
          <w:sz w:val="20"/>
          <w:szCs w:val="20"/>
          <w:lang w:val="en-US"/>
        </w:rPr>
        <w:fldChar w:fldCharType="end"/>
      </w:r>
      <w:r w:rsidRPr="0030702C">
        <w:rPr>
          <w:sz w:val="20"/>
          <w:szCs w:val="20"/>
          <w:lang w:val="en-US"/>
        </w:rPr>
      </w:r>
      <w:r w:rsidRPr="0030702C">
        <w:rPr>
          <w:sz w:val="20"/>
          <w:szCs w:val="20"/>
          <w:lang w:val="en-US"/>
        </w:rPr>
        <w:fldChar w:fldCharType="separate"/>
      </w:r>
      <w:r w:rsidR="00B25473" w:rsidRPr="0030702C">
        <w:rPr>
          <w:noProof/>
          <w:sz w:val="20"/>
          <w:szCs w:val="20"/>
          <w:lang w:val="en-US"/>
        </w:rPr>
        <w:t>[38]</w:t>
      </w:r>
      <w:r w:rsidRPr="0030702C">
        <w:rPr>
          <w:sz w:val="20"/>
          <w:szCs w:val="20"/>
          <w:lang w:val="en-US"/>
        </w:rPr>
        <w:fldChar w:fldCharType="end"/>
      </w:r>
      <w:r w:rsidRPr="0030702C">
        <w:rPr>
          <w:sz w:val="20"/>
          <w:szCs w:val="20"/>
          <w:lang w:val="en-US"/>
        </w:rPr>
        <w:t>. As of now, we regard EirV3 as a patient-</w:t>
      </w:r>
      <w:r w:rsidR="00BB155D" w:rsidRPr="0030702C">
        <w:rPr>
          <w:sz w:val="20"/>
          <w:szCs w:val="20"/>
          <w:lang w:val="en-US"/>
        </w:rPr>
        <w:t>centered</w:t>
      </w:r>
      <w:r w:rsidRPr="0030702C">
        <w:rPr>
          <w:sz w:val="20"/>
          <w:szCs w:val="20"/>
          <w:lang w:val="en-US"/>
        </w:rPr>
        <w:t xml:space="preserve"> system but with the aim being to incorporate features from treatment-</w:t>
      </w:r>
      <w:r w:rsidR="00BB155D" w:rsidRPr="0030702C">
        <w:rPr>
          <w:sz w:val="20"/>
          <w:szCs w:val="20"/>
          <w:lang w:val="en-US"/>
        </w:rPr>
        <w:t>centered</w:t>
      </w:r>
      <w:r w:rsidRPr="0030702C">
        <w:rPr>
          <w:sz w:val="20"/>
          <w:szCs w:val="20"/>
          <w:lang w:val="en-US"/>
        </w:rPr>
        <w:t xml:space="preserve"> systems in further development, e.g. </w:t>
      </w:r>
      <w:r w:rsidRPr="0030702C">
        <w:rPr>
          <w:i/>
          <w:sz w:val="20"/>
          <w:szCs w:val="20"/>
          <w:lang w:val="en-US"/>
        </w:rPr>
        <w:t>Eir</w:t>
      </w:r>
      <w:r w:rsidR="002F5533" w:rsidRPr="0030702C">
        <w:rPr>
          <w:i/>
          <w:sz w:val="20"/>
          <w:szCs w:val="20"/>
          <w:lang w:val="en-US"/>
        </w:rPr>
        <w:t>-</w:t>
      </w:r>
      <w:r w:rsidRPr="0030702C">
        <w:rPr>
          <w:i/>
          <w:sz w:val="20"/>
          <w:szCs w:val="20"/>
          <w:lang w:val="en-US"/>
        </w:rPr>
        <w:t>at</w:t>
      </w:r>
      <w:r w:rsidR="002F5533" w:rsidRPr="0030702C">
        <w:rPr>
          <w:i/>
          <w:sz w:val="20"/>
          <w:szCs w:val="20"/>
          <w:lang w:val="en-US"/>
        </w:rPr>
        <w:t>-</w:t>
      </w:r>
      <w:r w:rsidRPr="0030702C">
        <w:rPr>
          <w:i/>
          <w:sz w:val="20"/>
          <w:szCs w:val="20"/>
          <w:lang w:val="en-US"/>
        </w:rPr>
        <w:t>home</w:t>
      </w:r>
      <w:r w:rsidRPr="0030702C">
        <w:rPr>
          <w:sz w:val="20"/>
          <w:szCs w:val="20"/>
          <w:lang w:val="en-US"/>
        </w:rPr>
        <w:t xml:space="preserve">. Automatic incorporation of clinical decision support systems (CDSs) and evidence-based guidelines for symptom management will probably be </w:t>
      </w:r>
      <w:r w:rsidR="00BA79BB" w:rsidRPr="0030702C">
        <w:rPr>
          <w:sz w:val="20"/>
          <w:szCs w:val="20"/>
          <w:lang w:val="en-US"/>
        </w:rPr>
        <w:t>incorporated in the future</w:t>
      </w:r>
      <w:r w:rsidRPr="0030702C">
        <w:rPr>
          <w:sz w:val="20"/>
          <w:szCs w:val="20"/>
          <w:lang w:val="en-US"/>
        </w:rPr>
        <w:t xml:space="preserve">, although only marginal positive effects of CDSs on symptoms and PROMs have been documented so far </w:t>
      </w:r>
      <w:r w:rsidRPr="0030702C">
        <w:rPr>
          <w:sz w:val="20"/>
          <w:szCs w:val="20"/>
          <w:lang w:val="en-US"/>
        </w:rPr>
        <w:fldChar w:fldCharType="begin">
          <w:fldData xml:space="preserve">PEVuZE5vdGU+PENpdGU+PEF1dGhvcj5CbHVtPC9BdXRob3I+PFllYXI+MjAxNTwvWWVhcj48UmVj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</w:fldData>
        </w:fldChar>
      </w:r>
      <w:r w:rsidR="00B25473" w:rsidRPr="0030702C">
        <w:rPr>
          <w:sz w:val="20"/>
          <w:szCs w:val="20"/>
          <w:lang w:val="en-US"/>
        </w:rPr>
        <w:instrText xml:space="preserve"> ADDIN EN.CITE </w:instrText>
      </w:r>
      <w:r w:rsidR="00B25473" w:rsidRPr="0030702C">
        <w:rPr>
          <w:sz w:val="20"/>
          <w:szCs w:val="20"/>
          <w:lang w:val="en-US"/>
        </w:rPr>
        <w:fldChar w:fldCharType="begin">
          <w:fldData xml:space="preserve">PEVuZE5vdGU+PENpdGU+PEF1dGhvcj5CbHVtPC9BdXRob3I+PFllYXI+MjAxNTwvWWVhcj48UmVj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</w:fldData>
        </w:fldChar>
      </w:r>
      <w:r w:rsidR="00B25473" w:rsidRPr="0030702C">
        <w:rPr>
          <w:sz w:val="20"/>
          <w:szCs w:val="20"/>
          <w:lang w:val="en-US"/>
        </w:rPr>
        <w:instrText xml:space="preserve"> ADDIN EN.CITE.DATA </w:instrText>
      </w:r>
      <w:r w:rsidR="00B25473" w:rsidRPr="0030702C">
        <w:rPr>
          <w:sz w:val="20"/>
          <w:szCs w:val="20"/>
          <w:lang w:val="en-US"/>
        </w:rPr>
      </w:r>
      <w:r w:rsidR="00B25473" w:rsidRPr="0030702C">
        <w:rPr>
          <w:sz w:val="20"/>
          <w:szCs w:val="20"/>
          <w:lang w:val="en-US"/>
        </w:rPr>
        <w:fldChar w:fldCharType="end"/>
      </w:r>
      <w:r w:rsidRPr="0030702C">
        <w:rPr>
          <w:sz w:val="20"/>
          <w:szCs w:val="20"/>
          <w:lang w:val="en-US"/>
        </w:rPr>
      </w:r>
      <w:r w:rsidRPr="0030702C">
        <w:rPr>
          <w:sz w:val="20"/>
          <w:szCs w:val="20"/>
          <w:lang w:val="en-US"/>
        </w:rPr>
        <w:fldChar w:fldCharType="separate"/>
      </w:r>
      <w:r w:rsidR="00B25473" w:rsidRPr="0030702C">
        <w:rPr>
          <w:noProof/>
          <w:sz w:val="20"/>
          <w:szCs w:val="20"/>
          <w:lang w:val="en-US"/>
        </w:rPr>
        <w:t>[39]</w:t>
      </w:r>
      <w:r w:rsidRPr="0030702C">
        <w:rPr>
          <w:sz w:val="20"/>
          <w:szCs w:val="20"/>
          <w:lang w:val="en-US"/>
        </w:rPr>
        <w:fldChar w:fldCharType="end"/>
      </w:r>
      <w:r w:rsidR="002F5533" w:rsidRPr="0030702C">
        <w:rPr>
          <w:sz w:val="20"/>
          <w:szCs w:val="20"/>
          <w:lang w:val="en-US"/>
        </w:rPr>
        <w:t>.</w:t>
      </w:r>
    </w:p>
    <w:p w14:paraId="3745F56C" w14:textId="77777777" w:rsidR="00BD1633" w:rsidRPr="0030702C" w:rsidRDefault="00BD1633" w:rsidP="00C91EBB">
      <w:pPr>
        <w:rPr>
          <w:sz w:val="20"/>
          <w:szCs w:val="20"/>
          <w:lang w:val="en-US"/>
        </w:rPr>
      </w:pPr>
    </w:p>
    <w:p w14:paraId="4E27E7DD" w14:textId="5CE84F54" w:rsidR="00C91EBB" w:rsidRPr="0030702C" w:rsidRDefault="00C91EBB" w:rsidP="00C91EBB">
      <w:pPr>
        <w:rPr>
          <w:sz w:val="20"/>
          <w:szCs w:val="20"/>
          <w:lang w:val="en-US"/>
        </w:rPr>
      </w:pPr>
      <w:r w:rsidRPr="0030702C">
        <w:rPr>
          <w:sz w:val="20"/>
          <w:szCs w:val="20"/>
          <w:lang w:val="en-US"/>
        </w:rPr>
        <w:t>EirV3 is still in development, and is currently implemented into the patient care pathways and clinical practice in a Norwegian cluster randomized trial on early integration of palliative care in oncology</w:t>
      </w:r>
      <w:r w:rsidR="002E711A" w:rsidRPr="0030702C">
        <w:rPr>
          <w:sz w:val="20"/>
          <w:szCs w:val="20"/>
          <w:lang w:val="en-US"/>
        </w:rPr>
        <w:t xml:space="preserve"> </w:t>
      </w:r>
      <w:r w:rsidR="002E711A" w:rsidRPr="0030702C">
        <w:rPr>
          <w:sz w:val="20"/>
          <w:szCs w:val="20"/>
          <w:lang w:val="en-US"/>
        </w:rPr>
        <w:fldChar w:fldCharType="begin"/>
      </w:r>
      <w:r w:rsidR="00B25473" w:rsidRPr="0030702C">
        <w:rPr>
          <w:sz w:val="20"/>
          <w:szCs w:val="20"/>
          <w:lang w:val="en-US"/>
        </w:rPr>
        <w:instrText xml:space="preserve"> ADDIN EN.CITE &lt;EndNote&gt;&lt;Cite&gt;&lt;Year&gt;2017&lt;/Year&gt;&lt;RecNum&gt;189&lt;/RecNum&gt;&lt;DisplayText&gt;[40]&lt;/DisplayText&gt;&lt;record&gt;&lt;rec-number&gt;189&lt;/rec-number&gt;&lt;foreign-keys&gt;&lt;key app="EN" db-id="f92fsf9vlef50be599x52p0yap0tsferrste" timestamp="1516795955"&gt;189&lt;/key&gt;&lt;/foreign-keys&gt;&lt;ref-type name="Web Page"&gt;12&lt;/ref-type&gt;&lt;contributors&gt;&lt;/contributors&gt;&lt;titles&gt;&lt;title&gt;Palliative Care Integrated in Oncology (PALLiON)&lt;/title&gt;&lt;/titles&gt;&lt;dates&gt;&lt;year&gt;2017&lt;/year&gt;&lt;/dates&gt;&lt;urls&gt;&lt;related-urls&gt;&lt;url&gt;&lt;style face="underline" font="default" size="100%"&gt;https://pallion.no/&lt;/style&gt;&lt;/url&gt;&lt;/related-urls&gt;&lt;/urls&gt;&lt;/record&gt;&lt;/Cite&gt;&lt;/EndNote&gt;</w:instrText>
      </w:r>
      <w:r w:rsidR="002E711A" w:rsidRPr="0030702C">
        <w:rPr>
          <w:sz w:val="20"/>
          <w:szCs w:val="20"/>
          <w:lang w:val="en-US"/>
        </w:rPr>
        <w:fldChar w:fldCharType="separate"/>
      </w:r>
      <w:r w:rsidR="00B25473" w:rsidRPr="0030702C">
        <w:rPr>
          <w:noProof/>
          <w:sz w:val="20"/>
          <w:szCs w:val="20"/>
          <w:lang w:val="en-US"/>
        </w:rPr>
        <w:t>[40]</w:t>
      </w:r>
      <w:r w:rsidR="002E711A" w:rsidRPr="0030702C">
        <w:rPr>
          <w:sz w:val="20"/>
          <w:szCs w:val="20"/>
          <w:lang w:val="en-US"/>
        </w:rPr>
        <w:fldChar w:fldCharType="end"/>
      </w:r>
      <w:r w:rsidR="002E711A" w:rsidRPr="0030702C">
        <w:rPr>
          <w:sz w:val="20"/>
          <w:szCs w:val="20"/>
          <w:lang w:val="en-US"/>
        </w:rPr>
        <w:t>.</w:t>
      </w:r>
      <w:r w:rsidRPr="0030702C">
        <w:rPr>
          <w:sz w:val="20"/>
          <w:szCs w:val="20"/>
          <w:lang w:val="en-US"/>
        </w:rPr>
        <w:t xml:space="preserve"> Further work should </w:t>
      </w:r>
      <w:r w:rsidR="009017C1" w:rsidRPr="0030702C">
        <w:rPr>
          <w:sz w:val="20"/>
          <w:szCs w:val="20"/>
          <w:lang w:val="en-US"/>
        </w:rPr>
        <w:t xml:space="preserve">address </w:t>
      </w:r>
      <w:r w:rsidRPr="0030702C">
        <w:rPr>
          <w:sz w:val="20"/>
          <w:szCs w:val="20"/>
          <w:lang w:val="en-US"/>
        </w:rPr>
        <w:t xml:space="preserve">how </w:t>
      </w:r>
      <w:r w:rsidR="009017C1" w:rsidRPr="0030702C">
        <w:rPr>
          <w:sz w:val="20"/>
          <w:szCs w:val="20"/>
          <w:lang w:val="en-US"/>
        </w:rPr>
        <w:t xml:space="preserve">to successfully integrate </w:t>
      </w:r>
      <w:r w:rsidRPr="0030702C">
        <w:rPr>
          <w:sz w:val="20"/>
          <w:szCs w:val="20"/>
          <w:lang w:val="en-US"/>
        </w:rPr>
        <w:t xml:space="preserve">EirV3 into daily clinical practice. </w:t>
      </w:r>
    </w:p>
    <w:p w14:paraId="64C721D4" w14:textId="77777777" w:rsidR="00BF54A9" w:rsidRPr="0030702C" w:rsidRDefault="00BF54A9" w:rsidP="00C91EBB">
      <w:pPr>
        <w:rPr>
          <w:sz w:val="20"/>
          <w:szCs w:val="20"/>
          <w:lang w:val="en-US"/>
        </w:rPr>
      </w:pPr>
    </w:p>
    <w:p w14:paraId="378BAD82" w14:textId="05D7D3A3" w:rsidR="00B318F2" w:rsidRPr="0030702C" w:rsidRDefault="005015B8" w:rsidP="005015B8">
      <w:pPr>
        <w:rPr>
          <w:i/>
          <w:sz w:val="20"/>
          <w:szCs w:val="20"/>
          <w:lang w:val="en-US"/>
        </w:rPr>
      </w:pPr>
      <w:r w:rsidRPr="0030702C">
        <w:rPr>
          <w:i/>
          <w:sz w:val="20"/>
          <w:szCs w:val="20"/>
          <w:lang w:val="en-US"/>
        </w:rPr>
        <w:t>Limitations</w:t>
      </w:r>
      <w:r w:rsidR="00BD3C25" w:rsidRPr="0030702C">
        <w:rPr>
          <w:i/>
          <w:sz w:val="20"/>
          <w:szCs w:val="20"/>
          <w:lang w:val="en-US"/>
        </w:rPr>
        <w:t xml:space="preserve"> and strengths</w:t>
      </w:r>
    </w:p>
    <w:p w14:paraId="41A97B0A" w14:textId="525704A6" w:rsidR="00A41344" w:rsidRPr="0030702C" w:rsidRDefault="005015B8" w:rsidP="00A41344">
      <w:pPr>
        <w:rPr>
          <w:sz w:val="20"/>
          <w:szCs w:val="20"/>
          <w:lang w:val="en-US"/>
        </w:rPr>
      </w:pPr>
      <w:r w:rsidRPr="0030702C">
        <w:rPr>
          <w:sz w:val="20"/>
          <w:szCs w:val="20"/>
          <w:lang w:val="en-US"/>
        </w:rPr>
        <w:t xml:space="preserve">Generally, </w:t>
      </w:r>
      <w:r w:rsidR="003A2F41" w:rsidRPr="0030702C">
        <w:rPr>
          <w:sz w:val="20"/>
          <w:szCs w:val="20"/>
          <w:lang w:val="en-US"/>
        </w:rPr>
        <w:t>about</w:t>
      </w:r>
      <w:r w:rsidRPr="0030702C">
        <w:rPr>
          <w:sz w:val="20"/>
          <w:szCs w:val="20"/>
          <w:lang w:val="en-US"/>
        </w:rPr>
        <w:t xml:space="preserve"> ten participants are considered adequate for robust usability testing</w:t>
      </w:r>
      <w:r w:rsidR="00E55F91" w:rsidRPr="0030702C">
        <w:rPr>
          <w:sz w:val="20"/>
          <w:szCs w:val="20"/>
          <w:lang w:val="en-US"/>
        </w:rPr>
        <w:t xml:space="preserve"> </w:t>
      </w:r>
      <w:r w:rsidR="0030709F" w:rsidRPr="0030702C">
        <w:rPr>
          <w:sz w:val="20"/>
          <w:szCs w:val="20"/>
          <w:lang w:val="en-US"/>
        </w:rPr>
        <w:fldChar w:fldCharType="begin"/>
      </w:r>
      <w:r w:rsidR="00B25473" w:rsidRPr="0030702C">
        <w:rPr>
          <w:sz w:val="20"/>
          <w:szCs w:val="20"/>
          <w:lang w:val="en-US"/>
        </w:rPr>
        <w:instrText xml:space="preserve"> ADDIN EN.CITE &lt;EndNote&gt;&lt;Cite&gt;&lt;Author&gt;Virzi&lt;/Author&gt;&lt;Year&gt;1992&lt;/Year&gt;&lt;RecNum&gt;179&lt;/RecNum&gt;&lt;DisplayText&gt;[41]&lt;/DisplayText&gt;&lt;record&gt;&lt;rec-number&gt;179&lt;/rec-number&gt;&lt;foreign-keys&gt;&lt;key app="EN" db-id="f92fsf9vlef50be599x52p0yap0tsferrste" timestamp="1512987935"&gt;179&lt;/key&gt;&lt;/foreign-keys&gt;&lt;ref-type name="Journal Article"&gt;17&lt;/ref-type&gt;&lt;contributors&gt;&lt;authors&gt;&lt;author&gt;Virzi, Robert A.&lt;/author&gt;&lt;/authors&gt;&lt;/contributors&gt;&lt;titles&gt;&lt;title&gt;Refining the Test Phase of Usability Evaluation: How Many Subjects Is Enough?&lt;/title&gt;&lt;secondary-title&gt;Human Factors&lt;/secondary-title&gt;&lt;/titles&gt;&lt;periodical&gt;&lt;full-title&gt;Human Factors&lt;/full-title&gt;&lt;/periodical&gt;&lt;pages&gt;457-468&lt;/pages&gt;&lt;volume&gt;34&lt;/volume&gt;&lt;number&gt;4&lt;/number&gt;&lt;dates&gt;&lt;year&gt;1992&lt;/year&gt;&lt;pub-dates&gt;&lt;date&gt;1992/08/01&lt;/date&gt;&lt;/pub-dates&gt;&lt;/dates&gt;&lt;publisher&gt;SAGE Publications Inc&lt;/publisher&gt;&lt;isbn&gt;0018-7208&lt;/isbn&gt;&lt;urls&gt;&lt;related-urls&gt;&lt;url&gt;https://doi.org/10.1177/001872089203400407&lt;/url&gt;&lt;/related-urls&gt;&lt;/urls&gt;&lt;electronic-resource-num&gt;10.1177/001872089203400407&lt;/electronic-resource-num&gt;&lt;access-date&gt;2017/12/11&lt;/access-date&gt;&lt;/record&gt;&lt;/Cite&gt;&lt;/EndNote&gt;</w:instrText>
      </w:r>
      <w:r w:rsidR="0030709F" w:rsidRPr="0030702C">
        <w:rPr>
          <w:sz w:val="20"/>
          <w:szCs w:val="20"/>
          <w:lang w:val="en-US"/>
        </w:rPr>
        <w:fldChar w:fldCharType="separate"/>
      </w:r>
      <w:r w:rsidR="00B25473" w:rsidRPr="0030702C">
        <w:rPr>
          <w:noProof/>
          <w:sz w:val="20"/>
          <w:szCs w:val="20"/>
          <w:lang w:val="en-US"/>
        </w:rPr>
        <w:t>[41]</w:t>
      </w:r>
      <w:r w:rsidR="0030709F" w:rsidRPr="0030702C">
        <w:rPr>
          <w:sz w:val="20"/>
          <w:szCs w:val="20"/>
          <w:lang w:val="en-US"/>
        </w:rPr>
        <w:fldChar w:fldCharType="end"/>
      </w:r>
      <w:r w:rsidRPr="0030702C">
        <w:rPr>
          <w:sz w:val="20"/>
          <w:szCs w:val="20"/>
          <w:lang w:val="en-US"/>
        </w:rPr>
        <w:t xml:space="preserve">. In this study, 37 patients </w:t>
      </w:r>
      <w:r w:rsidR="00E55F91" w:rsidRPr="0030702C">
        <w:rPr>
          <w:sz w:val="20"/>
          <w:szCs w:val="20"/>
          <w:lang w:val="en-US"/>
        </w:rPr>
        <w:t xml:space="preserve">completed </w:t>
      </w:r>
      <w:r w:rsidRPr="0030702C">
        <w:rPr>
          <w:sz w:val="20"/>
          <w:szCs w:val="20"/>
          <w:lang w:val="en-US"/>
        </w:rPr>
        <w:t xml:space="preserve">EirV3, </w:t>
      </w:r>
      <w:r w:rsidR="00E55F91" w:rsidRPr="0030702C">
        <w:rPr>
          <w:sz w:val="20"/>
          <w:szCs w:val="20"/>
          <w:lang w:val="en-US"/>
        </w:rPr>
        <w:t xml:space="preserve">of whom </w:t>
      </w:r>
      <w:r w:rsidRPr="0030702C">
        <w:rPr>
          <w:sz w:val="20"/>
          <w:szCs w:val="20"/>
          <w:lang w:val="en-US"/>
        </w:rPr>
        <w:t xml:space="preserve">18 </w:t>
      </w:r>
      <w:r w:rsidR="00E55F91" w:rsidRPr="0030702C">
        <w:rPr>
          <w:sz w:val="20"/>
          <w:szCs w:val="20"/>
          <w:lang w:val="en-US"/>
        </w:rPr>
        <w:t xml:space="preserve">did </w:t>
      </w:r>
      <w:r w:rsidR="00F416AF" w:rsidRPr="0030702C">
        <w:rPr>
          <w:sz w:val="20"/>
          <w:szCs w:val="20"/>
          <w:lang w:val="en-US"/>
        </w:rPr>
        <w:t>it more than once</w:t>
      </w:r>
      <w:r w:rsidRPr="0030702C">
        <w:rPr>
          <w:sz w:val="20"/>
          <w:szCs w:val="20"/>
          <w:lang w:val="en-US"/>
        </w:rPr>
        <w:t>.</w:t>
      </w:r>
      <w:r w:rsidR="009B56C0" w:rsidRPr="0030702C">
        <w:rPr>
          <w:sz w:val="20"/>
          <w:szCs w:val="20"/>
          <w:lang w:val="en-US"/>
        </w:rPr>
        <w:t xml:space="preserve"> The relatively high number of participants was necessary to provide </w:t>
      </w:r>
      <w:r w:rsidR="00F676D2" w:rsidRPr="0030702C">
        <w:rPr>
          <w:sz w:val="20"/>
          <w:szCs w:val="20"/>
          <w:lang w:val="en-US"/>
        </w:rPr>
        <w:t xml:space="preserve">a </w:t>
      </w:r>
      <w:r w:rsidR="009B56C0" w:rsidRPr="0030702C">
        <w:rPr>
          <w:sz w:val="20"/>
          <w:szCs w:val="20"/>
          <w:lang w:val="en-US"/>
        </w:rPr>
        <w:t xml:space="preserve">rich material </w:t>
      </w:r>
      <w:r w:rsidR="00F676D2" w:rsidRPr="0030702C">
        <w:rPr>
          <w:sz w:val="20"/>
          <w:szCs w:val="20"/>
          <w:lang w:val="en-US"/>
        </w:rPr>
        <w:t>from</w:t>
      </w:r>
      <w:r w:rsidR="009B56C0" w:rsidRPr="0030702C">
        <w:rPr>
          <w:sz w:val="20"/>
          <w:szCs w:val="20"/>
          <w:lang w:val="en-US"/>
        </w:rPr>
        <w:t xml:space="preserve"> different settings</w:t>
      </w:r>
      <w:r w:rsidR="00610057">
        <w:rPr>
          <w:sz w:val="20"/>
          <w:szCs w:val="20"/>
          <w:lang w:val="en-US"/>
        </w:rPr>
        <w:t>, including a diverse sample of cancer patients, representing both genders and a wide range of age, diagnos</w:t>
      </w:r>
      <w:r w:rsidR="00120C4C">
        <w:rPr>
          <w:sz w:val="20"/>
          <w:szCs w:val="20"/>
          <w:lang w:val="en-US"/>
        </w:rPr>
        <w:t>e</w:t>
      </w:r>
      <w:r w:rsidR="00610057">
        <w:rPr>
          <w:sz w:val="20"/>
          <w:szCs w:val="20"/>
          <w:lang w:val="en-US"/>
        </w:rPr>
        <w:t>s, functional level</w:t>
      </w:r>
      <w:r w:rsidR="00120C4C">
        <w:rPr>
          <w:sz w:val="20"/>
          <w:szCs w:val="20"/>
          <w:lang w:val="en-US"/>
        </w:rPr>
        <w:t>s</w:t>
      </w:r>
      <w:r w:rsidR="00610057">
        <w:rPr>
          <w:sz w:val="20"/>
          <w:szCs w:val="20"/>
          <w:lang w:val="en-US"/>
        </w:rPr>
        <w:t>, symptom burden, treatments and treatment intention</w:t>
      </w:r>
      <w:r w:rsidR="00120C4C">
        <w:rPr>
          <w:sz w:val="20"/>
          <w:szCs w:val="20"/>
          <w:lang w:val="en-US"/>
        </w:rPr>
        <w:t>s</w:t>
      </w:r>
      <w:r w:rsidR="00610057">
        <w:rPr>
          <w:sz w:val="20"/>
          <w:szCs w:val="20"/>
          <w:lang w:val="en-US"/>
        </w:rPr>
        <w:t xml:space="preserve">. None of the patients were in the </w:t>
      </w:r>
      <w:r w:rsidR="00120C4C">
        <w:rPr>
          <w:sz w:val="20"/>
          <w:szCs w:val="20"/>
          <w:lang w:val="en-US"/>
        </w:rPr>
        <w:t xml:space="preserve">lower </w:t>
      </w:r>
      <w:r w:rsidR="00610057">
        <w:rPr>
          <w:sz w:val="20"/>
          <w:szCs w:val="20"/>
          <w:lang w:val="en-US"/>
        </w:rPr>
        <w:t>age group</w:t>
      </w:r>
      <w:r w:rsidR="00120C4C">
        <w:rPr>
          <w:sz w:val="20"/>
          <w:szCs w:val="20"/>
          <w:lang w:val="en-US"/>
        </w:rPr>
        <w:t>, i.e.</w:t>
      </w:r>
      <w:r w:rsidR="001D2BEE">
        <w:rPr>
          <w:sz w:val="20"/>
          <w:szCs w:val="20"/>
          <w:lang w:val="en-US"/>
        </w:rPr>
        <w:t xml:space="preserve"> </w:t>
      </w:r>
      <w:r w:rsidR="00120C4C">
        <w:rPr>
          <w:sz w:val="20"/>
          <w:szCs w:val="20"/>
          <w:lang w:val="en-US"/>
        </w:rPr>
        <w:t xml:space="preserve">less than </w:t>
      </w:r>
      <w:r w:rsidR="00610057">
        <w:rPr>
          <w:sz w:val="20"/>
          <w:szCs w:val="20"/>
          <w:lang w:val="en-US"/>
        </w:rPr>
        <w:t>35 years</w:t>
      </w:r>
      <w:r w:rsidR="00120C4C">
        <w:rPr>
          <w:sz w:val="20"/>
          <w:szCs w:val="20"/>
          <w:lang w:val="en-US"/>
        </w:rPr>
        <w:t>. However, it is highly unlikely</w:t>
      </w:r>
      <w:r w:rsidR="00610057">
        <w:rPr>
          <w:sz w:val="20"/>
          <w:szCs w:val="20"/>
          <w:lang w:val="en-US"/>
        </w:rPr>
        <w:t xml:space="preserve"> that </w:t>
      </w:r>
      <w:r w:rsidR="00120C4C">
        <w:rPr>
          <w:sz w:val="20"/>
          <w:szCs w:val="20"/>
          <w:lang w:val="en-US"/>
        </w:rPr>
        <w:t>younger</w:t>
      </w:r>
      <w:r w:rsidR="00610057">
        <w:rPr>
          <w:sz w:val="20"/>
          <w:szCs w:val="20"/>
          <w:lang w:val="en-US"/>
        </w:rPr>
        <w:t xml:space="preserve"> patients </w:t>
      </w:r>
      <w:r w:rsidR="00120C4C">
        <w:rPr>
          <w:sz w:val="20"/>
          <w:szCs w:val="20"/>
          <w:lang w:val="en-US"/>
        </w:rPr>
        <w:t xml:space="preserve">who are more used to all kinds of electronic devices, </w:t>
      </w:r>
      <w:r w:rsidR="00610057">
        <w:rPr>
          <w:sz w:val="20"/>
          <w:szCs w:val="20"/>
          <w:lang w:val="en-US"/>
        </w:rPr>
        <w:t>would find EirV3 more difficult to use than the older patients</w:t>
      </w:r>
      <w:r w:rsidR="001D2BEE">
        <w:rPr>
          <w:sz w:val="20"/>
          <w:szCs w:val="20"/>
          <w:lang w:val="en-US"/>
        </w:rPr>
        <w:t>.</w:t>
      </w:r>
      <w:r w:rsidR="00610057">
        <w:rPr>
          <w:sz w:val="20"/>
          <w:szCs w:val="20"/>
          <w:lang w:val="en-US"/>
        </w:rPr>
        <w:t xml:space="preserve"> </w:t>
      </w:r>
      <w:r w:rsidR="009B56C0" w:rsidRPr="0030702C">
        <w:rPr>
          <w:sz w:val="20"/>
          <w:szCs w:val="20"/>
          <w:lang w:val="en-US"/>
        </w:rPr>
        <w:t>The study was performed over a long period of time</w:t>
      </w:r>
      <w:r w:rsidR="006611DB" w:rsidRPr="0030702C">
        <w:rPr>
          <w:sz w:val="20"/>
          <w:szCs w:val="20"/>
          <w:lang w:val="en-US"/>
        </w:rPr>
        <w:t xml:space="preserve"> since i</w:t>
      </w:r>
      <w:r w:rsidR="0030565D" w:rsidRPr="0030702C">
        <w:rPr>
          <w:sz w:val="20"/>
          <w:szCs w:val="20"/>
          <w:lang w:val="en-US"/>
        </w:rPr>
        <w:t>t</w:t>
      </w:r>
      <w:r w:rsidR="006611DB" w:rsidRPr="0030702C">
        <w:rPr>
          <w:sz w:val="20"/>
          <w:szCs w:val="20"/>
          <w:lang w:val="en-US"/>
        </w:rPr>
        <w:t xml:space="preserve"> </w:t>
      </w:r>
      <w:r w:rsidR="009B56C0" w:rsidRPr="0030702C">
        <w:rPr>
          <w:sz w:val="20"/>
          <w:szCs w:val="20"/>
          <w:lang w:val="en-US"/>
        </w:rPr>
        <w:t>was carried out in different settings</w:t>
      </w:r>
      <w:r w:rsidR="002F5533" w:rsidRPr="0030702C">
        <w:rPr>
          <w:sz w:val="20"/>
          <w:szCs w:val="20"/>
          <w:lang w:val="en-US"/>
        </w:rPr>
        <w:t>.</w:t>
      </w:r>
      <w:r w:rsidR="008327B2" w:rsidRPr="0030702C">
        <w:rPr>
          <w:sz w:val="20"/>
          <w:szCs w:val="20"/>
          <w:lang w:val="en-US"/>
        </w:rPr>
        <w:t xml:space="preserve"> Furthermore, quantitative measures were not used to evaluate usability. </w:t>
      </w:r>
      <w:r w:rsidR="00CF5BEC" w:rsidRPr="0030702C">
        <w:rPr>
          <w:sz w:val="20"/>
          <w:szCs w:val="20"/>
          <w:lang w:val="en-US"/>
        </w:rPr>
        <w:t xml:space="preserve">Initially, we </w:t>
      </w:r>
      <w:r w:rsidR="001D6C93" w:rsidRPr="0030702C">
        <w:rPr>
          <w:sz w:val="20"/>
          <w:szCs w:val="20"/>
          <w:lang w:val="en-US"/>
        </w:rPr>
        <w:t>intended</w:t>
      </w:r>
      <w:r w:rsidR="00CF5BEC" w:rsidRPr="0030702C">
        <w:rPr>
          <w:sz w:val="20"/>
          <w:szCs w:val="20"/>
          <w:lang w:val="en-US"/>
        </w:rPr>
        <w:t xml:space="preserve"> to use t</w:t>
      </w:r>
      <w:r w:rsidR="008327B2" w:rsidRPr="0030702C">
        <w:rPr>
          <w:sz w:val="20"/>
          <w:szCs w:val="20"/>
          <w:lang w:val="en-US"/>
        </w:rPr>
        <w:t xml:space="preserve">he system usability scale (SUS), which is </w:t>
      </w:r>
      <w:r w:rsidR="00865DD3" w:rsidRPr="0030702C">
        <w:rPr>
          <w:sz w:val="20"/>
          <w:szCs w:val="20"/>
          <w:lang w:val="en-US"/>
        </w:rPr>
        <w:t>a simple, ten-item</w:t>
      </w:r>
      <w:r w:rsidR="00D060CA" w:rsidRPr="0030702C">
        <w:rPr>
          <w:sz w:val="20"/>
          <w:szCs w:val="20"/>
          <w:lang w:val="en-US"/>
        </w:rPr>
        <w:t xml:space="preserve"> scale</w:t>
      </w:r>
      <w:r w:rsidR="00865DD3" w:rsidRPr="0030702C">
        <w:rPr>
          <w:sz w:val="20"/>
          <w:szCs w:val="20"/>
          <w:lang w:val="en-US"/>
        </w:rPr>
        <w:t xml:space="preserve"> giving a global view of subjective assessments of usability </w:t>
      </w:r>
      <w:r w:rsidR="00865DD3" w:rsidRPr="0030702C">
        <w:rPr>
          <w:sz w:val="20"/>
          <w:szCs w:val="20"/>
          <w:lang w:val="en-US"/>
        </w:rPr>
        <w:fldChar w:fldCharType="begin"/>
      </w:r>
      <w:r w:rsidR="00B25473" w:rsidRPr="0030702C">
        <w:rPr>
          <w:sz w:val="20"/>
          <w:szCs w:val="20"/>
          <w:lang w:val="en-US"/>
        </w:rPr>
        <w:instrText xml:space="preserve"> ADDIN EN.CITE &lt;EndNote&gt;&lt;Cite&gt;&lt;Author&gt;Brooke&lt;/Author&gt;&lt;Year&gt;1996&lt;/Year&gt;&lt;RecNum&gt;190&lt;/RecNum&gt;&lt;DisplayText&gt;[42]&lt;/DisplayText&gt;&lt;record&gt;&lt;rec-number&gt;190&lt;/rec-number&gt;&lt;foreign-keys&gt;&lt;key app="EN" db-id="f92fsf9vlef50be599x52p0yap0tsferrste" timestamp="1516799214"&gt;190&lt;/key&gt;&lt;/foreign-keys&gt;&lt;ref-type name="Journal Article"&gt;17&lt;/ref-type&gt;&lt;contributors&gt;&lt;authors&gt;&lt;author&gt;Brooke, J.&lt;/author&gt;&lt;/authors&gt;&lt;/contributors&gt;&lt;titles&gt;&lt;title&gt;SUS: a &amp;quot;quick and dirty&amp;quot; usability scale, in Usability Evaluation in Industry. Jordan P.W., Thomas B., Weerdmeester B.A., McClelland I.L. (editor)&lt;/title&gt;&lt;secondary-title&gt;Taylor &amp;amp; Francis: London.&lt;/secondary-title&gt;&lt;/titles&gt;&lt;periodical&gt;&lt;full-title&gt;Taylor &amp;amp; Francis: London.&lt;/full-title&gt;&lt;/periodical&gt;&lt;pages&gt;189-194&lt;/pages&gt;&lt;dates&gt;&lt;year&gt;1996&lt;/year&gt;&lt;/dates&gt;&lt;urls&gt;&lt;/urls&gt;&lt;/record&gt;&lt;/Cite&gt;&lt;/EndNote&gt;</w:instrText>
      </w:r>
      <w:r w:rsidR="00865DD3" w:rsidRPr="0030702C">
        <w:rPr>
          <w:sz w:val="20"/>
          <w:szCs w:val="20"/>
          <w:lang w:val="en-US"/>
        </w:rPr>
        <w:fldChar w:fldCharType="separate"/>
      </w:r>
      <w:r w:rsidR="00B25473" w:rsidRPr="0030702C">
        <w:rPr>
          <w:noProof/>
          <w:sz w:val="20"/>
          <w:szCs w:val="20"/>
          <w:lang w:val="en-US"/>
        </w:rPr>
        <w:t>[42]</w:t>
      </w:r>
      <w:r w:rsidR="00865DD3" w:rsidRPr="0030702C">
        <w:rPr>
          <w:sz w:val="20"/>
          <w:szCs w:val="20"/>
          <w:lang w:val="en-US"/>
        </w:rPr>
        <w:fldChar w:fldCharType="end"/>
      </w:r>
      <w:r w:rsidR="00CF5BEC" w:rsidRPr="0030702C">
        <w:rPr>
          <w:sz w:val="20"/>
          <w:szCs w:val="20"/>
          <w:lang w:val="en-US"/>
        </w:rPr>
        <w:t xml:space="preserve">. </w:t>
      </w:r>
      <w:r w:rsidR="00CF5BEC" w:rsidRPr="00526D3D">
        <w:rPr>
          <w:sz w:val="20"/>
          <w:szCs w:val="20"/>
          <w:lang w:val="en-US"/>
        </w:rPr>
        <w:t xml:space="preserve">Previous </w:t>
      </w:r>
      <w:r w:rsidR="00526D3D" w:rsidRPr="00526D3D">
        <w:rPr>
          <w:sz w:val="20"/>
          <w:szCs w:val="20"/>
          <w:lang w:val="en-US"/>
        </w:rPr>
        <w:t>pre-tests</w:t>
      </w:r>
      <w:r w:rsidR="00CF5BEC" w:rsidRPr="00526D3D">
        <w:rPr>
          <w:sz w:val="20"/>
          <w:szCs w:val="20"/>
          <w:lang w:val="en-US"/>
        </w:rPr>
        <w:t xml:space="preserve"> however, revealed that</w:t>
      </w:r>
      <w:r w:rsidR="008327B2" w:rsidRPr="00526D3D">
        <w:rPr>
          <w:sz w:val="20"/>
          <w:szCs w:val="20"/>
          <w:lang w:val="en-US"/>
        </w:rPr>
        <w:t xml:space="preserve"> the sickest patients did not manage to complete </w:t>
      </w:r>
      <w:r w:rsidR="009F6984" w:rsidRPr="00526D3D">
        <w:rPr>
          <w:sz w:val="20"/>
          <w:szCs w:val="20"/>
          <w:lang w:val="en-US"/>
        </w:rPr>
        <w:t xml:space="preserve">the </w:t>
      </w:r>
      <w:r w:rsidR="00120C4C" w:rsidRPr="00526D3D">
        <w:rPr>
          <w:sz w:val="20"/>
          <w:szCs w:val="20"/>
          <w:lang w:val="en-US"/>
        </w:rPr>
        <w:t>SUS</w:t>
      </w:r>
      <w:r w:rsidR="00CF5BEC" w:rsidRPr="00526D3D">
        <w:rPr>
          <w:sz w:val="20"/>
          <w:szCs w:val="20"/>
          <w:lang w:val="en-US"/>
        </w:rPr>
        <w:t xml:space="preserve"> on paper</w:t>
      </w:r>
      <w:r w:rsidR="00476D7D" w:rsidRPr="00526D3D">
        <w:rPr>
          <w:sz w:val="20"/>
          <w:szCs w:val="20"/>
          <w:lang w:val="en-US"/>
        </w:rPr>
        <w:t xml:space="preserve">, and thus </w:t>
      </w:r>
      <w:r w:rsidR="008327B2" w:rsidRPr="00526D3D">
        <w:rPr>
          <w:sz w:val="20"/>
          <w:szCs w:val="20"/>
          <w:lang w:val="en-US"/>
        </w:rPr>
        <w:t>the results were not representative for the whole sample.</w:t>
      </w:r>
      <w:r w:rsidR="00BD3C25" w:rsidRPr="00526D3D">
        <w:rPr>
          <w:sz w:val="20"/>
          <w:szCs w:val="20"/>
          <w:lang w:val="en-US"/>
        </w:rPr>
        <w:t xml:space="preserve"> </w:t>
      </w:r>
      <w:r w:rsidR="00120C4C" w:rsidRPr="00526D3D">
        <w:rPr>
          <w:sz w:val="20"/>
          <w:szCs w:val="20"/>
          <w:lang w:val="en-US"/>
        </w:rPr>
        <w:t>Nevertheless</w:t>
      </w:r>
      <w:r w:rsidR="00BD3C25" w:rsidRPr="00526D3D">
        <w:rPr>
          <w:sz w:val="20"/>
          <w:szCs w:val="20"/>
          <w:lang w:val="en-US"/>
        </w:rPr>
        <w:t>, all patients managed to complete EirV3, which indicates that electronic tools might be more user-friendly than questionnaires on paper</w:t>
      </w:r>
      <w:r w:rsidR="001A2853" w:rsidRPr="00526D3D">
        <w:rPr>
          <w:sz w:val="20"/>
          <w:szCs w:val="20"/>
          <w:lang w:val="en-US"/>
        </w:rPr>
        <w:t xml:space="preserve">. To fully ascertain this, specific testing of paper versus electronic tools should be performed in the frailest patients, which is a challenging task. However, the patient sample in our study consisted of many patients whose condition deteriorated over time and between follow-ups, with no increase in problems with completion of Eir, </w:t>
      </w:r>
    </w:p>
    <w:p w14:paraId="3A429A86" w14:textId="3512C188" w:rsidR="00FA1114" w:rsidRPr="0030702C" w:rsidRDefault="00FA1114" w:rsidP="00FA1114">
      <w:pPr>
        <w:pStyle w:val="Heading2"/>
        <w:rPr>
          <w:rFonts w:ascii="Times New Roman" w:hAnsi="Times New Roman" w:cs="Times New Roman"/>
          <w:sz w:val="20"/>
          <w:szCs w:val="20"/>
          <w:lang w:val="en-US"/>
        </w:rPr>
      </w:pPr>
      <w:r w:rsidRPr="0030702C">
        <w:rPr>
          <w:rFonts w:ascii="Times New Roman" w:hAnsi="Times New Roman" w:cs="Times New Roman"/>
          <w:sz w:val="20"/>
          <w:szCs w:val="20"/>
          <w:lang w:val="en-US"/>
        </w:rPr>
        <w:t>Conclusion</w:t>
      </w:r>
    </w:p>
    <w:p w14:paraId="43001953" w14:textId="79E71A0E" w:rsidR="003E4F1C" w:rsidRPr="0030702C" w:rsidRDefault="003E4F1C" w:rsidP="00465764">
      <w:pPr>
        <w:rPr>
          <w:sz w:val="20"/>
          <w:szCs w:val="20"/>
          <w:lang w:val="en-US"/>
        </w:rPr>
      </w:pPr>
      <w:r w:rsidRPr="0030702C">
        <w:rPr>
          <w:sz w:val="20"/>
          <w:szCs w:val="20"/>
          <w:lang w:val="en-US"/>
        </w:rPr>
        <w:t xml:space="preserve">Patients and physicians found EirV3 easy to use. Results indicate that EirV3 is usable </w:t>
      </w:r>
      <w:r w:rsidR="00F676D2" w:rsidRPr="0030702C">
        <w:rPr>
          <w:sz w:val="20"/>
          <w:szCs w:val="20"/>
          <w:lang w:val="en-US"/>
        </w:rPr>
        <w:t>in</w:t>
      </w:r>
      <w:r w:rsidRPr="0030702C">
        <w:rPr>
          <w:sz w:val="20"/>
          <w:szCs w:val="20"/>
          <w:lang w:val="en-US"/>
        </w:rPr>
        <w:t xml:space="preserve"> a heterogeneous population of cancer patients. In the </w:t>
      </w:r>
      <w:r w:rsidR="00955C32" w:rsidRPr="0030702C">
        <w:rPr>
          <w:sz w:val="20"/>
          <w:szCs w:val="20"/>
          <w:lang w:val="en-US"/>
        </w:rPr>
        <w:t xml:space="preserve">subsequent </w:t>
      </w:r>
      <w:r w:rsidRPr="0030702C">
        <w:rPr>
          <w:sz w:val="20"/>
          <w:szCs w:val="20"/>
          <w:lang w:val="en-US"/>
        </w:rPr>
        <w:t>Eir</w:t>
      </w:r>
      <w:r w:rsidR="008F54AD" w:rsidRPr="0030702C">
        <w:rPr>
          <w:sz w:val="20"/>
          <w:szCs w:val="20"/>
          <w:lang w:val="en-US"/>
        </w:rPr>
        <w:t xml:space="preserve"> </w:t>
      </w:r>
      <w:r w:rsidRPr="0030702C">
        <w:rPr>
          <w:sz w:val="20"/>
          <w:szCs w:val="20"/>
          <w:lang w:val="en-US"/>
        </w:rPr>
        <w:t>version, most issues in the severe and moderate categories have been changed to optimize the usability and feasibility of using real time PROMs in clinical practice.</w:t>
      </w:r>
    </w:p>
    <w:p w14:paraId="7A7C496C" w14:textId="77777777" w:rsidR="00E9752B" w:rsidRDefault="00E9752B" w:rsidP="004376ED">
      <w:pPr>
        <w:pStyle w:val="Heading2"/>
        <w:rPr>
          <w:rFonts w:ascii="Times New Roman" w:hAnsi="Times New Roman" w:cs="Times New Roman"/>
          <w:sz w:val="20"/>
          <w:szCs w:val="20"/>
          <w:lang w:val="en-US"/>
        </w:rPr>
      </w:pPr>
    </w:p>
    <w:p w14:paraId="31F169B0" w14:textId="6AD4A2F4" w:rsidR="004376ED" w:rsidRPr="00D36156" w:rsidRDefault="00D36156" w:rsidP="004376ED">
      <w:pPr>
        <w:pStyle w:val="Heading2"/>
        <w:rPr>
          <w:rFonts w:ascii="Times New Roman" w:hAnsi="Times New Roman" w:cs="Times New Roman"/>
          <w:sz w:val="20"/>
          <w:szCs w:val="20"/>
          <w:lang w:val="en-US"/>
        </w:rPr>
      </w:pPr>
      <w:r>
        <w:rPr>
          <w:rFonts w:ascii="Times New Roman" w:hAnsi="Times New Roman" w:cs="Times New Roman"/>
          <w:sz w:val="20"/>
          <w:szCs w:val="20"/>
          <w:lang w:val="en-US"/>
        </w:rPr>
        <w:t>Compliance with Ethical Standards</w:t>
      </w:r>
    </w:p>
    <w:p w14:paraId="6976EEEC" w14:textId="0BF891B8" w:rsidR="00D36156" w:rsidRPr="00D36156" w:rsidRDefault="00D36156" w:rsidP="00D36156">
      <w:pPr>
        <w:rPr>
          <w:b/>
          <w:sz w:val="20"/>
          <w:szCs w:val="20"/>
          <w:lang w:val="en-US"/>
        </w:rPr>
      </w:pPr>
      <w:r w:rsidRPr="00D36156">
        <w:rPr>
          <w:b/>
          <w:sz w:val="20"/>
          <w:szCs w:val="20"/>
          <w:lang w:val="en-US"/>
        </w:rPr>
        <w:t>Discl</w:t>
      </w:r>
      <w:r w:rsidR="008476AD">
        <w:rPr>
          <w:b/>
          <w:sz w:val="20"/>
          <w:szCs w:val="20"/>
          <w:lang w:val="en-US"/>
        </w:rPr>
        <w:t>osure of potential c</w:t>
      </w:r>
      <w:r w:rsidRPr="00D36156">
        <w:rPr>
          <w:b/>
          <w:sz w:val="20"/>
          <w:szCs w:val="20"/>
          <w:lang w:val="en-US"/>
        </w:rPr>
        <w:t>onflict</w:t>
      </w:r>
      <w:r w:rsidR="008476AD">
        <w:rPr>
          <w:b/>
          <w:sz w:val="20"/>
          <w:szCs w:val="20"/>
          <w:lang w:val="en-US"/>
        </w:rPr>
        <w:t>s of i</w:t>
      </w:r>
      <w:r w:rsidRPr="00D36156">
        <w:rPr>
          <w:b/>
          <w:sz w:val="20"/>
          <w:szCs w:val="20"/>
          <w:lang w:val="en-US"/>
        </w:rPr>
        <w:t>nterest</w:t>
      </w:r>
      <w:r w:rsidR="008476AD">
        <w:rPr>
          <w:b/>
          <w:sz w:val="20"/>
          <w:szCs w:val="20"/>
          <w:lang w:val="en-US"/>
        </w:rPr>
        <w:t>s</w:t>
      </w:r>
    </w:p>
    <w:p w14:paraId="12B8B392" w14:textId="4AEC10CE" w:rsidR="00D36156" w:rsidRDefault="00D36156" w:rsidP="00D36156">
      <w:pPr>
        <w:rPr>
          <w:sz w:val="20"/>
          <w:szCs w:val="20"/>
          <w:lang w:val="en-US"/>
        </w:rPr>
      </w:pPr>
      <w:r w:rsidRPr="0030702C">
        <w:rPr>
          <w:sz w:val="20"/>
          <w:szCs w:val="20"/>
          <w:lang w:val="en-US"/>
        </w:rPr>
        <w:t>Krogstad, Sundt-Hansen, Hjermstad, Hågensen, Raj, Steinsbekk and Sand have declared no conflicts of interests. Eir Solutions AS was established in 2015 with Kaasa, Loge and NTNU technology Transfer AS/Andersen as shareholders. No income, dividend or financial benefits are related to the work presented here, nor in relation to Eir in any way.</w:t>
      </w:r>
      <w:r>
        <w:rPr>
          <w:sz w:val="20"/>
          <w:szCs w:val="20"/>
          <w:lang w:val="en-US"/>
        </w:rPr>
        <w:t xml:space="preserve"> </w:t>
      </w:r>
    </w:p>
    <w:p w14:paraId="5D4D84B4" w14:textId="6703A93E" w:rsidR="00D36156" w:rsidRDefault="00D36156" w:rsidP="00D36156">
      <w:pPr>
        <w:rPr>
          <w:sz w:val="20"/>
          <w:szCs w:val="20"/>
          <w:lang w:val="en-US"/>
        </w:rPr>
      </w:pPr>
    </w:p>
    <w:p w14:paraId="7FABE304" w14:textId="16EE612F" w:rsidR="00D36156" w:rsidRPr="00D36156" w:rsidRDefault="008476AD" w:rsidP="00D36156">
      <w:pPr>
        <w:rPr>
          <w:b/>
          <w:sz w:val="20"/>
          <w:szCs w:val="20"/>
          <w:lang w:val="en-US"/>
        </w:rPr>
      </w:pPr>
      <w:r>
        <w:rPr>
          <w:b/>
          <w:sz w:val="20"/>
          <w:szCs w:val="20"/>
          <w:lang w:val="en-US"/>
        </w:rPr>
        <w:t>Ethical approval</w:t>
      </w:r>
    </w:p>
    <w:p w14:paraId="304CEEC2" w14:textId="2FDA6082" w:rsidR="00D36156" w:rsidRDefault="00D36156" w:rsidP="00D36156">
      <w:pPr>
        <w:rPr>
          <w:sz w:val="20"/>
          <w:szCs w:val="20"/>
          <w:lang w:val="en-US"/>
        </w:rPr>
      </w:pPr>
      <w:r w:rsidRPr="004376ED">
        <w:rPr>
          <w:sz w:val="20"/>
          <w:szCs w:val="20"/>
          <w:lang w:val="en-US"/>
        </w:rPr>
        <w:t xml:space="preserve">All </w:t>
      </w:r>
      <w:r>
        <w:rPr>
          <w:sz w:val="20"/>
          <w:szCs w:val="20"/>
          <w:lang w:val="en-US"/>
        </w:rPr>
        <w:t>procedures performed in studies involving human participants were in accordance with the ethical standards of the institutional research committee and with the 1964 Helsinki declaration and its later amendments or comparable ethical standards</w:t>
      </w:r>
    </w:p>
    <w:p w14:paraId="67B51931" w14:textId="38C0F398" w:rsidR="00D36156" w:rsidRDefault="00D36156" w:rsidP="00D36156">
      <w:pPr>
        <w:rPr>
          <w:sz w:val="20"/>
          <w:szCs w:val="20"/>
          <w:lang w:val="en-US"/>
        </w:rPr>
      </w:pPr>
    </w:p>
    <w:p w14:paraId="5D4DD76C" w14:textId="3EA5502F" w:rsidR="00D36156" w:rsidRPr="00D36156" w:rsidRDefault="00D36156" w:rsidP="00D36156">
      <w:pPr>
        <w:rPr>
          <w:b/>
          <w:sz w:val="20"/>
          <w:szCs w:val="20"/>
          <w:lang w:val="en-US"/>
        </w:rPr>
      </w:pPr>
      <w:r w:rsidRPr="00D36156">
        <w:rPr>
          <w:b/>
          <w:sz w:val="20"/>
          <w:szCs w:val="20"/>
          <w:lang w:val="en-US"/>
        </w:rPr>
        <w:t>Informed consent</w:t>
      </w:r>
    </w:p>
    <w:p w14:paraId="0F74D60C" w14:textId="11CF933B" w:rsidR="00526D3D" w:rsidRDefault="008476AD" w:rsidP="008476AD">
      <w:pPr>
        <w:rPr>
          <w:rFonts w:eastAsiaTheme="majorEastAsia"/>
          <w:b/>
          <w:bCs/>
          <w:color w:val="4F81BD" w:themeColor="accent1"/>
          <w:sz w:val="20"/>
          <w:szCs w:val="20"/>
          <w:lang w:val="en-GB" w:eastAsia="en-US"/>
        </w:rPr>
      </w:pPr>
      <w:r>
        <w:rPr>
          <w:sz w:val="20"/>
          <w:szCs w:val="20"/>
          <w:lang w:val="en-US"/>
        </w:rPr>
        <w:t>Informed consent was obtained from all individual participants included in the study</w:t>
      </w:r>
      <w:r w:rsidR="00526D3D">
        <w:rPr>
          <w:sz w:val="20"/>
          <w:szCs w:val="20"/>
          <w:lang w:val="en-US"/>
        </w:rPr>
        <w:t>.</w:t>
      </w:r>
    </w:p>
    <w:p w14:paraId="6866DC7B" w14:textId="537F8168" w:rsidR="006627E9" w:rsidRPr="00D36156" w:rsidRDefault="00F33EB8" w:rsidP="00F33EB8">
      <w:pPr>
        <w:pStyle w:val="Heading2"/>
        <w:rPr>
          <w:rFonts w:ascii="Times New Roman" w:hAnsi="Times New Roman" w:cs="Times New Roman"/>
          <w:sz w:val="20"/>
          <w:szCs w:val="20"/>
          <w:lang w:val="en-GB"/>
        </w:rPr>
      </w:pPr>
      <w:r w:rsidRPr="00D36156">
        <w:rPr>
          <w:rFonts w:ascii="Times New Roman" w:hAnsi="Times New Roman" w:cs="Times New Roman"/>
          <w:sz w:val="20"/>
          <w:szCs w:val="20"/>
          <w:lang w:val="en-GB"/>
        </w:rPr>
        <w:lastRenderedPageBreak/>
        <w:t>References</w:t>
      </w:r>
    </w:p>
    <w:p w14:paraId="1075AA52" w14:textId="77777777" w:rsidR="00D62930" w:rsidRPr="00D62930" w:rsidRDefault="006627E9" w:rsidP="00D62930">
      <w:pPr>
        <w:pStyle w:val="EndNoteBibliography"/>
        <w:spacing w:after="0"/>
        <w:rPr>
          <w:noProof/>
        </w:rPr>
      </w:pPr>
      <w:r>
        <w:rPr>
          <w:lang w:val="en-GB"/>
        </w:rPr>
        <w:fldChar w:fldCharType="begin"/>
      </w:r>
      <w:r>
        <w:rPr>
          <w:lang w:val="en-GB"/>
        </w:rPr>
        <w:instrText xml:space="preserve"> ADDIN EN.REFLIST </w:instrText>
      </w:r>
      <w:r>
        <w:rPr>
          <w:lang w:val="en-GB"/>
        </w:rPr>
        <w:fldChar w:fldCharType="separate"/>
      </w:r>
      <w:r w:rsidR="00D62930" w:rsidRPr="00D62930">
        <w:rPr>
          <w:noProof/>
        </w:rPr>
        <w:t>1. Stacey D, Legare F, Col NF, Bennett CL, Barry MJ, Eden KB, Holmes-Rovner M, Llewellyn-Thomas H, Lyddiatt A, Thomson R, Trevena L, Wu JH (2014) Decision aids for people facing health treatment or screening decisions. The Cochrane database of systematic reviews (1):Cd001431. doi:10.1002/14651858.CD001431.pub4</w:t>
      </w:r>
    </w:p>
    <w:p w14:paraId="4D017E51" w14:textId="77777777" w:rsidR="00D62930" w:rsidRPr="00D62930" w:rsidRDefault="00D62930" w:rsidP="00D62930">
      <w:pPr>
        <w:pStyle w:val="EndNoteBibliography"/>
        <w:spacing w:after="0"/>
        <w:rPr>
          <w:noProof/>
        </w:rPr>
      </w:pPr>
      <w:r w:rsidRPr="00D62930">
        <w:rPr>
          <w:noProof/>
        </w:rPr>
        <w:t>2. Richards T, Coulter A, Wicks P (2015) Time to deliver patient centred care. BMJ (Clinical research ed) 350:h530. doi:10.1136/bmj.h530</w:t>
      </w:r>
    </w:p>
    <w:p w14:paraId="7BA5E2A6" w14:textId="371CEDA9" w:rsidR="00D62930" w:rsidRPr="00D62930" w:rsidRDefault="00D62930" w:rsidP="00D62930">
      <w:pPr>
        <w:pStyle w:val="EndNoteBibliography"/>
        <w:spacing w:after="0"/>
        <w:rPr>
          <w:noProof/>
        </w:rPr>
      </w:pPr>
      <w:r w:rsidRPr="00D62930">
        <w:rPr>
          <w:noProof/>
        </w:rPr>
        <w:t xml:space="preserve">3. Person-centred care made simple.  (2014). </w:t>
      </w:r>
      <w:hyperlink r:id="rId9" w:history="1">
        <w:r w:rsidRPr="00D62930">
          <w:rPr>
            <w:rStyle w:val="Hyperlink"/>
            <w:noProof/>
          </w:rPr>
          <w:t>www.health.org.uk/publications/person-centred-care-made-simple</w:t>
        </w:r>
      </w:hyperlink>
      <w:r w:rsidRPr="00D62930">
        <w:rPr>
          <w:noProof/>
        </w:rPr>
        <w:t xml:space="preserve">. </w:t>
      </w:r>
    </w:p>
    <w:p w14:paraId="1712D8C4" w14:textId="77777777" w:rsidR="00D62930" w:rsidRPr="00D62930" w:rsidRDefault="00D62930" w:rsidP="00D62930">
      <w:pPr>
        <w:pStyle w:val="EndNoteBibliography"/>
        <w:spacing w:after="0"/>
        <w:rPr>
          <w:noProof/>
        </w:rPr>
      </w:pPr>
      <w:r w:rsidRPr="00D62930">
        <w:rPr>
          <w:noProof/>
        </w:rPr>
        <w:t>4. Basch E, Deal AM, Kris MG, Scher HI, Hudis CA, Sabbatini P, Rogak L, Bennett AV, Dueck AC, Atkinson TM, Chou JF, Dulko D, Sit L, Barz A, Novotny P, Fruscione M, Sloan JA, Schrag D (2016) Symptom Monitoring With Patient-Reported Outcomes During Routine Cancer Treatment: A Randomized Controlled Trial. Journal of clinical oncology : official journal of the American Society of Clinical Oncology 34 (6):557-565. doi:10.1200/jco.2015.63.0830</w:t>
      </w:r>
    </w:p>
    <w:p w14:paraId="633D4995" w14:textId="77777777" w:rsidR="00D62930" w:rsidRPr="00D62930" w:rsidRDefault="00D62930" w:rsidP="00D62930">
      <w:pPr>
        <w:pStyle w:val="EndNoteBibliography"/>
        <w:spacing w:after="0"/>
        <w:rPr>
          <w:noProof/>
        </w:rPr>
      </w:pPr>
      <w:r w:rsidRPr="00D62930">
        <w:rPr>
          <w:noProof/>
        </w:rPr>
        <w:t>5. Atkinson TM, Li Y, Coffey CW, Sit L, Shaw M, Lavene D, Bennett AV, Fruscione M, Rogak L, Hay J, Gonen M, Schrag D, Basch E (2012) Reliability of adverse symptom event reporting by clinicians. Qual Life Res 21 (7):1159-1164. doi:10.1007/s11136-011-0031-4</w:t>
      </w:r>
    </w:p>
    <w:p w14:paraId="7FB667CE" w14:textId="77777777" w:rsidR="00D62930" w:rsidRPr="00D62930" w:rsidRDefault="00D62930" w:rsidP="00D62930">
      <w:pPr>
        <w:pStyle w:val="EndNoteBibliography"/>
        <w:spacing w:after="0"/>
        <w:rPr>
          <w:noProof/>
        </w:rPr>
      </w:pPr>
      <w:r w:rsidRPr="00D62930">
        <w:rPr>
          <w:noProof/>
        </w:rPr>
        <w:t>6. Strasser F, Blum D, von Moos R, Cathomas R, Ribi K, Aebi S, Betticher D, Hayoz S, Klingbiel D, Brauchli P, Haefner M, Mauri S, Kaasa S, Koeberle D (2016) The effect of real-time electronic monitoring of patient-reported symptoms and clinical syndromes in outpatient workflow of medical oncologists: E-MOSAIC, a multicenter cluster-randomized phase III study (SAKK 95/06). Annals of oncology : official journal of the European Society for Medical Oncology / ESMO 27 (2):324-332. doi:10.1093/annonc/mdv576</w:t>
      </w:r>
    </w:p>
    <w:p w14:paraId="36FA0033" w14:textId="77777777" w:rsidR="00D62930" w:rsidRPr="00D62930" w:rsidRDefault="00D62930" w:rsidP="00D62930">
      <w:pPr>
        <w:pStyle w:val="EndNoteBibliography"/>
        <w:spacing w:after="0"/>
        <w:rPr>
          <w:noProof/>
        </w:rPr>
      </w:pPr>
      <w:r w:rsidRPr="00D62930">
        <w:rPr>
          <w:noProof/>
        </w:rPr>
        <w:t>7. Basch E, Deal AM, Dueck AC, Scher HI, Kris MG, Hudis C, Schrag D (2017) Overall Survival Results of a Trial Assessing Patient-Reported Outcomes for Symptom Monitoring During Routine Cancer Treatment. Jama 318 (2):197-198. doi:10.1001/jama.2017.7156</w:t>
      </w:r>
    </w:p>
    <w:p w14:paraId="70C54453" w14:textId="41659DE3" w:rsidR="00D62930" w:rsidRPr="00D62930" w:rsidRDefault="00D62930" w:rsidP="00D62930">
      <w:pPr>
        <w:pStyle w:val="EndNoteBibliography"/>
        <w:spacing w:after="0"/>
        <w:rPr>
          <w:noProof/>
        </w:rPr>
      </w:pPr>
      <w:r w:rsidRPr="00D62930">
        <w:rPr>
          <w:noProof/>
        </w:rPr>
        <w:t xml:space="preserve">8. Food and Drug Administration USDoHaHS (2009) Guidance for Industry. Patient-Reported Outcome Measures: Use in Medical product Development to Support Labeling Claims. </w:t>
      </w:r>
      <w:hyperlink r:id="rId10" w:history="1">
        <w:r w:rsidRPr="00D62930">
          <w:rPr>
            <w:rStyle w:val="Hyperlink"/>
            <w:noProof/>
          </w:rPr>
          <w:t>https://www.fda.gov/downloads/drugs/guidancecomplianceregulatoryinformation/guidances/ucm193282.pdf</w:t>
        </w:r>
      </w:hyperlink>
      <w:r w:rsidRPr="00D62930">
        <w:rPr>
          <w:noProof/>
        </w:rPr>
        <w:t xml:space="preserve">. </w:t>
      </w:r>
    </w:p>
    <w:p w14:paraId="5957F49F" w14:textId="77777777" w:rsidR="00D62930" w:rsidRPr="00D62930" w:rsidRDefault="00D62930" w:rsidP="00D62930">
      <w:pPr>
        <w:pStyle w:val="EndNoteBibliography"/>
        <w:spacing w:after="0"/>
        <w:rPr>
          <w:noProof/>
        </w:rPr>
      </w:pPr>
      <w:r w:rsidRPr="00D62930">
        <w:rPr>
          <w:noProof/>
        </w:rPr>
        <w:t>9. Zikos E, Ghislain I, Coens C, Ediebah DE, Sloan E, Quinten C, Koller M, van Meerbeeck JP, Flechtner HH, Stupp R, Pallis A, Czimbalmos A, Sprangers MA, Bottomley A (2014) Health-related quality of life in small-cell lung cancer: a systematic review on reporting of methods and clinical issues in randomised controlled trials. The Lancet Oncology 15 (2):e78-89. doi:10.1016/S1470-2045(13)70493-5</w:t>
      </w:r>
    </w:p>
    <w:p w14:paraId="2A63027C" w14:textId="77777777" w:rsidR="00D62930" w:rsidRPr="00D62930" w:rsidRDefault="00D62930" w:rsidP="00D62930">
      <w:pPr>
        <w:pStyle w:val="EndNoteBibliography"/>
        <w:spacing w:after="0"/>
        <w:rPr>
          <w:noProof/>
        </w:rPr>
      </w:pPr>
      <w:r w:rsidRPr="00D62930">
        <w:rPr>
          <w:noProof/>
        </w:rPr>
        <w:t>10. Gravis G, Marino P, Joly F, Oudard S, Priou F, Esterni B, Latorzeff I, Delva R, Krakowski I, Laguerre B, Rolland F, Theodore C, Deplanque G, Ferrero JM, Pouessel D, Mourey L, Beuzeboc P, Zanetta S, Habibian M, Berdah JF, Dauba J, Baciuchka M, Platini C, Linassier C, Labourey JL, Machiels JP, El Kouri C, Ravaud A, Suc E, Eymard JC, Hasbini A, Bousquet G, Soulie M, Fizazi K (2014) Patients' self-assessment versus investigators' evaluation in a phase III trial in non-castrate metastatic prostate cancer (GETUG-AFU 15). European journal of cancer 50 (5):953-962. doi:10.1016/j.ejca.2013.11.034</w:t>
      </w:r>
    </w:p>
    <w:p w14:paraId="07821C5F" w14:textId="77777777" w:rsidR="00D62930" w:rsidRPr="00D62930" w:rsidRDefault="00D62930" w:rsidP="00D62930">
      <w:pPr>
        <w:pStyle w:val="EndNoteBibliography"/>
        <w:spacing w:after="0"/>
        <w:rPr>
          <w:noProof/>
        </w:rPr>
      </w:pPr>
      <w:r w:rsidRPr="00D62930">
        <w:rPr>
          <w:noProof/>
        </w:rPr>
        <w:t>11. Kroenke K, Monahan PO, Kean J (2015) Pragmatic characteristics of patient-reported outcome measures are important for use in clinical practice. Journal of clinical epidemiology 68 (9):1085-1092. doi:10.1016/j.jclinepi.2015.03.023</w:t>
      </w:r>
    </w:p>
    <w:p w14:paraId="04722597" w14:textId="77777777" w:rsidR="00D62930" w:rsidRPr="00D62930" w:rsidRDefault="00D62930" w:rsidP="00D62930">
      <w:pPr>
        <w:pStyle w:val="EndNoteBibliography"/>
        <w:spacing w:after="0"/>
        <w:rPr>
          <w:noProof/>
        </w:rPr>
      </w:pPr>
      <w:r w:rsidRPr="00D62930">
        <w:rPr>
          <w:noProof/>
        </w:rPr>
        <w:t>12. McGrail K, Bryan S, Davis J (2011) Let's all go to the PROM: the case for routine patient-reported outcome measurement in Canadian healthcare. HealthcarePapers 11 (4):8-18; discussion 55-18</w:t>
      </w:r>
    </w:p>
    <w:p w14:paraId="787786E1" w14:textId="77777777" w:rsidR="00D62930" w:rsidRPr="00D62930" w:rsidRDefault="00D62930" w:rsidP="00D62930">
      <w:pPr>
        <w:pStyle w:val="EndNoteBibliography"/>
        <w:spacing w:after="0"/>
        <w:rPr>
          <w:noProof/>
        </w:rPr>
      </w:pPr>
      <w:r w:rsidRPr="00D62930">
        <w:rPr>
          <w:noProof/>
        </w:rPr>
        <w:t>13. Benze G, Nauck F, Alt-Epping B, Gianni G, Bauknecht T, Ettl J, Munte A, Kretzschmar L, Gaertner J (2017) PROutine: a feasibility study assessing surveillance of electronic patient reported outcomes and adherence via smartphone app in advanced cancer. Annals of palliative medicine. doi:10.21037/apm.2017.07.05</w:t>
      </w:r>
    </w:p>
    <w:p w14:paraId="27699F12" w14:textId="77777777" w:rsidR="00D62930" w:rsidRPr="00D62930" w:rsidRDefault="00D62930" w:rsidP="00D62930">
      <w:pPr>
        <w:pStyle w:val="EndNoteBibliography"/>
        <w:spacing w:after="0"/>
        <w:rPr>
          <w:noProof/>
        </w:rPr>
      </w:pPr>
      <w:r w:rsidRPr="00D62930">
        <w:rPr>
          <w:noProof/>
        </w:rPr>
        <w:t xml:space="preserve">14. Hjermstad MJ, Lie HC, Caraceni A, Currow DC, Fainsinger RL, Gundersen OE, Haugen DF, Heitzer E, Radbruch L, Stone PC, Strasser F, Kaasa S, Loge JH (2012) Computer-based symptom assessment is </w:t>
      </w:r>
      <w:r w:rsidRPr="00D62930">
        <w:rPr>
          <w:noProof/>
        </w:rPr>
        <w:lastRenderedPageBreak/>
        <w:t>feasible in patients with advanced cancer: results from an international multicenter study, the EPCRC-CSA. J Pain Symptom Manage 44 (5):639-654. doi:10.1016/j.jpainsymman.2011.10.025</w:t>
      </w:r>
    </w:p>
    <w:p w14:paraId="1144DAFA" w14:textId="77777777" w:rsidR="00D62930" w:rsidRPr="00D62930" w:rsidRDefault="00D62930" w:rsidP="00D62930">
      <w:pPr>
        <w:pStyle w:val="EndNoteBibliography"/>
        <w:spacing w:after="0"/>
        <w:rPr>
          <w:noProof/>
        </w:rPr>
      </w:pPr>
      <w:r w:rsidRPr="00D62930">
        <w:rPr>
          <w:noProof/>
        </w:rPr>
        <w:t>15. Krogstad H, Brunelli C, Sand K, Andersen E, Garresori H, Halvorsen T, Haukland EC, Jordal F, Kaasa S, Loge JH, Løhre ET, Raj SX, Hjermstad MJ (2017) Development of EirV3: A Computer-Based Tool for Patient-Reported Outcome Measures in Cancer. JCO Clinical Cancer Informatics. doi:10.1200/CCI.17.0051</w:t>
      </w:r>
    </w:p>
    <w:p w14:paraId="38474DF0" w14:textId="77777777" w:rsidR="00D62930" w:rsidRPr="00D62930" w:rsidRDefault="00D62930" w:rsidP="00D62930">
      <w:pPr>
        <w:pStyle w:val="EndNoteBibliography"/>
        <w:spacing w:after="0"/>
        <w:rPr>
          <w:noProof/>
        </w:rPr>
      </w:pPr>
      <w:r w:rsidRPr="00D62930">
        <w:rPr>
          <w:noProof/>
        </w:rPr>
        <w:t>16. Wintner LM, Giesinger JM, Zabernigg A, Rumpold G, Sztankay M, Oberguggenberger AS, Gamper EM, Holzner B (2015) Evaluation of electronic patient-reported outcome assessment with cancer patients in the hospital and at home. BMC medical informatics and decision making 15:110. doi:10.1186/s12911-015-0230-y</w:t>
      </w:r>
    </w:p>
    <w:p w14:paraId="6888F10B" w14:textId="77777777" w:rsidR="00D62930" w:rsidRPr="00D62930" w:rsidRDefault="00D62930" w:rsidP="00D62930">
      <w:pPr>
        <w:pStyle w:val="EndNoteBibliography"/>
        <w:spacing w:after="0"/>
        <w:rPr>
          <w:noProof/>
        </w:rPr>
      </w:pPr>
      <w:r w:rsidRPr="00D62930">
        <w:rPr>
          <w:noProof/>
        </w:rPr>
        <w:t xml:space="preserve">17. International Organization for Standardization/International Electrotehcnical Commission (ISO/IEC) 9241-11 (1998) Ergonomic requirements for office work with visual display terminals (VDTs)-Part 11- Guidance on usability. </w:t>
      </w:r>
    </w:p>
    <w:p w14:paraId="7E950C30" w14:textId="77777777" w:rsidR="00D62930" w:rsidRPr="00D62930" w:rsidRDefault="00D62930" w:rsidP="00D62930">
      <w:pPr>
        <w:pStyle w:val="EndNoteBibliography"/>
        <w:spacing w:after="0"/>
        <w:rPr>
          <w:noProof/>
        </w:rPr>
      </w:pPr>
      <w:r w:rsidRPr="00D62930">
        <w:rPr>
          <w:noProof/>
        </w:rPr>
        <w:t>18. Stinson J, Gupta A, Dupuis F, Dick B, Laverdiere C, LeMay S, Sung L, Dettmer E, Gomer S, Lober J, Chan CY (2015) Usability testing of an online self-management program for adolescents with cancer. Journal of pediatric oncology nursing : official journal of the Association of Pediatric Oncology Nurses 32 (2):70-82. doi:10.1177/1043454214543021</w:t>
      </w:r>
    </w:p>
    <w:p w14:paraId="14BB43BF" w14:textId="77777777" w:rsidR="00D62930" w:rsidRPr="00D62930" w:rsidRDefault="00D62930" w:rsidP="00D62930">
      <w:pPr>
        <w:pStyle w:val="EndNoteBibliography"/>
        <w:spacing w:after="0"/>
        <w:rPr>
          <w:noProof/>
        </w:rPr>
      </w:pPr>
      <w:r w:rsidRPr="00D62930">
        <w:rPr>
          <w:noProof/>
        </w:rPr>
        <w:t>19. Corrao NJ, Robinson AG, Swiernik MA, Naeim A (2010) Importance of Testing for Usability When Selecting and Implementing an Electronic Health or Medical Record System. Journal of Oncology Practice 6 (3):120-124. doi:10.1200/JOP.200017</w:t>
      </w:r>
    </w:p>
    <w:p w14:paraId="3C18DA2E" w14:textId="416BBE66" w:rsidR="00D62930" w:rsidRPr="00D62930" w:rsidRDefault="00D62930" w:rsidP="00D62930">
      <w:pPr>
        <w:pStyle w:val="EndNoteBibliography"/>
        <w:spacing w:after="0"/>
        <w:rPr>
          <w:noProof/>
        </w:rPr>
      </w:pPr>
      <w:r w:rsidRPr="00D62930">
        <w:rPr>
          <w:noProof/>
        </w:rPr>
        <w:t xml:space="preserve">20. European Palliative Care Research Centre (PRC), . </w:t>
      </w:r>
      <w:hyperlink r:id="rId11" w:history="1">
        <w:r w:rsidRPr="00D62930">
          <w:rPr>
            <w:rStyle w:val="Hyperlink"/>
            <w:noProof/>
          </w:rPr>
          <w:t>www.ntnu.edu/PRC</w:t>
        </w:r>
      </w:hyperlink>
      <w:r w:rsidRPr="00D62930">
        <w:rPr>
          <w:noProof/>
        </w:rPr>
        <w:t xml:space="preserve">. </w:t>
      </w:r>
    </w:p>
    <w:p w14:paraId="0A557C71" w14:textId="77777777" w:rsidR="00D62930" w:rsidRPr="00D62930" w:rsidRDefault="00D62930" w:rsidP="00D62930">
      <w:pPr>
        <w:pStyle w:val="EndNoteBibliography"/>
        <w:spacing w:after="0"/>
        <w:rPr>
          <w:noProof/>
        </w:rPr>
      </w:pPr>
      <w:r w:rsidRPr="00D62930">
        <w:rPr>
          <w:noProof/>
        </w:rPr>
        <w:t>21. Sigurdardottir KR, Kaasa S, Rosland JH, Bausewein C, Radbruch L, Haugen DF (2014) The European Association for Palliative Care basic dataset to describe a palliative care cancer population: Results from an international Delphi process. Palliative medicine 28 (6):463-473. doi:10.1177/0269216314521264</w:t>
      </w:r>
    </w:p>
    <w:p w14:paraId="422BC221" w14:textId="77777777" w:rsidR="00D62930" w:rsidRPr="00D62930" w:rsidRDefault="00D62930" w:rsidP="00D62930">
      <w:pPr>
        <w:pStyle w:val="EndNoteBibliography"/>
        <w:spacing w:after="0"/>
        <w:rPr>
          <w:noProof/>
        </w:rPr>
      </w:pPr>
      <w:r w:rsidRPr="00D62930">
        <w:rPr>
          <w:noProof/>
        </w:rPr>
        <w:t>22. Bauer J, Capra S, Ferguson M (2002) Use of the scored Patient-Generated Subjective Global Assessment (PG-SGA) as a nutrition assessment tool in patients with cancer. European journal of clinical nutrition 56 (8):779-785. doi:10.1038/sj.ejcn.1601412</w:t>
      </w:r>
    </w:p>
    <w:p w14:paraId="1762F048" w14:textId="77777777" w:rsidR="00D62930" w:rsidRPr="00D62930" w:rsidRDefault="00D62930" w:rsidP="00D62930">
      <w:pPr>
        <w:pStyle w:val="EndNoteBibliography"/>
        <w:spacing w:after="0"/>
        <w:rPr>
          <w:noProof/>
        </w:rPr>
      </w:pPr>
      <w:r w:rsidRPr="00D62930">
        <w:rPr>
          <w:noProof/>
        </w:rPr>
        <w:t>23. Kroenke K, Spitzer RL, Williams JB (2001) The PHQ-9: validity of a brief depression severity measure. Journal of general internal medicine 16 (9):606-613</w:t>
      </w:r>
    </w:p>
    <w:p w14:paraId="1810E291" w14:textId="77777777" w:rsidR="00D62930" w:rsidRPr="00D62930" w:rsidRDefault="00D62930" w:rsidP="00D62930">
      <w:pPr>
        <w:pStyle w:val="EndNoteBibliography"/>
        <w:spacing w:after="0"/>
        <w:rPr>
          <w:noProof/>
        </w:rPr>
      </w:pPr>
      <w:r w:rsidRPr="00D62930">
        <w:rPr>
          <w:noProof/>
        </w:rPr>
        <w:t>24. Kroenke K, Spitzer RL, Williams JB, Monahan PO, Lowe B (2007) Anxiety disorders in primary care: prevalence, impairment, comorbidity, and detection. Ann Intern Med 146 (5):317-325</w:t>
      </w:r>
    </w:p>
    <w:p w14:paraId="0F70F5E9" w14:textId="77777777" w:rsidR="00D62930" w:rsidRPr="00D62930" w:rsidRDefault="00D62930" w:rsidP="00D62930">
      <w:pPr>
        <w:pStyle w:val="EndNoteBibliography"/>
        <w:spacing w:after="0"/>
        <w:rPr>
          <w:noProof/>
        </w:rPr>
      </w:pPr>
      <w:r w:rsidRPr="00D62930">
        <w:rPr>
          <w:noProof/>
        </w:rPr>
        <w:t xml:space="preserve">25. Morin CM (1996) Insomnia: Psychological Assessment and Management. </w:t>
      </w:r>
    </w:p>
    <w:p w14:paraId="0370DF3F" w14:textId="77777777" w:rsidR="00D62930" w:rsidRPr="00D62930" w:rsidRDefault="00D62930" w:rsidP="00D62930">
      <w:pPr>
        <w:pStyle w:val="EndNoteBibliography"/>
        <w:spacing w:after="0"/>
        <w:rPr>
          <w:noProof/>
        </w:rPr>
      </w:pPr>
      <w:r w:rsidRPr="00D62930">
        <w:rPr>
          <w:noProof/>
        </w:rPr>
        <w:t xml:space="preserve">26. Common Terminology Criteria for Adverse Events (CTCAE) Version 4.0  (2009). </w:t>
      </w:r>
    </w:p>
    <w:p w14:paraId="2295256B" w14:textId="77777777" w:rsidR="00D62930" w:rsidRPr="00D62930" w:rsidRDefault="00D62930" w:rsidP="00D62930">
      <w:pPr>
        <w:pStyle w:val="EndNoteBibliography"/>
        <w:spacing w:after="0"/>
        <w:rPr>
          <w:noProof/>
        </w:rPr>
      </w:pPr>
      <w:r w:rsidRPr="00D62930">
        <w:rPr>
          <w:noProof/>
        </w:rPr>
        <w:t xml:space="preserve">27. Rubin J, Chisnell D (2008) Handbook of Usability Testing : How to Plan, Design, and Conduct Effective Tests. Wiley, </w:t>
      </w:r>
    </w:p>
    <w:p w14:paraId="3E297E68" w14:textId="77777777" w:rsidR="00D62930" w:rsidRPr="00D62930" w:rsidRDefault="00D62930" w:rsidP="00D62930">
      <w:pPr>
        <w:pStyle w:val="EndNoteBibliography"/>
        <w:spacing w:after="0"/>
        <w:rPr>
          <w:noProof/>
        </w:rPr>
      </w:pPr>
      <w:r w:rsidRPr="00D62930">
        <w:rPr>
          <w:noProof/>
        </w:rPr>
        <w:t>28. Lewis C (1982) Using the “Think Aloud” Method In Cognitive Interface Design. Yorktown Heights, NY. IBM : Technical report RC-9265</w:t>
      </w:r>
    </w:p>
    <w:p w14:paraId="51CCBCE0" w14:textId="77777777" w:rsidR="00D62930" w:rsidRPr="00D62930" w:rsidRDefault="00D62930" w:rsidP="00D62930">
      <w:pPr>
        <w:pStyle w:val="EndNoteBibliography"/>
        <w:spacing w:after="0"/>
        <w:rPr>
          <w:noProof/>
        </w:rPr>
      </w:pPr>
      <w:r w:rsidRPr="00D62930">
        <w:rPr>
          <w:noProof/>
        </w:rPr>
        <w:t>29. Stinson J, McGrath P, Hodnett E, Feldman B, Duffy C, Huber A, Tucker L, Hetherington R, Tse S, Spiegel L, Campillo S, Gill N, White M (2010) Usability testing of an online self-management program for adolescents with juvenile idiopathic arthritis. Journal of medical Internet research 12 (3):e30. doi:10.2196/jmir.1349</w:t>
      </w:r>
    </w:p>
    <w:p w14:paraId="61AB9CCB" w14:textId="77777777" w:rsidR="00D62930" w:rsidRPr="00D62930" w:rsidRDefault="00D62930" w:rsidP="00D62930">
      <w:pPr>
        <w:pStyle w:val="EndNoteBibliography"/>
        <w:spacing w:after="0"/>
        <w:rPr>
          <w:noProof/>
        </w:rPr>
      </w:pPr>
      <w:r w:rsidRPr="00D62930">
        <w:rPr>
          <w:noProof/>
        </w:rPr>
        <w:t>30. Wolpin SE, Halpenny B, Whitman G, McReynolds J, Stewart M, Lober WB, Berry DL (2015) Development and usability testing of a web-based cancer symptom and quality-of-life support intervention. Health informatics journal 21 (1):10-23. doi:10.1177/1460458213495744</w:t>
      </w:r>
    </w:p>
    <w:p w14:paraId="1756E24A" w14:textId="77777777" w:rsidR="00D62930" w:rsidRPr="00D62930" w:rsidRDefault="00D62930" w:rsidP="00D62930">
      <w:pPr>
        <w:pStyle w:val="EndNoteBibliography"/>
        <w:spacing w:after="0"/>
        <w:rPr>
          <w:noProof/>
        </w:rPr>
      </w:pPr>
      <w:r w:rsidRPr="00D62930">
        <w:rPr>
          <w:noProof/>
        </w:rPr>
        <w:t>31. Bradbury K, Watts S, Arden-Close E, Yardley L, Lewith G (2014) Developing Digital Interventions: A Methodological Guide. Evidence-based Complementary and Alternative Medicine : eCAM 2014:561320. doi:10.1155/2014/561320</w:t>
      </w:r>
    </w:p>
    <w:p w14:paraId="01C9DB45" w14:textId="77777777" w:rsidR="00D62930" w:rsidRPr="00D62930" w:rsidRDefault="00D62930" w:rsidP="00D62930">
      <w:pPr>
        <w:pStyle w:val="EndNoteBibliography"/>
        <w:spacing w:after="0"/>
        <w:rPr>
          <w:noProof/>
        </w:rPr>
      </w:pPr>
      <w:r w:rsidRPr="00D62930">
        <w:rPr>
          <w:noProof/>
        </w:rPr>
        <w:t>32. Dawson J, Doll H, Fitzpatrick R, Jenkinson C, Carr AJ (2010) The routine use of patient reported outcome measures in healthcare settings. BMJ (Clinical research ed) 340:c186. doi:10.1136/bmj.c186</w:t>
      </w:r>
    </w:p>
    <w:p w14:paraId="7178D22E" w14:textId="77777777" w:rsidR="00D62930" w:rsidRPr="00D62930" w:rsidRDefault="00D62930" w:rsidP="00D62930">
      <w:pPr>
        <w:pStyle w:val="EndNoteBibliography"/>
        <w:spacing w:after="0"/>
        <w:rPr>
          <w:noProof/>
        </w:rPr>
      </w:pPr>
      <w:r w:rsidRPr="00D62930">
        <w:rPr>
          <w:noProof/>
        </w:rPr>
        <w:lastRenderedPageBreak/>
        <w:t>33. Walker J, Bohnke JR, Cerny T, Strasser F (2010) Development of symptom assessments utilising item response theory and computer-adaptive testing--a practical method based on a systematic review. Critical reviews in oncology/hematology 73 (1):47-67. doi:10.1016/j.critrevonc.2009.03.007</w:t>
      </w:r>
    </w:p>
    <w:p w14:paraId="09838865" w14:textId="77777777" w:rsidR="00D62930" w:rsidRPr="00D62930" w:rsidRDefault="00D62930" w:rsidP="00D62930">
      <w:pPr>
        <w:pStyle w:val="EndNoteBibliography"/>
        <w:spacing w:after="0"/>
        <w:rPr>
          <w:noProof/>
        </w:rPr>
      </w:pPr>
      <w:r w:rsidRPr="00D62930">
        <w:rPr>
          <w:noProof/>
        </w:rPr>
        <w:t>34. Breakey VR, Warias AV, Ignas DM, White M, Blanchette VS, Stinson JN (2013) The value of usability testing for Internet-based adolescent self-management interventions: "Managing Hemophilia Online". BMC medical informatics and decision making 13:113. doi:10.1186/1472-6947-13-113</w:t>
      </w:r>
    </w:p>
    <w:p w14:paraId="2EF6B2DD" w14:textId="77777777" w:rsidR="00D62930" w:rsidRPr="00D62930" w:rsidRDefault="00D62930" w:rsidP="00D62930">
      <w:pPr>
        <w:pStyle w:val="EndNoteBibliography"/>
        <w:spacing w:after="0"/>
        <w:rPr>
          <w:noProof/>
        </w:rPr>
      </w:pPr>
      <w:r w:rsidRPr="00D62930">
        <w:rPr>
          <w:noProof/>
        </w:rPr>
        <w:t>35. Korzeniowski M, Kalyvas M, Mahmud A, Shenfield C, Tong C, Zaza K, Howell D, Brundage M (2016) Piloting prostate cancer patient-reported outcomesin clinical practice. Supportive care in cancer : official journal of the Multinational Association of Supportive Care in Cancer 24 (5):1983-1990. doi:10.1007/s00520-015-2949-5</w:t>
      </w:r>
    </w:p>
    <w:p w14:paraId="13E0BF0A" w14:textId="77777777" w:rsidR="00D62930" w:rsidRPr="00D62930" w:rsidRDefault="00D62930" w:rsidP="00D62930">
      <w:pPr>
        <w:pStyle w:val="EndNoteBibliography"/>
        <w:spacing w:after="0"/>
        <w:rPr>
          <w:noProof/>
        </w:rPr>
      </w:pPr>
      <w:r w:rsidRPr="00D62930">
        <w:rPr>
          <w:noProof/>
        </w:rPr>
        <w:t>36. Mirkovic J, Kaufman DR, Ruland CM (2014) Supporting cancer patients in illness management: usability evaluation of a mobile app. JMIR mHealth and uHealth 2 (3):e33. doi:10.2196/mhealth.3359</w:t>
      </w:r>
    </w:p>
    <w:p w14:paraId="4C1FB30E" w14:textId="77777777" w:rsidR="00D62930" w:rsidRPr="00D62930" w:rsidRDefault="00D62930" w:rsidP="00D62930">
      <w:pPr>
        <w:pStyle w:val="EndNoteBibliography"/>
        <w:spacing w:after="0"/>
        <w:rPr>
          <w:noProof/>
        </w:rPr>
      </w:pPr>
      <w:r w:rsidRPr="00D62930">
        <w:rPr>
          <w:noProof/>
        </w:rPr>
        <w:t>37. Jordan K, Aapro M, Kaasa S, Ripamonti CI, Scotté F, Strasser F, Young A, Bruera E, Herrstedt J, Keefe D, Laird B, Walsh D, Douillard JY, Cervantes A (2018) European Society for Medical Oncology (ESMO) position paper on supportive and palliative care. Annals of Oncology 29 (1):36-43. doi:10.1093/annonc/mdx757</w:t>
      </w:r>
    </w:p>
    <w:p w14:paraId="357A2AEC" w14:textId="77777777" w:rsidR="00D62930" w:rsidRPr="00D62930" w:rsidRDefault="00D62930" w:rsidP="00D62930">
      <w:pPr>
        <w:pStyle w:val="EndNoteBibliography"/>
        <w:spacing w:after="0"/>
        <w:rPr>
          <w:noProof/>
        </w:rPr>
      </w:pPr>
      <w:r w:rsidRPr="00D62930">
        <w:rPr>
          <w:noProof/>
        </w:rPr>
        <w:t>38. Jensen RE, Snyder CF, Abernethy AP, Basch E, Potosky AL, Roberts AC, Loeffler DR, Reeve BB (2014) Review of electronic patient-reported outcomes systems used in cancer clinical care. Journal of oncology practice / American Society of Clinical Oncology 10 (4):e215-222. doi:10.1200/jop.2013.001067</w:t>
      </w:r>
    </w:p>
    <w:p w14:paraId="29E9F487" w14:textId="77777777" w:rsidR="00D62930" w:rsidRPr="00D62930" w:rsidRDefault="00D62930" w:rsidP="00D62930">
      <w:pPr>
        <w:pStyle w:val="EndNoteBibliography"/>
        <w:spacing w:after="0"/>
        <w:rPr>
          <w:noProof/>
        </w:rPr>
      </w:pPr>
      <w:r w:rsidRPr="00D62930">
        <w:rPr>
          <w:noProof/>
        </w:rPr>
        <w:t>39. Blum D, Raj SX, Oberholzer R, Riphagen, II, Strasser F, Kaasa S (2015) Computer-Based Clinical Decision Support Systems and Patient-Reported Outcomes: A Systematic Review. Patient 8 (5):397-409. doi:10.1007/s40271-014-0100-1</w:t>
      </w:r>
    </w:p>
    <w:p w14:paraId="3902906E" w14:textId="23853932" w:rsidR="00D62930" w:rsidRPr="00D62930" w:rsidRDefault="00D62930" w:rsidP="00D62930">
      <w:pPr>
        <w:pStyle w:val="EndNoteBibliography"/>
        <w:spacing w:after="0"/>
        <w:rPr>
          <w:noProof/>
        </w:rPr>
      </w:pPr>
      <w:r w:rsidRPr="00D62930">
        <w:rPr>
          <w:noProof/>
        </w:rPr>
        <w:t xml:space="preserve">40. Palliative Care Integrated in Oncology (PALLiON).  (2017). </w:t>
      </w:r>
      <w:hyperlink r:id="rId12" w:history="1">
        <w:r w:rsidRPr="00D62930">
          <w:rPr>
            <w:rStyle w:val="Hyperlink"/>
            <w:noProof/>
          </w:rPr>
          <w:t>https://pallion.no/</w:t>
        </w:r>
      </w:hyperlink>
      <w:r w:rsidRPr="00D62930">
        <w:rPr>
          <w:noProof/>
        </w:rPr>
        <w:t xml:space="preserve">. </w:t>
      </w:r>
    </w:p>
    <w:p w14:paraId="635202D9" w14:textId="77777777" w:rsidR="00D62930" w:rsidRPr="00D62930" w:rsidRDefault="00D62930" w:rsidP="00D62930">
      <w:pPr>
        <w:pStyle w:val="EndNoteBibliography"/>
        <w:spacing w:after="0"/>
        <w:rPr>
          <w:noProof/>
        </w:rPr>
      </w:pPr>
      <w:r w:rsidRPr="00D62930">
        <w:rPr>
          <w:noProof/>
        </w:rPr>
        <w:t>41. Virzi RA (1992) Refining the Test Phase of Usability Evaluation: How Many Subjects Is Enough? Human Factors 34 (4):457-468. doi:10.1177/001872089203400407</w:t>
      </w:r>
    </w:p>
    <w:p w14:paraId="7F29DFC7" w14:textId="77777777" w:rsidR="00D62930" w:rsidRPr="00D62930" w:rsidRDefault="00D62930" w:rsidP="00D62930">
      <w:pPr>
        <w:pStyle w:val="EndNoteBibliography"/>
        <w:rPr>
          <w:noProof/>
        </w:rPr>
      </w:pPr>
      <w:r w:rsidRPr="00D62930">
        <w:rPr>
          <w:noProof/>
        </w:rPr>
        <w:t>42. Brooke J (1996) SUS: a "quick and dirty" usability scale, in Usability Evaluation in Industry. Jordan P.W., Thomas B., Weerdmeester B.A., McClelland I.L. (editor). Taylor &amp; Francis: London:189-194</w:t>
      </w:r>
    </w:p>
    <w:p w14:paraId="4BEE5C9B" w14:textId="3B42725B" w:rsidR="005415B6" w:rsidRDefault="006627E9" w:rsidP="005415B6">
      <w:pPr>
        <w:rPr>
          <w:lang w:val="en-GB"/>
        </w:rPr>
      </w:pPr>
      <w:r>
        <w:rPr>
          <w:lang w:val="en-GB"/>
        </w:rPr>
        <w:fldChar w:fldCharType="end"/>
      </w:r>
    </w:p>
    <w:p w14:paraId="3A5F8448" w14:textId="77777777" w:rsidR="00806D4F" w:rsidRDefault="00806D4F" w:rsidP="005415B6">
      <w:pPr>
        <w:rPr>
          <w:lang w:val="en-GB"/>
        </w:rPr>
      </w:pPr>
    </w:p>
    <w:p w14:paraId="2D5D9B77" w14:textId="77777777" w:rsidR="00526D3D" w:rsidRDefault="00526D3D" w:rsidP="00806D4F">
      <w:pPr>
        <w:rPr>
          <w:b/>
          <w:sz w:val="20"/>
          <w:szCs w:val="20"/>
          <w:lang w:val="en-GB"/>
        </w:rPr>
      </w:pPr>
    </w:p>
    <w:p w14:paraId="5FE93C4A" w14:textId="77777777" w:rsidR="00526D3D" w:rsidRDefault="00526D3D" w:rsidP="00806D4F">
      <w:pPr>
        <w:rPr>
          <w:b/>
          <w:sz w:val="20"/>
          <w:szCs w:val="20"/>
          <w:lang w:val="en-GB"/>
        </w:rPr>
      </w:pPr>
    </w:p>
    <w:p w14:paraId="20CFD404" w14:textId="77777777" w:rsidR="00526D3D" w:rsidRDefault="00526D3D" w:rsidP="00806D4F">
      <w:pPr>
        <w:rPr>
          <w:b/>
          <w:sz w:val="20"/>
          <w:szCs w:val="20"/>
          <w:lang w:val="en-GB"/>
        </w:rPr>
      </w:pPr>
    </w:p>
    <w:p w14:paraId="7D67FF0E" w14:textId="77777777" w:rsidR="00526D3D" w:rsidRDefault="00526D3D" w:rsidP="00806D4F">
      <w:pPr>
        <w:rPr>
          <w:b/>
          <w:sz w:val="20"/>
          <w:szCs w:val="20"/>
          <w:lang w:val="en-GB"/>
        </w:rPr>
      </w:pPr>
    </w:p>
    <w:p w14:paraId="1476FC0A" w14:textId="77777777" w:rsidR="00526D3D" w:rsidRDefault="00526D3D" w:rsidP="00806D4F">
      <w:pPr>
        <w:rPr>
          <w:b/>
          <w:sz w:val="20"/>
          <w:szCs w:val="20"/>
          <w:lang w:val="en-GB"/>
        </w:rPr>
      </w:pPr>
    </w:p>
    <w:p w14:paraId="2BF83E7B" w14:textId="77777777" w:rsidR="00526D3D" w:rsidRDefault="00526D3D" w:rsidP="00806D4F">
      <w:pPr>
        <w:rPr>
          <w:b/>
          <w:sz w:val="20"/>
          <w:szCs w:val="20"/>
          <w:lang w:val="en-GB"/>
        </w:rPr>
      </w:pPr>
    </w:p>
    <w:p w14:paraId="6AF00D4A" w14:textId="77777777" w:rsidR="00526D3D" w:rsidRDefault="00526D3D" w:rsidP="00806D4F">
      <w:pPr>
        <w:rPr>
          <w:b/>
          <w:sz w:val="20"/>
          <w:szCs w:val="20"/>
          <w:lang w:val="en-GB"/>
        </w:rPr>
      </w:pPr>
    </w:p>
    <w:p w14:paraId="49ACF5CF" w14:textId="77777777" w:rsidR="00526D3D" w:rsidRDefault="00526D3D" w:rsidP="00806D4F">
      <w:pPr>
        <w:rPr>
          <w:b/>
          <w:sz w:val="20"/>
          <w:szCs w:val="20"/>
          <w:lang w:val="en-GB"/>
        </w:rPr>
      </w:pPr>
    </w:p>
    <w:p w14:paraId="0E0D4F33" w14:textId="77777777" w:rsidR="00526D3D" w:rsidRDefault="00526D3D" w:rsidP="00806D4F">
      <w:pPr>
        <w:rPr>
          <w:b/>
          <w:sz w:val="20"/>
          <w:szCs w:val="20"/>
          <w:lang w:val="en-GB"/>
        </w:rPr>
      </w:pPr>
    </w:p>
    <w:p w14:paraId="58726421" w14:textId="77777777" w:rsidR="00526D3D" w:rsidRDefault="00526D3D" w:rsidP="00806D4F">
      <w:pPr>
        <w:rPr>
          <w:b/>
          <w:sz w:val="20"/>
          <w:szCs w:val="20"/>
          <w:lang w:val="en-GB"/>
        </w:rPr>
      </w:pPr>
    </w:p>
    <w:p w14:paraId="2BEF3DB6" w14:textId="77777777" w:rsidR="00526D3D" w:rsidRDefault="00526D3D" w:rsidP="00806D4F">
      <w:pPr>
        <w:rPr>
          <w:b/>
          <w:sz w:val="20"/>
          <w:szCs w:val="20"/>
          <w:lang w:val="en-GB"/>
        </w:rPr>
      </w:pPr>
    </w:p>
    <w:p w14:paraId="5AEE3FE9" w14:textId="77777777" w:rsidR="00526D3D" w:rsidRDefault="00526D3D" w:rsidP="00806D4F">
      <w:pPr>
        <w:rPr>
          <w:b/>
          <w:sz w:val="20"/>
          <w:szCs w:val="20"/>
          <w:lang w:val="en-GB"/>
        </w:rPr>
      </w:pPr>
    </w:p>
    <w:p w14:paraId="1D87406A" w14:textId="77777777" w:rsidR="00526D3D" w:rsidRDefault="00526D3D" w:rsidP="00806D4F">
      <w:pPr>
        <w:rPr>
          <w:b/>
          <w:sz w:val="20"/>
          <w:szCs w:val="20"/>
          <w:lang w:val="en-GB"/>
        </w:rPr>
      </w:pPr>
    </w:p>
    <w:p w14:paraId="4851FC42" w14:textId="77777777" w:rsidR="00526D3D" w:rsidRDefault="00526D3D" w:rsidP="00806D4F">
      <w:pPr>
        <w:rPr>
          <w:b/>
          <w:sz w:val="20"/>
          <w:szCs w:val="20"/>
          <w:lang w:val="en-GB"/>
        </w:rPr>
      </w:pPr>
    </w:p>
    <w:p w14:paraId="790EACE6" w14:textId="77777777" w:rsidR="00526D3D" w:rsidRDefault="00526D3D" w:rsidP="00806D4F">
      <w:pPr>
        <w:rPr>
          <w:b/>
          <w:sz w:val="20"/>
          <w:szCs w:val="20"/>
          <w:lang w:val="en-GB"/>
        </w:rPr>
      </w:pPr>
    </w:p>
    <w:p w14:paraId="2C76A4B2" w14:textId="77777777" w:rsidR="00526D3D" w:rsidRDefault="00526D3D" w:rsidP="00806D4F">
      <w:pPr>
        <w:rPr>
          <w:b/>
          <w:sz w:val="20"/>
          <w:szCs w:val="20"/>
          <w:lang w:val="en-GB"/>
        </w:rPr>
      </w:pPr>
    </w:p>
    <w:p w14:paraId="732EBCF6" w14:textId="77777777" w:rsidR="00526D3D" w:rsidRDefault="00526D3D" w:rsidP="00806D4F">
      <w:pPr>
        <w:rPr>
          <w:b/>
          <w:sz w:val="20"/>
          <w:szCs w:val="20"/>
          <w:lang w:val="en-GB"/>
        </w:rPr>
      </w:pPr>
    </w:p>
    <w:p w14:paraId="60CDF583" w14:textId="77777777" w:rsidR="00526D3D" w:rsidRDefault="00526D3D" w:rsidP="00806D4F">
      <w:pPr>
        <w:rPr>
          <w:b/>
          <w:sz w:val="20"/>
          <w:szCs w:val="20"/>
          <w:lang w:val="en-GB"/>
        </w:rPr>
      </w:pPr>
    </w:p>
    <w:p w14:paraId="36D54736" w14:textId="77777777" w:rsidR="00526D3D" w:rsidRDefault="00526D3D" w:rsidP="00806D4F">
      <w:pPr>
        <w:rPr>
          <w:b/>
          <w:sz w:val="20"/>
          <w:szCs w:val="20"/>
          <w:lang w:val="en-GB"/>
        </w:rPr>
      </w:pPr>
    </w:p>
    <w:p w14:paraId="022FA5D9" w14:textId="77777777" w:rsidR="00526D3D" w:rsidRDefault="00526D3D" w:rsidP="00806D4F">
      <w:pPr>
        <w:rPr>
          <w:b/>
          <w:sz w:val="20"/>
          <w:szCs w:val="20"/>
          <w:lang w:val="en-GB"/>
        </w:rPr>
      </w:pPr>
    </w:p>
    <w:p w14:paraId="6610B4BC" w14:textId="77777777" w:rsidR="00526D3D" w:rsidRDefault="00526D3D" w:rsidP="00806D4F">
      <w:pPr>
        <w:rPr>
          <w:b/>
          <w:sz w:val="20"/>
          <w:szCs w:val="20"/>
          <w:lang w:val="en-GB"/>
        </w:rPr>
      </w:pPr>
    </w:p>
    <w:p w14:paraId="44D62E41" w14:textId="77777777" w:rsidR="00526D3D" w:rsidRDefault="00526D3D" w:rsidP="00806D4F">
      <w:pPr>
        <w:rPr>
          <w:b/>
          <w:sz w:val="20"/>
          <w:szCs w:val="20"/>
          <w:lang w:val="en-GB"/>
        </w:rPr>
      </w:pPr>
    </w:p>
    <w:p w14:paraId="06F213EB" w14:textId="77777777" w:rsidR="00526D3D" w:rsidRDefault="00526D3D" w:rsidP="00806D4F">
      <w:pPr>
        <w:rPr>
          <w:b/>
          <w:sz w:val="20"/>
          <w:szCs w:val="20"/>
          <w:lang w:val="en-GB"/>
        </w:rPr>
      </w:pPr>
    </w:p>
    <w:p w14:paraId="78907294" w14:textId="77777777" w:rsidR="00526D3D" w:rsidRDefault="00526D3D" w:rsidP="00806D4F">
      <w:pPr>
        <w:rPr>
          <w:b/>
          <w:sz w:val="20"/>
          <w:szCs w:val="20"/>
          <w:lang w:val="en-GB"/>
        </w:rPr>
      </w:pPr>
    </w:p>
    <w:p w14:paraId="4F21B1E2" w14:textId="3229618F" w:rsidR="005D7400" w:rsidRPr="0030702C" w:rsidRDefault="00806D4F" w:rsidP="00806D4F">
      <w:pPr>
        <w:rPr>
          <w:b/>
          <w:sz w:val="20"/>
          <w:szCs w:val="20"/>
          <w:lang w:val="en-GB"/>
        </w:rPr>
      </w:pPr>
      <w:r w:rsidRPr="0030702C">
        <w:rPr>
          <w:b/>
          <w:sz w:val="20"/>
          <w:szCs w:val="20"/>
          <w:lang w:val="en-GB"/>
        </w:rPr>
        <w:lastRenderedPageBreak/>
        <w:t>Table 1: Inclusion and exclusion criteria</w:t>
      </w:r>
    </w:p>
    <w:p w14:paraId="6E772765" w14:textId="77777777" w:rsidR="001501ED" w:rsidRPr="0030702C" w:rsidRDefault="001501ED" w:rsidP="00806D4F">
      <w:pPr>
        <w:rPr>
          <w:b/>
          <w:sz w:val="20"/>
          <w:szCs w:val="20"/>
          <w:lang w:val="en-GB"/>
        </w:rPr>
      </w:pPr>
    </w:p>
    <w:p w14:paraId="77D87BB7" w14:textId="77777777" w:rsidR="001501ED" w:rsidRPr="0030702C" w:rsidRDefault="001501ED" w:rsidP="00806D4F">
      <w:pPr>
        <w:rPr>
          <w:b/>
          <w:sz w:val="20"/>
          <w:szCs w:val="20"/>
          <w:lang w:val="en-GB"/>
        </w:rPr>
      </w:pPr>
    </w:p>
    <w:p w14:paraId="470F1FF4" w14:textId="77777777" w:rsidR="001501ED" w:rsidRPr="0030702C" w:rsidRDefault="001501ED" w:rsidP="00806D4F">
      <w:pPr>
        <w:rPr>
          <w:b/>
          <w:sz w:val="20"/>
          <w:szCs w:val="20"/>
          <w:lang w:val="en-GB"/>
        </w:rPr>
      </w:pPr>
    </w:p>
    <w:tbl>
      <w:tblPr>
        <w:tblStyle w:val="Enkeltabell21"/>
        <w:tblW w:w="0" w:type="auto"/>
        <w:tblLook w:val="04A0" w:firstRow="1" w:lastRow="0" w:firstColumn="1" w:lastColumn="0" w:noHBand="0" w:noVBand="1"/>
      </w:tblPr>
      <w:tblGrid>
        <w:gridCol w:w="1217"/>
        <w:gridCol w:w="3455"/>
        <w:gridCol w:w="4400"/>
      </w:tblGrid>
      <w:tr w:rsidR="001501ED" w:rsidRPr="0030702C" w14:paraId="5C96A38A" w14:textId="77777777" w:rsidTr="001501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dxa"/>
          </w:tcPr>
          <w:p w14:paraId="707918D6" w14:textId="77777777" w:rsidR="001501ED" w:rsidRPr="0030702C" w:rsidRDefault="001501ED" w:rsidP="00806D4F">
            <w:pPr>
              <w:rPr>
                <w:b w:val="0"/>
                <w:sz w:val="20"/>
                <w:szCs w:val="20"/>
                <w:lang w:val="en-GB"/>
              </w:rPr>
            </w:pPr>
          </w:p>
        </w:tc>
        <w:tc>
          <w:tcPr>
            <w:tcW w:w="3455" w:type="dxa"/>
          </w:tcPr>
          <w:p w14:paraId="70BABDCE" w14:textId="164D0494" w:rsidR="001501ED" w:rsidRPr="0030702C" w:rsidRDefault="001501ED" w:rsidP="00806D4F">
            <w:pPr>
              <w:cnfStyle w:val="100000000000" w:firstRow="1" w:lastRow="0" w:firstColumn="0" w:lastColumn="0" w:oddVBand="0" w:evenVBand="0" w:oddHBand="0" w:evenHBand="0" w:firstRowFirstColumn="0" w:firstRowLastColumn="0" w:lastRowFirstColumn="0" w:lastRowLastColumn="0"/>
              <w:rPr>
                <w:sz w:val="20"/>
                <w:szCs w:val="20"/>
                <w:lang w:val="en-GB"/>
              </w:rPr>
            </w:pPr>
            <w:r w:rsidRPr="0030702C">
              <w:rPr>
                <w:sz w:val="20"/>
                <w:szCs w:val="20"/>
                <w:lang w:val="en-GB"/>
              </w:rPr>
              <w:t>Physicians</w:t>
            </w:r>
          </w:p>
        </w:tc>
        <w:tc>
          <w:tcPr>
            <w:tcW w:w="4400" w:type="dxa"/>
          </w:tcPr>
          <w:p w14:paraId="47106F9D" w14:textId="24128221" w:rsidR="001501ED" w:rsidRPr="0030702C" w:rsidRDefault="001501ED" w:rsidP="00806D4F">
            <w:pPr>
              <w:cnfStyle w:val="100000000000" w:firstRow="1" w:lastRow="0" w:firstColumn="0" w:lastColumn="0" w:oddVBand="0" w:evenVBand="0" w:oddHBand="0" w:evenHBand="0" w:firstRowFirstColumn="0" w:firstRowLastColumn="0" w:lastRowFirstColumn="0" w:lastRowLastColumn="0"/>
              <w:rPr>
                <w:sz w:val="20"/>
                <w:szCs w:val="20"/>
                <w:lang w:val="en-GB"/>
              </w:rPr>
            </w:pPr>
            <w:r w:rsidRPr="0030702C">
              <w:rPr>
                <w:sz w:val="20"/>
                <w:szCs w:val="20"/>
                <w:lang w:val="en-GB"/>
              </w:rPr>
              <w:t>Patients</w:t>
            </w:r>
          </w:p>
        </w:tc>
      </w:tr>
      <w:tr w:rsidR="001501ED" w:rsidRPr="005437FF" w14:paraId="20C4E249" w14:textId="77777777" w:rsidTr="00150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dxa"/>
          </w:tcPr>
          <w:p w14:paraId="1A0CC63E" w14:textId="5782881B" w:rsidR="001501ED" w:rsidRPr="0030702C" w:rsidRDefault="001501ED" w:rsidP="00806D4F">
            <w:pPr>
              <w:rPr>
                <w:sz w:val="20"/>
                <w:szCs w:val="20"/>
                <w:lang w:val="en-GB"/>
              </w:rPr>
            </w:pPr>
            <w:r w:rsidRPr="0030702C">
              <w:rPr>
                <w:sz w:val="20"/>
                <w:szCs w:val="20"/>
                <w:lang w:val="en-GB"/>
              </w:rPr>
              <w:t>Inclusion criteria</w:t>
            </w:r>
          </w:p>
        </w:tc>
        <w:tc>
          <w:tcPr>
            <w:tcW w:w="3455" w:type="dxa"/>
          </w:tcPr>
          <w:p w14:paraId="5298E2F3" w14:textId="77777777" w:rsidR="001501ED" w:rsidRPr="0030702C" w:rsidRDefault="001501ED" w:rsidP="001501ED">
            <w:pPr>
              <w:pStyle w:val="ListParagraph"/>
              <w:numPr>
                <w:ilvl w:val="0"/>
                <w:numId w:val="3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30702C">
              <w:rPr>
                <w:rFonts w:ascii="Times New Roman" w:hAnsi="Times New Roman" w:cs="Times New Roman"/>
                <w:sz w:val="20"/>
                <w:szCs w:val="20"/>
                <w:lang w:val="en-GB"/>
              </w:rPr>
              <w:t>At least three years of work experience as a physician</w:t>
            </w:r>
          </w:p>
          <w:p w14:paraId="771DFB95" w14:textId="394DA5A3" w:rsidR="001501ED" w:rsidRPr="0030702C" w:rsidRDefault="001501ED" w:rsidP="001501ED">
            <w:pPr>
              <w:pStyle w:val="ListParagraph"/>
              <w:numPr>
                <w:ilvl w:val="0"/>
                <w:numId w:val="3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30702C">
              <w:rPr>
                <w:rFonts w:ascii="Times New Roman" w:hAnsi="Times New Roman" w:cs="Times New Roman"/>
                <w:sz w:val="20"/>
                <w:szCs w:val="20"/>
                <w:lang w:val="en-GB"/>
              </w:rPr>
              <w:t>Provision of written informed consent</w:t>
            </w:r>
          </w:p>
        </w:tc>
        <w:tc>
          <w:tcPr>
            <w:tcW w:w="4400" w:type="dxa"/>
          </w:tcPr>
          <w:p w14:paraId="60848AE7" w14:textId="77777777" w:rsidR="001501ED" w:rsidRPr="0030702C" w:rsidRDefault="001501ED" w:rsidP="001501ED">
            <w:pPr>
              <w:cnfStyle w:val="000000100000" w:firstRow="0" w:lastRow="0" w:firstColumn="0" w:lastColumn="0" w:oddVBand="0" w:evenVBand="0" w:oddHBand="1" w:evenHBand="0" w:firstRowFirstColumn="0" w:firstRowLastColumn="0" w:lastRowFirstColumn="0" w:lastRowLastColumn="0"/>
              <w:rPr>
                <w:sz w:val="20"/>
                <w:szCs w:val="20"/>
                <w:lang w:val="en-GB"/>
              </w:rPr>
            </w:pPr>
            <w:r w:rsidRPr="0030702C">
              <w:rPr>
                <w:sz w:val="20"/>
                <w:szCs w:val="20"/>
                <w:lang w:val="en-GB"/>
              </w:rPr>
              <w:t>-</w:t>
            </w:r>
            <w:r w:rsidRPr="0030702C">
              <w:rPr>
                <w:sz w:val="20"/>
                <w:szCs w:val="20"/>
                <w:lang w:val="en-GB"/>
              </w:rPr>
              <w:tab/>
              <w:t>A verified cancer diagnosis</w:t>
            </w:r>
          </w:p>
          <w:p w14:paraId="57D1AA77" w14:textId="77777777" w:rsidR="001501ED" w:rsidRPr="0030702C" w:rsidRDefault="001501ED" w:rsidP="001501ED">
            <w:pPr>
              <w:cnfStyle w:val="000000100000" w:firstRow="0" w:lastRow="0" w:firstColumn="0" w:lastColumn="0" w:oddVBand="0" w:evenVBand="0" w:oddHBand="1" w:evenHBand="0" w:firstRowFirstColumn="0" w:firstRowLastColumn="0" w:lastRowFirstColumn="0" w:lastRowLastColumn="0"/>
              <w:rPr>
                <w:sz w:val="20"/>
                <w:szCs w:val="20"/>
                <w:lang w:val="en-GB"/>
              </w:rPr>
            </w:pPr>
            <w:r w:rsidRPr="0030702C">
              <w:rPr>
                <w:sz w:val="20"/>
                <w:szCs w:val="20"/>
                <w:lang w:val="en-GB"/>
              </w:rPr>
              <w:t>-</w:t>
            </w:r>
            <w:r w:rsidRPr="0030702C">
              <w:rPr>
                <w:sz w:val="20"/>
                <w:szCs w:val="20"/>
                <w:lang w:val="en-GB"/>
              </w:rPr>
              <w:tab/>
              <w:t>Age 18 years or older</w:t>
            </w:r>
          </w:p>
          <w:p w14:paraId="21857C50" w14:textId="374A12E1" w:rsidR="001501ED" w:rsidRPr="0030702C" w:rsidRDefault="001501ED" w:rsidP="001501ED">
            <w:pPr>
              <w:cnfStyle w:val="000000100000" w:firstRow="0" w:lastRow="0" w:firstColumn="0" w:lastColumn="0" w:oddVBand="0" w:evenVBand="0" w:oddHBand="1" w:evenHBand="0" w:firstRowFirstColumn="0" w:firstRowLastColumn="0" w:lastRowFirstColumn="0" w:lastRowLastColumn="0"/>
              <w:rPr>
                <w:sz w:val="20"/>
                <w:szCs w:val="20"/>
                <w:lang w:val="en-GB"/>
              </w:rPr>
            </w:pPr>
            <w:r w:rsidRPr="0030702C">
              <w:rPr>
                <w:sz w:val="20"/>
                <w:szCs w:val="20"/>
                <w:lang w:val="en-GB"/>
              </w:rPr>
              <w:t>-</w:t>
            </w:r>
            <w:r w:rsidRPr="0030702C">
              <w:rPr>
                <w:sz w:val="20"/>
                <w:szCs w:val="20"/>
                <w:lang w:val="en-GB"/>
              </w:rPr>
              <w:tab/>
              <w:t>Provision of written informed consent</w:t>
            </w:r>
          </w:p>
          <w:p w14:paraId="18FEBDD1" w14:textId="77777777" w:rsidR="001501ED" w:rsidRPr="0030702C" w:rsidRDefault="001501ED" w:rsidP="001501ED">
            <w:pPr>
              <w:cnfStyle w:val="000000100000" w:firstRow="0" w:lastRow="0" w:firstColumn="0" w:lastColumn="0" w:oddVBand="0" w:evenVBand="0" w:oddHBand="1" w:evenHBand="0" w:firstRowFirstColumn="0" w:firstRowLastColumn="0" w:lastRowFirstColumn="0" w:lastRowLastColumn="0"/>
              <w:rPr>
                <w:sz w:val="20"/>
                <w:szCs w:val="20"/>
                <w:lang w:val="en-GB"/>
              </w:rPr>
            </w:pPr>
            <w:r w:rsidRPr="0030702C">
              <w:rPr>
                <w:sz w:val="20"/>
                <w:szCs w:val="20"/>
                <w:lang w:val="en-GB"/>
              </w:rPr>
              <w:t>-</w:t>
            </w:r>
            <w:r w:rsidRPr="0030702C">
              <w:rPr>
                <w:sz w:val="20"/>
                <w:szCs w:val="20"/>
                <w:lang w:val="en-GB"/>
              </w:rPr>
              <w:tab/>
              <w:t>Having a GP in one of the nearby municipalities (only for patients recruited from the local hospital)</w:t>
            </w:r>
          </w:p>
          <w:p w14:paraId="544972C5" w14:textId="77777777" w:rsidR="001501ED" w:rsidRPr="0030702C" w:rsidRDefault="001501ED" w:rsidP="00806D4F">
            <w:pPr>
              <w:cnfStyle w:val="000000100000" w:firstRow="0" w:lastRow="0" w:firstColumn="0" w:lastColumn="0" w:oddVBand="0" w:evenVBand="0" w:oddHBand="1" w:evenHBand="0" w:firstRowFirstColumn="0" w:firstRowLastColumn="0" w:lastRowFirstColumn="0" w:lastRowLastColumn="0"/>
              <w:rPr>
                <w:sz w:val="20"/>
                <w:szCs w:val="20"/>
                <w:lang w:val="en-GB"/>
              </w:rPr>
            </w:pPr>
          </w:p>
        </w:tc>
      </w:tr>
      <w:tr w:rsidR="001501ED" w:rsidRPr="005437FF" w14:paraId="479CE31C" w14:textId="77777777" w:rsidTr="001501ED">
        <w:tc>
          <w:tcPr>
            <w:cnfStyle w:val="001000000000" w:firstRow="0" w:lastRow="0" w:firstColumn="1" w:lastColumn="0" w:oddVBand="0" w:evenVBand="0" w:oddHBand="0" w:evenHBand="0" w:firstRowFirstColumn="0" w:firstRowLastColumn="0" w:lastRowFirstColumn="0" w:lastRowLastColumn="0"/>
            <w:tcW w:w="1217" w:type="dxa"/>
          </w:tcPr>
          <w:p w14:paraId="3C29C184" w14:textId="7D7C8A9C" w:rsidR="001501ED" w:rsidRPr="0030702C" w:rsidRDefault="001501ED" w:rsidP="00806D4F">
            <w:pPr>
              <w:rPr>
                <w:sz w:val="20"/>
                <w:szCs w:val="20"/>
                <w:lang w:val="en-GB"/>
              </w:rPr>
            </w:pPr>
            <w:r w:rsidRPr="0030702C">
              <w:rPr>
                <w:sz w:val="20"/>
                <w:szCs w:val="20"/>
                <w:lang w:val="en-GB"/>
              </w:rPr>
              <w:t>Exclusion criteria</w:t>
            </w:r>
          </w:p>
        </w:tc>
        <w:tc>
          <w:tcPr>
            <w:tcW w:w="3455" w:type="dxa"/>
          </w:tcPr>
          <w:p w14:paraId="28F1CB3B" w14:textId="431B8FC1" w:rsidR="001501ED" w:rsidRPr="0030702C" w:rsidRDefault="001501ED" w:rsidP="001501ED">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30702C">
              <w:rPr>
                <w:rFonts w:ascii="Times New Roman" w:hAnsi="Times New Roman" w:cs="Times New Roman"/>
                <w:sz w:val="20"/>
                <w:szCs w:val="20"/>
                <w:lang w:val="en-GB"/>
              </w:rPr>
              <w:t>Member of Eir development group</w:t>
            </w:r>
          </w:p>
        </w:tc>
        <w:tc>
          <w:tcPr>
            <w:tcW w:w="4400" w:type="dxa"/>
          </w:tcPr>
          <w:p w14:paraId="5F0E6DF3" w14:textId="49F7FE70" w:rsidR="001501ED" w:rsidRPr="0030702C" w:rsidRDefault="001501ED" w:rsidP="00806D4F">
            <w:pPr>
              <w:cnfStyle w:val="000000000000" w:firstRow="0" w:lastRow="0" w:firstColumn="0" w:lastColumn="0" w:oddVBand="0" w:evenVBand="0" w:oddHBand="0" w:evenHBand="0" w:firstRowFirstColumn="0" w:firstRowLastColumn="0" w:lastRowFirstColumn="0" w:lastRowLastColumn="0"/>
              <w:rPr>
                <w:sz w:val="20"/>
                <w:szCs w:val="20"/>
                <w:lang w:val="en-GB"/>
              </w:rPr>
            </w:pPr>
            <w:r w:rsidRPr="0030702C">
              <w:rPr>
                <w:sz w:val="20"/>
                <w:szCs w:val="20"/>
                <w:lang w:val="en-GB"/>
              </w:rPr>
              <w:t>Obvious cognitive impairment that may impact on the ability to use and understand EirV3, according to established clinical criteria (orientation, memory, abstract thinking) as judged by the patient´s physician</w:t>
            </w:r>
          </w:p>
        </w:tc>
      </w:tr>
    </w:tbl>
    <w:p w14:paraId="2A49B2E0" w14:textId="77777777" w:rsidR="001501ED" w:rsidRDefault="001501ED" w:rsidP="00806D4F">
      <w:pPr>
        <w:rPr>
          <w:b/>
          <w:lang w:val="en-GB"/>
        </w:rPr>
      </w:pPr>
    </w:p>
    <w:p w14:paraId="2B013F1B" w14:textId="77777777" w:rsidR="001501ED" w:rsidRDefault="001501ED" w:rsidP="00806D4F">
      <w:pPr>
        <w:rPr>
          <w:b/>
          <w:lang w:val="en-GB"/>
        </w:rPr>
      </w:pPr>
    </w:p>
    <w:p w14:paraId="69DEB829" w14:textId="77777777" w:rsidR="001501ED" w:rsidRDefault="001501ED" w:rsidP="00806D4F">
      <w:pPr>
        <w:rPr>
          <w:b/>
          <w:lang w:val="en-GB"/>
        </w:rPr>
      </w:pPr>
    </w:p>
    <w:p w14:paraId="3138A037" w14:textId="77777777" w:rsidR="00806D4F" w:rsidRDefault="00806D4F" w:rsidP="00806D4F">
      <w:pPr>
        <w:rPr>
          <w:lang w:val="en-GB"/>
        </w:rPr>
      </w:pPr>
    </w:p>
    <w:p w14:paraId="147DF238" w14:textId="77777777" w:rsidR="001501ED" w:rsidRPr="0030702C" w:rsidRDefault="001501ED" w:rsidP="001501ED">
      <w:pPr>
        <w:rPr>
          <w:b/>
          <w:sz w:val="20"/>
          <w:szCs w:val="20"/>
          <w:lang w:val="en-US"/>
        </w:rPr>
      </w:pPr>
      <w:r w:rsidRPr="0030702C">
        <w:rPr>
          <w:b/>
          <w:sz w:val="20"/>
          <w:szCs w:val="20"/>
          <w:lang w:val="en-US"/>
        </w:rPr>
        <w:t>Table 2: Characteristics of included patients</w:t>
      </w:r>
    </w:p>
    <w:p w14:paraId="06CF43B7" w14:textId="77777777" w:rsidR="001501ED" w:rsidRDefault="001501ED" w:rsidP="001501ED">
      <w:pPr>
        <w:rPr>
          <w:b/>
          <w:lang w:val="en-US"/>
        </w:rPr>
      </w:pPr>
    </w:p>
    <w:p w14:paraId="3EC20258" w14:textId="77777777" w:rsidR="001501ED" w:rsidRPr="005B14A7" w:rsidRDefault="001501ED" w:rsidP="001501ED">
      <w:pPr>
        <w:rPr>
          <w:b/>
          <w:sz w:val="20"/>
          <w:szCs w:val="20"/>
          <w:lang w:val="en-US"/>
        </w:rPr>
      </w:pPr>
    </w:p>
    <w:tbl>
      <w:tblPr>
        <w:tblStyle w:val="PlainTable21"/>
        <w:tblW w:w="0" w:type="auto"/>
        <w:tblLook w:val="04A0" w:firstRow="1" w:lastRow="0" w:firstColumn="1" w:lastColumn="0" w:noHBand="0" w:noVBand="1"/>
      </w:tblPr>
      <w:tblGrid>
        <w:gridCol w:w="4531"/>
        <w:gridCol w:w="4531"/>
      </w:tblGrid>
      <w:tr w:rsidR="001501ED" w:rsidRPr="005B14A7" w14:paraId="6D192CB9" w14:textId="77777777" w:rsidTr="001A00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3E0C60F" w14:textId="77777777" w:rsidR="001501ED" w:rsidRPr="005B14A7" w:rsidRDefault="001501ED" w:rsidP="001A00B8">
            <w:pPr>
              <w:rPr>
                <w:sz w:val="20"/>
                <w:szCs w:val="20"/>
                <w:lang w:val="en-US"/>
              </w:rPr>
            </w:pPr>
            <w:r w:rsidRPr="005B14A7">
              <w:rPr>
                <w:sz w:val="20"/>
                <w:szCs w:val="20"/>
                <w:lang w:val="en-US"/>
              </w:rPr>
              <w:t>Patient characteristics</w:t>
            </w:r>
          </w:p>
        </w:tc>
        <w:tc>
          <w:tcPr>
            <w:tcW w:w="4531" w:type="dxa"/>
          </w:tcPr>
          <w:p w14:paraId="511AE9FE" w14:textId="77777777" w:rsidR="001501ED" w:rsidRPr="005B14A7" w:rsidRDefault="001501ED" w:rsidP="001A00B8">
            <w:pPr>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Total</w:t>
            </w:r>
          </w:p>
          <w:p w14:paraId="108F8620" w14:textId="77777777" w:rsidR="001501ED" w:rsidRPr="005B14A7" w:rsidRDefault="001501ED" w:rsidP="001A00B8">
            <w:pPr>
              <w:jc w:val="cente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5B14A7">
              <w:rPr>
                <w:sz w:val="20"/>
                <w:szCs w:val="20"/>
                <w:lang w:val="en-US"/>
              </w:rPr>
              <w:t>n= 37</w:t>
            </w:r>
          </w:p>
        </w:tc>
      </w:tr>
      <w:tr w:rsidR="001501ED" w:rsidRPr="005B14A7" w14:paraId="76DABC09"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9D5B0C3" w14:textId="77777777" w:rsidR="001501ED" w:rsidRPr="005B14A7" w:rsidRDefault="001501ED" w:rsidP="001A00B8">
            <w:pPr>
              <w:rPr>
                <w:b w:val="0"/>
                <w:sz w:val="20"/>
                <w:szCs w:val="20"/>
                <w:lang w:val="en-US"/>
              </w:rPr>
            </w:pPr>
            <w:r w:rsidRPr="005B14A7">
              <w:rPr>
                <w:b w:val="0"/>
                <w:sz w:val="20"/>
                <w:szCs w:val="20"/>
                <w:lang w:val="en-US"/>
              </w:rPr>
              <w:t>Age, mean (SD)</w:t>
            </w:r>
          </w:p>
        </w:tc>
        <w:tc>
          <w:tcPr>
            <w:tcW w:w="4531" w:type="dxa"/>
          </w:tcPr>
          <w:p w14:paraId="15EB16EA"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64 (11.3)</w:t>
            </w:r>
          </w:p>
        </w:tc>
      </w:tr>
      <w:tr w:rsidR="001501ED" w:rsidRPr="005B14A7" w14:paraId="10F4F696"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406CABD7" w14:textId="77777777" w:rsidR="001501ED" w:rsidRPr="005B14A7" w:rsidRDefault="001501ED" w:rsidP="001A00B8">
            <w:pPr>
              <w:rPr>
                <w:b w:val="0"/>
                <w:sz w:val="20"/>
                <w:szCs w:val="20"/>
                <w:lang w:val="en-US"/>
              </w:rPr>
            </w:pPr>
            <w:r w:rsidRPr="005B14A7">
              <w:rPr>
                <w:b w:val="0"/>
                <w:sz w:val="20"/>
                <w:szCs w:val="20"/>
                <w:lang w:val="en-US"/>
              </w:rPr>
              <w:t>Gender, male n (%)</w:t>
            </w:r>
          </w:p>
        </w:tc>
        <w:tc>
          <w:tcPr>
            <w:tcW w:w="4531" w:type="dxa"/>
          </w:tcPr>
          <w:p w14:paraId="240939A3"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15 (40)</w:t>
            </w:r>
          </w:p>
        </w:tc>
      </w:tr>
      <w:tr w:rsidR="001501ED" w:rsidRPr="005B14A7" w14:paraId="06A83913"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20A4A033" w14:textId="77777777" w:rsidR="001501ED" w:rsidRPr="005B14A7" w:rsidRDefault="001501ED" w:rsidP="001A00B8">
            <w:pPr>
              <w:rPr>
                <w:b w:val="0"/>
                <w:sz w:val="20"/>
                <w:szCs w:val="20"/>
                <w:lang w:val="en-US"/>
              </w:rPr>
            </w:pPr>
            <w:r w:rsidRPr="005B14A7">
              <w:rPr>
                <w:b w:val="0"/>
                <w:sz w:val="20"/>
                <w:szCs w:val="20"/>
                <w:lang w:val="en-US"/>
              </w:rPr>
              <w:t>Treatment intention, palliative, n (%)</w:t>
            </w:r>
          </w:p>
        </w:tc>
        <w:tc>
          <w:tcPr>
            <w:tcW w:w="4531" w:type="dxa"/>
          </w:tcPr>
          <w:p w14:paraId="66A297D8"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22 (59)</w:t>
            </w:r>
          </w:p>
        </w:tc>
      </w:tr>
      <w:tr w:rsidR="001501ED" w:rsidRPr="005B14A7" w14:paraId="62E63A69"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7EA24E30" w14:textId="77777777" w:rsidR="001501ED" w:rsidRPr="005B14A7" w:rsidRDefault="001501ED" w:rsidP="001A00B8">
            <w:pPr>
              <w:rPr>
                <w:b w:val="0"/>
                <w:sz w:val="20"/>
                <w:szCs w:val="20"/>
                <w:lang w:val="en-US"/>
              </w:rPr>
            </w:pPr>
            <w:r w:rsidRPr="005B14A7">
              <w:rPr>
                <w:b w:val="0"/>
                <w:sz w:val="20"/>
                <w:szCs w:val="20"/>
                <w:lang w:val="en-US"/>
              </w:rPr>
              <w:t>Ongoing chemotherapy, n (%)</w:t>
            </w:r>
          </w:p>
        </w:tc>
        <w:tc>
          <w:tcPr>
            <w:tcW w:w="4531" w:type="dxa"/>
          </w:tcPr>
          <w:p w14:paraId="339E81CC"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15(41)</w:t>
            </w:r>
          </w:p>
        </w:tc>
      </w:tr>
      <w:tr w:rsidR="001501ED" w:rsidRPr="005B14A7" w14:paraId="321EB903"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55BBD0A" w14:textId="77777777" w:rsidR="001501ED" w:rsidRPr="005B14A7" w:rsidRDefault="001501ED" w:rsidP="001A00B8">
            <w:pPr>
              <w:rPr>
                <w:b w:val="0"/>
                <w:sz w:val="20"/>
                <w:szCs w:val="20"/>
                <w:lang w:val="en-US"/>
              </w:rPr>
            </w:pPr>
            <w:r w:rsidRPr="005B14A7">
              <w:rPr>
                <w:b w:val="0"/>
                <w:sz w:val="20"/>
                <w:szCs w:val="20"/>
                <w:lang w:val="en-US"/>
              </w:rPr>
              <w:t>Ongoing radiotherapy, n (%)</w:t>
            </w:r>
          </w:p>
        </w:tc>
        <w:tc>
          <w:tcPr>
            <w:tcW w:w="4531" w:type="dxa"/>
          </w:tcPr>
          <w:p w14:paraId="1B6FFBE1"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6 (16)</w:t>
            </w:r>
          </w:p>
        </w:tc>
      </w:tr>
      <w:tr w:rsidR="001501ED" w:rsidRPr="005B14A7" w14:paraId="341AFA03"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5FAC6C7F" w14:textId="77777777" w:rsidR="001501ED" w:rsidRPr="005B14A7" w:rsidRDefault="001501ED" w:rsidP="001A00B8">
            <w:pPr>
              <w:rPr>
                <w:b w:val="0"/>
                <w:sz w:val="20"/>
                <w:szCs w:val="20"/>
                <w:lang w:val="en-US"/>
              </w:rPr>
            </w:pPr>
            <w:r w:rsidRPr="005B14A7">
              <w:rPr>
                <w:b w:val="0"/>
                <w:sz w:val="20"/>
                <w:szCs w:val="20"/>
                <w:lang w:val="en-US"/>
              </w:rPr>
              <w:t>Karnofsky score, median (range)</w:t>
            </w:r>
          </w:p>
        </w:tc>
        <w:tc>
          <w:tcPr>
            <w:tcW w:w="4531" w:type="dxa"/>
          </w:tcPr>
          <w:p w14:paraId="74CB3E1E"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80 (50–100)</w:t>
            </w:r>
          </w:p>
        </w:tc>
      </w:tr>
      <w:tr w:rsidR="001501ED" w:rsidRPr="005B14A7" w14:paraId="6946B0FD"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9F61B56" w14:textId="77777777" w:rsidR="001501ED" w:rsidRPr="005B14A7" w:rsidRDefault="001501ED" w:rsidP="001A00B8">
            <w:pPr>
              <w:rPr>
                <w:b w:val="0"/>
                <w:sz w:val="20"/>
                <w:szCs w:val="20"/>
                <w:lang w:val="en-US"/>
              </w:rPr>
            </w:pPr>
            <w:r w:rsidRPr="005B14A7">
              <w:rPr>
                <w:b w:val="0"/>
                <w:sz w:val="20"/>
                <w:szCs w:val="20"/>
                <w:lang w:val="en-US"/>
              </w:rPr>
              <w:t>Number of symptoms, median (range)</w:t>
            </w:r>
          </w:p>
        </w:tc>
        <w:tc>
          <w:tcPr>
            <w:tcW w:w="4531" w:type="dxa"/>
          </w:tcPr>
          <w:p w14:paraId="41836857"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7 (1-15)</w:t>
            </w:r>
          </w:p>
        </w:tc>
      </w:tr>
      <w:tr w:rsidR="001501ED" w:rsidRPr="005B14A7" w14:paraId="3584D3D5"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5800BC84" w14:textId="77777777" w:rsidR="001501ED" w:rsidRPr="005B14A7" w:rsidRDefault="001501ED" w:rsidP="001A00B8">
            <w:pPr>
              <w:rPr>
                <w:b w:val="0"/>
                <w:sz w:val="20"/>
                <w:szCs w:val="20"/>
                <w:lang w:val="en-US"/>
              </w:rPr>
            </w:pPr>
            <w:r w:rsidRPr="005B14A7">
              <w:rPr>
                <w:b w:val="0"/>
                <w:sz w:val="20"/>
                <w:szCs w:val="20"/>
                <w:lang w:val="en-US"/>
              </w:rPr>
              <w:t>Diagnosis:</w:t>
            </w:r>
          </w:p>
        </w:tc>
        <w:tc>
          <w:tcPr>
            <w:tcW w:w="4531" w:type="dxa"/>
          </w:tcPr>
          <w:p w14:paraId="2F4CEF4B"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1501ED" w:rsidRPr="005B14A7" w14:paraId="5D3FF1CF"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3BF6613" w14:textId="77777777" w:rsidR="001501ED" w:rsidRPr="005B14A7" w:rsidRDefault="001501ED" w:rsidP="001A00B8">
            <w:pPr>
              <w:ind w:left="708"/>
              <w:rPr>
                <w:b w:val="0"/>
                <w:sz w:val="20"/>
                <w:szCs w:val="20"/>
                <w:lang w:val="en-US"/>
              </w:rPr>
            </w:pPr>
            <w:r w:rsidRPr="005B14A7">
              <w:rPr>
                <w:b w:val="0"/>
                <w:sz w:val="20"/>
                <w:szCs w:val="20"/>
                <w:lang w:val="en-US"/>
              </w:rPr>
              <w:t>Breast cancer, n (%)</w:t>
            </w:r>
          </w:p>
        </w:tc>
        <w:tc>
          <w:tcPr>
            <w:tcW w:w="4531" w:type="dxa"/>
          </w:tcPr>
          <w:p w14:paraId="20BBBC9F"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8 (22)</w:t>
            </w:r>
          </w:p>
        </w:tc>
      </w:tr>
      <w:tr w:rsidR="001501ED" w:rsidRPr="005B14A7" w14:paraId="3E5AD698"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792C6810" w14:textId="77777777" w:rsidR="001501ED" w:rsidRPr="005B14A7" w:rsidRDefault="001501ED" w:rsidP="001A00B8">
            <w:pPr>
              <w:ind w:left="708"/>
              <w:rPr>
                <w:b w:val="0"/>
                <w:sz w:val="20"/>
                <w:szCs w:val="20"/>
                <w:lang w:val="en-US"/>
              </w:rPr>
            </w:pPr>
            <w:r w:rsidRPr="005B14A7">
              <w:rPr>
                <w:b w:val="0"/>
                <w:sz w:val="20"/>
                <w:szCs w:val="20"/>
                <w:lang w:val="en-US"/>
              </w:rPr>
              <w:t>Gastrointestinal cancer, n (%)</w:t>
            </w:r>
          </w:p>
        </w:tc>
        <w:tc>
          <w:tcPr>
            <w:tcW w:w="4531" w:type="dxa"/>
          </w:tcPr>
          <w:p w14:paraId="37A13429"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12 (32)</w:t>
            </w:r>
          </w:p>
        </w:tc>
      </w:tr>
      <w:tr w:rsidR="001501ED" w:rsidRPr="005B14A7" w14:paraId="29BFC86D"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DE76CEC" w14:textId="77777777" w:rsidR="001501ED" w:rsidRPr="005B14A7" w:rsidRDefault="001501ED" w:rsidP="001A00B8">
            <w:pPr>
              <w:ind w:left="708"/>
              <w:rPr>
                <w:b w:val="0"/>
                <w:sz w:val="20"/>
                <w:szCs w:val="20"/>
                <w:lang w:val="en-US"/>
              </w:rPr>
            </w:pPr>
            <w:r w:rsidRPr="005B14A7">
              <w:rPr>
                <w:b w:val="0"/>
                <w:sz w:val="20"/>
                <w:szCs w:val="20"/>
                <w:lang w:val="en-US"/>
              </w:rPr>
              <w:t>Lymphomas, n (%)</w:t>
            </w:r>
          </w:p>
        </w:tc>
        <w:tc>
          <w:tcPr>
            <w:tcW w:w="4531" w:type="dxa"/>
          </w:tcPr>
          <w:p w14:paraId="724A5C31"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4 (11)</w:t>
            </w:r>
          </w:p>
        </w:tc>
      </w:tr>
      <w:tr w:rsidR="001501ED" w:rsidRPr="005B14A7" w14:paraId="3003275E"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3D78C48E" w14:textId="77777777" w:rsidR="001501ED" w:rsidRPr="005B14A7" w:rsidRDefault="001501ED" w:rsidP="001A00B8">
            <w:pPr>
              <w:ind w:left="708"/>
              <w:rPr>
                <w:b w:val="0"/>
                <w:sz w:val="20"/>
                <w:szCs w:val="20"/>
                <w:lang w:val="en-US"/>
              </w:rPr>
            </w:pPr>
            <w:r w:rsidRPr="005B14A7">
              <w:rPr>
                <w:b w:val="0"/>
                <w:sz w:val="20"/>
                <w:szCs w:val="20"/>
                <w:lang w:val="en-US"/>
              </w:rPr>
              <w:t>Prostate cancer, n (%)</w:t>
            </w:r>
          </w:p>
        </w:tc>
        <w:tc>
          <w:tcPr>
            <w:tcW w:w="4531" w:type="dxa"/>
          </w:tcPr>
          <w:p w14:paraId="5D1955F3"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4 (11)</w:t>
            </w:r>
          </w:p>
        </w:tc>
      </w:tr>
      <w:tr w:rsidR="001501ED" w:rsidRPr="005B14A7" w14:paraId="1DE7CB45"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409FDB2" w14:textId="77777777" w:rsidR="001501ED" w:rsidRPr="005B14A7" w:rsidRDefault="001501ED" w:rsidP="001A00B8">
            <w:pPr>
              <w:ind w:left="708"/>
              <w:rPr>
                <w:b w:val="0"/>
                <w:sz w:val="20"/>
                <w:szCs w:val="20"/>
                <w:lang w:val="en-US"/>
              </w:rPr>
            </w:pPr>
            <w:r w:rsidRPr="005B14A7">
              <w:rPr>
                <w:b w:val="0"/>
                <w:sz w:val="20"/>
                <w:szCs w:val="20"/>
                <w:lang w:val="en-US"/>
              </w:rPr>
              <w:t>Gynecological cancer, n (%)</w:t>
            </w:r>
          </w:p>
        </w:tc>
        <w:tc>
          <w:tcPr>
            <w:tcW w:w="4531" w:type="dxa"/>
          </w:tcPr>
          <w:p w14:paraId="0E564027"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3 (8)</w:t>
            </w:r>
          </w:p>
        </w:tc>
      </w:tr>
      <w:tr w:rsidR="001501ED" w:rsidRPr="005B14A7" w14:paraId="074E8CD0"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606DEB42" w14:textId="77777777" w:rsidR="001501ED" w:rsidRPr="005B14A7" w:rsidRDefault="001501ED" w:rsidP="001A00B8">
            <w:pPr>
              <w:ind w:left="708"/>
              <w:rPr>
                <w:b w:val="0"/>
                <w:sz w:val="20"/>
                <w:szCs w:val="20"/>
                <w:lang w:val="en-US"/>
              </w:rPr>
            </w:pPr>
            <w:r w:rsidRPr="005B14A7">
              <w:rPr>
                <w:b w:val="0"/>
                <w:sz w:val="20"/>
                <w:szCs w:val="20"/>
                <w:lang w:val="en-US"/>
              </w:rPr>
              <w:t>Lung cancer, n (%)</w:t>
            </w:r>
          </w:p>
        </w:tc>
        <w:tc>
          <w:tcPr>
            <w:tcW w:w="4531" w:type="dxa"/>
          </w:tcPr>
          <w:p w14:paraId="73E730F8"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3 (8)</w:t>
            </w:r>
          </w:p>
        </w:tc>
      </w:tr>
      <w:tr w:rsidR="001501ED" w:rsidRPr="005B14A7" w14:paraId="3C83A4A1"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6B7CBEA2" w14:textId="77777777" w:rsidR="001501ED" w:rsidRPr="005B14A7" w:rsidRDefault="001501ED" w:rsidP="001A00B8">
            <w:pPr>
              <w:ind w:left="708"/>
              <w:rPr>
                <w:b w:val="0"/>
                <w:sz w:val="20"/>
                <w:szCs w:val="20"/>
                <w:lang w:val="en-US"/>
              </w:rPr>
            </w:pPr>
            <w:r w:rsidRPr="005B14A7">
              <w:rPr>
                <w:b w:val="0"/>
                <w:sz w:val="20"/>
                <w:szCs w:val="20"/>
                <w:lang w:val="en-US"/>
              </w:rPr>
              <w:t>Malignant melanoma, n (%)</w:t>
            </w:r>
          </w:p>
        </w:tc>
        <w:tc>
          <w:tcPr>
            <w:tcW w:w="4531" w:type="dxa"/>
          </w:tcPr>
          <w:p w14:paraId="2BAA3A19"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2 (5)</w:t>
            </w:r>
          </w:p>
        </w:tc>
      </w:tr>
      <w:tr w:rsidR="001501ED" w:rsidRPr="005B14A7" w14:paraId="3DC1A12D"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214F7C46" w14:textId="77777777" w:rsidR="001501ED" w:rsidRPr="005B14A7" w:rsidRDefault="001501ED" w:rsidP="001A00B8">
            <w:pPr>
              <w:ind w:left="708"/>
              <w:rPr>
                <w:b w:val="0"/>
                <w:sz w:val="20"/>
                <w:szCs w:val="20"/>
                <w:lang w:val="en-US"/>
              </w:rPr>
            </w:pPr>
            <w:r w:rsidRPr="005B14A7">
              <w:rPr>
                <w:b w:val="0"/>
                <w:sz w:val="20"/>
                <w:szCs w:val="20"/>
                <w:lang w:val="en-US"/>
              </w:rPr>
              <w:t>Testicular cancer, n (%)</w:t>
            </w:r>
          </w:p>
        </w:tc>
        <w:tc>
          <w:tcPr>
            <w:tcW w:w="4531" w:type="dxa"/>
          </w:tcPr>
          <w:p w14:paraId="015F3D5C"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1 (3)</w:t>
            </w:r>
          </w:p>
        </w:tc>
      </w:tr>
      <w:tr w:rsidR="001501ED" w:rsidRPr="005B14A7" w14:paraId="0B133889"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8512260" w14:textId="77777777" w:rsidR="001501ED" w:rsidRPr="005B14A7" w:rsidRDefault="001501ED" w:rsidP="001A00B8">
            <w:pPr>
              <w:rPr>
                <w:b w:val="0"/>
                <w:sz w:val="20"/>
                <w:szCs w:val="20"/>
                <w:lang w:val="en-US"/>
              </w:rPr>
            </w:pPr>
            <w:r w:rsidRPr="005B14A7">
              <w:rPr>
                <w:b w:val="0"/>
                <w:sz w:val="20"/>
                <w:szCs w:val="20"/>
                <w:lang w:val="en-US"/>
              </w:rPr>
              <w:t>Education:</w:t>
            </w:r>
          </w:p>
        </w:tc>
        <w:tc>
          <w:tcPr>
            <w:tcW w:w="4531" w:type="dxa"/>
          </w:tcPr>
          <w:p w14:paraId="6BA098CF"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1501ED" w:rsidRPr="005B14A7" w14:paraId="0B975D5E"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7B6C92A4" w14:textId="77777777" w:rsidR="001501ED" w:rsidRPr="005B14A7" w:rsidRDefault="001501ED" w:rsidP="001A00B8">
            <w:pPr>
              <w:ind w:left="708"/>
              <w:rPr>
                <w:b w:val="0"/>
                <w:sz w:val="20"/>
                <w:szCs w:val="20"/>
                <w:lang w:val="en-US"/>
              </w:rPr>
            </w:pPr>
            <w:r w:rsidRPr="005B14A7">
              <w:rPr>
                <w:b w:val="0"/>
                <w:sz w:val="20"/>
                <w:szCs w:val="20"/>
                <w:lang w:val="en-US"/>
              </w:rPr>
              <w:t>Elementary school, n (%)</w:t>
            </w:r>
          </w:p>
        </w:tc>
        <w:tc>
          <w:tcPr>
            <w:tcW w:w="4531" w:type="dxa"/>
          </w:tcPr>
          <w:p w14:paraId="0F42AA99"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8 (22)</w:t>
            </w:r>
          </w:p>
        </w:tc>
      </w:tr>
      <w:tr w:rsidR="001501ED" w:rsidRPr="005B14A7" w14:paraId="343B137C"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8E591F3" w14:textId="77777777" w:rsidR="001501ED" w:rsidRPr="005B14A7" w:rsidRDefault="001501ED" w:rsidP="001A00B8">
            <w:pPr>
              <w:ind w:left="708"/>
              <w:rPr>
                <w:b w:val="0"/>
                <w:sz w:val="20"/>
                <w:szCs w:val="20"/>
                <w:lang w:val="en-US"/>
              </w:rPr>
            </w:pPr>
            <w:r w:rsidRPr="005B14A7">
              <w:rPr>
                <w:b w:val="0"/>
                <w:sz w:val="20"/>
                <w:szCs w:val="20"/>
                <w:lang w:val="en-US"/>
              </w:rPr>
              <w:t>High School, n (%)</w:t>
            </w:r>
          </w:p>
        </w:tc>
        <w:tc>
          <w:tcPr>
            <w:tcW w:w="4531" w:type="dxa"/>
          </w:tcPr>
          <w:p w14:paraId="2A1CF6F6"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15 (41)</w:t>
            </w:r>
          </w:p>
        </w:tc>
      </w:tr>
      <w:tr w:rsidR="001501ED" w:rsidRPr="005B14A7" w14:paraId="2EB9D8F9"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596746E6" w14:textId="77777777" w:rsidR="001501ED" w:rsidRPr="005B14A7" w:rsidRDefault="001501ED" w:rsidP="001A00B8">
            <w:pPr>
              <w:ind w:left="708"/>
              <w:rPr>
                <w:b w:val="0"/>
                <w:sz w:val="20"/>
                <w:szCs w:val="20"/>
                <w:lang w:val="en-US"/>
              </w:rPr>
            </w:pPr>
            <w:r w:rsidRPr="005B14A7">
              <w:rPr>
                <w:b w:val="0"/>
                <w:sz w:val="20"/>
                <w:szCs w:val="20"/>
                <w:lang w:val="en-US"/>
              </w:rPr>
              <w:t>Higher education, n (%)</w:t>
            </w:r>
          </w:p>
        </w:tc>
        <w:tc>
          <w:tcPr>
            <w:tcW w:w="4531" w:type="dxa"/>
          </w:tcPr>
          <w:p w14:paraId="6A17D100"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13 (35)</w:t>
            </w:r>
          </w:p>
        </w:tc>
      </w:tr>
      <w:tr w:rsidR="001501ED" w:rsidRPr="005B14A7" w14:paraId="787EE6DE"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2AC5987B" w14:textId="77777777" w:rsidR="001501ED" w:rsidRPr="005B14A7" w:rsidRDefault="001501ED" w:rsidP="001A00B8">
            <w:pPr>
              <w:rPr>
                <w:b w:val="0"/>
                <w:sz w:val="20"/>
                <w:szCs w:val="20"/>
                <w:lang w:val="en-US"/>
              </w:rPr>
            </w:pPr>
            <w:r w:rsidRPr="005B14A7">
              <w:rPr>
                <w:b w:val="0"/>
                <w:sz w:val="20"/>
                <w:szCs w:val="20"/>
                <w:lang w:val="en-US"/>
              </w:rPr>
              <w:t>Use of smartphones:</w:t>
            </w:r>
          </w:p>
        </w:tc>
        <w:tc>
          <w:tcPr>
            <w:tcW w:w="4531" w:type="dxa"/>
          </w:tcPr>
          <w:p w14:paraId="79778038"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1501ED" w:rsidRPr="005B14A7" w14:paraId="05667C47"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376BBCAC" w14:textId="77777777" w:rsidR="001501ED" w:rsidRPr="005B14A7" w:rsidRDefault="001501ED" w:rsidP="001A00B8">
            <w:pPr>
              <w:ind w:left="708"/>
              <w:rPr>
                <w:b w:val="0"/>
                <w:sz w:val="20"/>
                <w:szCs w:val="20"/>
                <w:lang w:val="en-US"/>
              </w:rPr>
            </w:pPr>
            <w:r w:rsidRPr="005B14A7">
              <w:rPr>
                <w:b w:val="0"/>
                <w:sz w:val="20"/>
                <w:szCs w:val="20"/>
                <w:lang w:val="en-US"/>
              </w:rPr>
              <w:t>Daily, n (%)</w:t>
            </w:r>
          </w:p>
        </w:tc>
        <w:tc>
          <w:tcPr>
            <w:tcW w:w="4531" w:type="dxa"/>
          </w:tcPr>
          <w:p w14:paraId="3B31ED39"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23 (67)</w:t>
            </w:r>
          </w:p>
        </w:tc>
      </w:tr>
      <w:tr w:rsidR="001501ED" w:rsidRPr="005B14A7" w14:paraId="5595BBE3"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7BA57BB" w14:textId="77777777" w:rsidR="001501ED" w:rsidRPr="005B14A7" w:rsidRDefault="001501ED" w:rsidP="001A00B8">
            <w:pPr>
              <w:ind w:left="708"/>
              <w:rPr>
                <w:b w:val="0"/>
                <w:sz w:val="20"/>
                <w:szCs w:val="20"/>
                <w:lang w:val="en-US"/>
              </w:rPr>
            </w:pPr>
            <w:r w:rsidRPr="005B14A7">
              <w:rPr>
                <w:b w:val="0"/>
                <w:sz w:val="20"/>
                <w:szCs w:val="20"/>
                <w:lang w:val="en-US"/>
              </w:rPr>
              <w:t>Weekly/sometimes, n (%)</w:t>
            </w:r>
          </w:p>
        </w:tc>
        <w:tc>
          <w:tcPr>
            <w:tcW w:w="4531" w:type="dxa"/>
          </w:tcPr>
          <w:p w14:paraId="52C473A7"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3 (8)</w:t>
            </w:r>
          </w:p>
        </w:tc>
      </w:tr>
      <w:tr w:rsidR="001501ED" w:rsidRPr="005B14A7" w14:paraId="1632485F"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6C55D4B8" w14:textId="77777777" w:rsidR="001501ED" w:rsidRPr="005B14A7" w:rsidRDefault="001501ED" w:rsidP="001A00B8">
            <w:pPr>
              <w:ind w:left="708"/>
              <w:rPr>
                <w:b w:val="0"/>
                <w:sz w:val="20"/>
                <w:szCs w:val="20"/>
                <w:lang w:val="en-US"/>
              </w:rPr>
            </w:pPr>
            <w:r w:rsidRPr="005B14A7">
              <w:rPr>
                <w:b w:val="0"/>
                <w:sz w:val="20"/>
                <w:szCs w:val="20"/>
                <w:lang w:val="en-US"/>
              </w:rPr>
              <w:t>Never, n (%)</w:t>
            </w:r>
          </w:p>
        </w:tc>
        <w:tc>
          <w:tcPr>
            <w:tcW w:w="4531" w:type="dxa"/>
          </w:tcPr>
          <w:p w14:paraId="33CE8E35"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8 (22)</w:t>
            </w:r>
          </w:p>
        </w:tc>
      </w:tr>
      <w:tr w:rsidR="001501ED" w:rsidRPr="005B14A7" w14:paraId="076C7E29"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220F1212" w14:textId="77777777" w:rsidR="001501ED" w:rsidRPr="005B14A7" w:rsidRDefault="001501ED" w:rsidP="001A00B8">
            <w:pPr>
              <w:rPr>
                <w:b w:val="0"/>
                <w:sz w:val="20"/>
                <w:szCs w:val="20"/>
                <w:lang w:val="en-US"/>
              </w:rPr>
            </w:pPr>
            <w:r w:rsidRPr="005B14A7">
              <w:rPr>
                <w:b w:val="0"/>
                <w:sz w:val="20"/>
                <w:szCs w:val="20"/>
                <w:lang w:val="en-US"/>
              </w:rPr>
              <w:t>Use of tablets:</w:t>
            </w:r>
          </w:p>
        </w:tc>
        <w:tc>
          <w:tcPr>
            <w:tcW w:w="4531" w:type="dxa"/>
          </w:tcPr>
          <w:p w14:paraId="373500CD"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1501ED" w:rsidRPr="005B14A7" w14:paraId="2E5A509F"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68309B85" w14:textId="77777777" w:rsidR="001501ED" w:rsidRPr="005B14A7" w:rsidRDefault="001501ED" w:rsidP="001A00B8">
            <w:pPr>
              <w:ind w:left="708"/>
              <w:rPr>
                <w:b w:val="0"/>
                <w:sz w:val="20"/>
                <w:szCs w:val="20"/>
                <w:lang w:val="en-US"/>
              </w:rPr>
            </w:pPr>
            <w:r w:rsidRPr="005B14A7">
              <w:rPr>
                <w:b w:val="0"/>
                <w:sz w:val="20"/>
                <w:szCs w:val="20"/>
                <w:lang w:val="en-US"/>
              </w:rPr>
              <w:t>Daily, n (%)</w:t>
            </w:r>
          </w:p>
        </w:tc>
        <w:tc>
          <w:tcPr>
            <w:tcW w:w="4531" w:type="dxa"/>
          </w:tcPr>
          <w:p w14:paraId="2BCB3919"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19 (51)</w:t>
            </w:r>
          </w:p>
        </w:tc>
      </w:tr>
      <w:tr w:rsidR="001501ED" w:rsidRPr="005B14A7" w14:paraId="0B106883" w14:textId="77777777" w:rsidTr="001A0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59D3A3C0" w14:textId="77777777" w:rsidR="001501ED" w:rsidRPr="005B14A7" w:rsidRDefault="001501ED" w:rsidP="001A00B8">
            <w:pPr>
              <w:ind w:left="708"/>
              <w:rPr>
                <w:b w:val="0"/>
                <w:sz w:val="20"/>
                <w:szCs w:val="20"/>
                <w:lang w:val="en-US"/>
              </w:rPr>
            </w:pPr>
            <w:r w:rsidRPr="005B14A7">
              <w:rPr>
                <w:b w:val="0"/>
                <w:sz w:val="20"/>
                <w:szCs w:val="20"/>
                <w:lang w:val="en-US"/>
              </w:rPr>
              <w:t>Sometimes, n (%)</w:t>
            </w:r>
          </w:p>
        </w:tc>
        <w:tc>
          <w:tcPr>
            <w:tcW w:w="4531" w:type="dxa"/>
          </w:tcPr>
          <w:p w14:paraId="273DDB3D" w14:textId="77777777" w:rsidR="001501ED" w:rsidRPr="005B14A7" w:rsidRDefault="001501ED" w:rsidP="001A00B8">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5B14A7">
              <w:rPr>
                <w:sz w:val="20"/>
                <w:szCs w:val="20"/>
                <w:lang w:val="en-US"/>
              </w:rPr>
              <w:t>3 (8)</w:t>
            </w:r>
          </w:p>
        </w:tc>
      </w:tr>
      <w:tr w:rsidR="001501ED" w:rsidRPr="005B14A7" w14:paraId="6C7B69DA" w14:textId="77777777" w:rsidTr="001A00B8">
        <w:tc>
          <w:tcPr>
            <w:cnfStyle w:val="001000000000" w:firstRow="0" w:lastRow="0" w:firstColumn="1" w:lastColumn="0" w:oddVBand="0" w:evenVBand="0" w:oddHBand="0" w:evenHBand="0" w:firstRowFirstColumn="0" w:firstRowLastColumn="0" w:lastRowFirstColumn="0" w:lastRowLastColumn="0"/>
            <w:tcW w:w="4531" w:type="dxa"/>
          </w:tcPr>
          <w:p w14:paraId="0F8629A8" w14:textId="77777777" w:rsidR="001501ED" w:rsidRPr="005B14A7" w:rsidRDefault="001501ED" w:rsidP="001A00B8">
            <w:pPr>
              <w:ind w:left="708"/>
              <w:rPr>
                <w:b w:val="0"/>
                <w:sz w:val="20"/>
                <w:szCs w:val="20"/>
                <w:lang w:val="en-US"/>
              </w:rPr>
            </w:pPr>
            <w:r w:rsidRPr="005B14A7">
              <w:rPr>
                <w:b w:val="0"/>
                <w:sz w:val="20"/>
                <w:szCs w:val="20"/>
                <w:lang w:val="en-US"/>
              </w:rPr>
              <w:t>Never, n (%)</w:t>
            </w:r>
          </w:p>
        </w:tc>
        <w:tc>
          <w:tcPr>
            <w:tcW w:w="4531" w:type="dxa"/>
          </w:tcPr>
          <w:p w14:paraId="28F8D11F" w14:textId="77777777" w:rsidR="001501ED" w:rsidRPr="005B14A7" w:rsidRDefault="001501ED" w:rsidP="001A00B8">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5B14A7">
              <w:rPr>
                <w:sz w:val="20"/>
                <w:szCs w:val="20"/>
                <w:lang w:val="en-US"/>
              </w:rPr>
              <w:t>13 (35)</w:t>
            </w:r>
          </w:p>
        </w:tc>
      </w:tr>
    </w:tbl>
    <w:p w14:paraId="7D628A81" w14:textId="77777777" w:rsidR="00806D4F" w:rsidRDefault="00806D4F" w:rsidP="005415B6">
      <w:pPr>
        <w:rPr>
          <w:lang w:val="en-GB"/>
        </w:rPr>
      </w:pPr>
    </w:p>
    <w:p w14:paraId="43F67AF5" w14:textId="77777777" w:rsidR="001501ED" w:rsidRDefault="001501ED" w:rsidP="005415B6">
      <w:pPr>
        <w:rPr>
          <w:lang w:val="en-GB"/>
        </w:rPr>
      </w:pPr>
    </w:p>
    <w:p w14:paraId="37705EC7" w14:textId="77777777" w:rsidR="00806D4F" w:rsidRDefault="00806D4F" w:rsidP="005415B6">
      <w:pPr>
        <w:rPr>
          <w:lang w:val="en-GB"/>
        </w:rPr>
      </w:pPr>
    </w:p>
    <w:p w14:paraId="7A868BC5" w14:textId="77777777" w:rsidR="00806D4F" w:rsidRDefault="00806D4F" w:rsidP="005415B6">
      <w:pPr>
        <w:rPr>
          <w:lang w:val="en-GB"/>
        </w:rPr>
      </w:pPr>
    </w:p>
    <w:p w14:paraId="197158DC" w14:textId="77777777" w:rsidR="00806D4F" w:rsidRPr="005B14A7" w:rsidRDefault="00806D4F" w:rsidP="00806D4F">
      <w:pPr>
        <w:rPr>
          <w:b/>
          <w:sz w:val="20"/>
          <w:szCs w:val="20"/>
          <w:lang w:val="en-US"/>
        </w:rPr>
      </w:pPr>
      <w:r w:rsidRPr="005B14A7">
        <w:rPr>
          <w:b/>
          <w:sz w:val="20"/>
          <w:szCs w:val="20"/>
          <w:lang w:val="en-US"/>
        </w:rPr>
        <w:t xml:space="preserve">Table 3: Usability issues graded at level 3 (severe) in </w:t>
      </w:r>
      <w:r w:rsidRPr="005B14A7">
        <w:rPr>
          <w:b/>
          <w:i/>
          <w:sz w:val="20"/>
          <w:szCs w:val="20"/>
          <w:lang w:val="en-US"/>
        </w:rPr>
        <w:t>Eir-Patient</w:t>
      </w:r>
      <w:r w:rsidRPr="005B14A7">
        <w:rPr>
          <w:b/>
          <w:sz w:val="20"/>
          <w:szCs w:val="20"/>
          <w:lang w:val="en-US"/>
        </w:rPr>
        <w:t>, and possible resolutions</w:t>
      </w:r>
    </w:p>
    <w:p w14:paraId="2C6AB59C" w14:textId="77777777" w:rsidR="00806D4F" w:rsidRPr="00895378" w:rsidRDefault="00806D4F" w:rsidP="00806D4F">
      <w:pPr>
        <w:rPr>
          <w:b/>
          <w:lang w:val="en-US"/>
        </w:rPr>
      </w:pPr>
    </w:p>
    <w:tbl>
      <w:tblPr>
        <w:tblStyle w:val="Enkeltabell21"/>
        <w:tblW w:w="0" w:type="auto"/>
        <w:tblLook w:val="04A0" w:firstRow="1" w:lastRow="0" w:firstColumn="1" w:lastColumn="0" w:noHBand="0" w:noVBand="1"/>
      </w:tblPr>
      <w:tblGrid>
        <w:gridCol w:w="2596"/>
        <w:gridCol w:w="2869"/>
        <w:gridCol w:w="3607"/>
      </w:tblGrid>
      <w:tr w:rsidR="00806D4F" w14:paraId="660DFB0C" w14:textId="77777777" w:rsidTr="00806D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5E021" w14:textId="77777777" w:rsidR="00806D4F" w:rsidRPr="005B14A7" w:rsidRDefault="00806D4F" w:rsidP="00806D4F">
            <w:pPr>
              <w:rPr>
                <w:sz w:val="20"/>
                <w:szCs w:val="20"/>
                <w:lang w:val="en-GB"/>
              </w:rPr>
            </w:pPr>
            <w:r w:rsidRPr="005B14A7">
              <w:rPr>
                <w:sz w:val="20"/>
                <w:szCs w:val="20"/>
                <w:lang w:val="en-GB"/>
              </w:rPr>
              <w:t>Usability issues</w:t>
            </w:r>
          </w:p>
        </w:tc>
        <w:tc>
          <w:tcPr>
            <w:tcW w:w="0" w:type="auto"/>
          </w:tcPr>
          <w:p w14:paraId="06340189" w14:textId="77777777" w:rsidR="00806D4F" w:rsidRPr="005B14A7" w:rsidRDefault="00806D4F" w:rsidP="00806D4F">
            <w:pPr>
              <w:cnfStyle w:val="100000000000" w:firstRow="1" w:lastRow="0" w:firstColumn="0" w:lastColumn="0" w:oddVBand="0" w:evenVBand="0" w:oddHBand="0" w:evenHBand="0" w:firstRowFirstColumn="0" w:firstRowLastColumn="0" w:lastRowFirstColumn="0" w:lastRowLastColumn="0"/>
              <w:rPr>
                <w:sz w:val="20"/>
                <w:szCs w:val="20"/>
              </w:rPr>
            </w:pPr>
            <w:r w:rsidRPr="005B14A7">
              <w:rPr>
                <w:sz w:val="20"/>
                <w:szCs w:val="20"/>
                <w:lang w:val="en-US"/>
              </w:rPr>
              <w:t>Quote</w:t>
            </w:r>
            <w:r w:rsidRPr="005B14A7">
              <w:rPr>
                <w:sz w:val="20"/>
                <w:szCs w:val="20"/>
              </w:rPr>
              <w:t>/</w:t>
            </w:r>
            <w:r w:rsidRPr="005B14A7">
              <w:rPr>
                <w:sz w:val="20"/>
                <w:szCs w:val="20"/>
                <w:lang w:val="en-GB"/>
              </w:rPr>
              <w:t>observation</w:t>
            </w:r>
          </w:p>
        </w:tc>
        <w:tc>
          <w:tcPr>
            <w:tcW w:w="0" w:type="auto"/>
          </w:tcPr>
          <w:p w14:paraId="142B8EB2" w14:textId="33F89440" w:rsidR="00806D4F" w:rsidRPr="005B14A7" w:rsidRDefault="00806D4F" w:rsidP="00806D4F">
            <w:pP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5B14A7">
              <w:rPr>
                <w:sz w:val="20"/>
                <w:szCs w:val="20"/>
              </w:rPr>
              <w:t>Resolution/</w:t>
            </w:r>
            <w:r w:rsidRPr="005B14A7">
              <w:rPr>
                <w:sz w:val="20"/>
                <w:szCs w:val="20"/>
                <w:lang w:val="en-GB"/>
              </w:rPr>
              <w:t>suggestion</w:t>
            </w:r>
            <w:r w:rsidR="00941397" w:rsidRPr="005B14A7">
              <w:rPr>
                <w:sz w:val="20"/>
                <w:szCs w:val="20"/>
                <w:vertAlign w:val="superscript"/>
              </w:rPr>
              <w:t>1</w:t>
            </w:r>
          </w:p>
        </w:tc>
      </w:tr>
      <w:tr w:rsidR="00806D4F" w:rsidRPr="00BA2205" w14:paraId="4146A3D0"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64DC48" w14:textId="77777777" w:rsidR="00806D4F" w:rsidRPr="00B32EC3" w:rsidRDefault="00806D4F" w:rsidP="00806D4F">
            <w:pPr>
              <w:rPr>
                <w:sz w:val="20"/>
                <w:szCs w:val="20"/>
                <w:lang w:val="en-GB"/>
              </w:rPr>
            </w:pPr>
            <w:r w:rsidRPr="00B32EC3">
              <w:rPr>
                <w:sz w:val="20"/>
                <w:szCs w:val="20"/>
                <w:lang w:val="en-GB"/>
              </w:rPr>
              <w:t>Understandability</w:t>
            </w:r>
          </w:p>
        </w:tc>
        <w:tc>
          <w:tcPr>
            <w:tcW w:w="0" w:type="auto"/>
          </w:tcPr>
          <w:p w14:paraId="55637AF0"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0" w:type="auto"/>
          </w:tcPr>
          <w:p w14:paraId="64703FA6"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806D4F" w:rsidRPr="005437FF" w14:paraId="6D4D7F71" w14:textId="77777777" w:rsidTr="00806D4F">
        <w:tc>
          <w:tcPr>
            <w:cnfStyle w:val="001000000000" w:firstRow="0" w:lastRow="0" w:firstColumn="1" w:lastColumn="0" w:oddVBand="0" w:evenVBand="0" w:oddHBand="0" w:evenHBand="0" w:firstRowFirstColumn="0" w:firstRowLastColumn="0" w:lastRowFirstColumn="0" w:lastRowLastColumn="0"/>
            <w:tcW w:w="0" w:type="auto"/>
          </w:tcPr>
          <w:p w14:paraId="4E073A9A" w14:textId="77777777" w:rsidR="00806D4F" w:rsidRPr="00A03421" w:rsidRDefault="00806D4F" w:rsidP="00806D4F">
            <w:pPr>
              <w:rPr>
                <w:b w:val="0"/>
                <w:sz w:val="20"/>
                <w:szCs w:val="20"/>
                <w:u w:val="single"/>
                <w:lang w:val="en-US"/>
              </w:rPr>
            </w:pPr>
            <w:r w:rsidRPr="00A03421">
              <w:rPr>
                <w:b w:val="0"/>
                <w:sz w:val="20"/>
                <w:szCs w:val="20"/>
                <w:u w:val="single"/>
                <w:lang w:val="en-US"/>
              </w:rPr>
              <w:t>Physical function:</w:t>
            </w:r>
          </w:p>
          <w:p w14:paraId="06601033" w14:textId="77777777" w:rsidR="00806D4F" w:rsidRPr="00A46483" w:rsidRDefault="00806D4F" w:rsidP="00806D4F">
            <w:pPr>
              <w:pStyle w:val="ListParagraph"/>
              <w:numPr>
                <w:ilvl w:val="0"/>
                <w:numId w:val="20"/>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time-consuming to read all response options</w:t>
            </w:r>
          </w:p>
          <w:p w14:paraId="2E5A175F" w14:textId="77777777" w:rsidR="00806D4F" w:rsidRPr="00A46483" w:rsidRDefault="00806D4F" w:rsidP="00806D4F">
            <w:pPr>
              <w:pStyle w:val="ListParagraph"/>
              <w:numPr>
                <w:ilvl w:val="0"/>
                <w:numId w:val="20"/>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 xml:space="preserve">having trouble finding suitable options </w:t>
            </w:r>
          </w:p>
          <w:p w14:paraId="513F5CBF" w14:textId="77777777" w:rsidR="00806D4F" w:rsidRPr="00A46483" w:rsidRDefault="00806D4F" w:rsidP="00806D4F">
            <w:pPr>
              <w:pStyle w:val="ListParagraph"/>
              <w:numPr>
                <w:ilvl w:val="0"/>
                <w:numId w:val="20"/>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wanted to choose more than one option</w:t>
            </w:r>
          </w:p>
          <w:p w14:paraId="06D5DEF0" w14:textId="77777777" w:rsidR="00806D4F" w:rsidRPr="00A03421" w:rsidRDefault="00806D4F" w:rsidP="00806D4F">
            <w:pPr>
              <w:rPr>
                <w:b w:val="0"/>
                <w:sz w:val="20"/>
                <w:szCs w:val="20"/>
                <w:u w:val="single"/>
                <w:lang w:val="en-US"/>
              </w:rPr>
            </w:pPr>
            <w:r w:rsidRPr="00A03421">
              <w:rPr>
                <w:b w:val="0"/>
                <w:sz w:val="20"/>
                <w:szCs w:val="20"/>
                <w:u w:val="single"/>
                <w:lang w:val="en-US"/>
              </w:rPr>
              <w:t>Self-care:</w:t>
            </w:r>
          </w:p>
          <w:p w14:paraId="55D63E9B" w14:textId="77777777" w:rsidR="00806D4F" w:rsidRPr="00A46483" w:rsidRDefault="00806D4F" w:rsidP="00806D4F">
            <w:pPr>
              <w:pStyle w:val="ListParagraph"/>
              <w:numPr>
                <w:ilvl w:val="0"/>
                <w:numId w:val="21"/>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having trouble finding suitable options</w:t>
            </w:r>
          </w:p>
          <w:p w14:paraId="172C9A9A" w14:textId="77777777" w:rsidR="00806D4F" w:rsidRPr="00A46483" w:rsidRDefault="00806D4F" w:rsidP="00806D4F">
            <w:pPr>
              <w:pStyle w:val="ListParagraph"/>
              <w:numPr>
                <w:ilvl w:val="0"/>
                <w:numId w:val="21"/>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the options did not necessarily reflect the need for home help</w:t>
            </w:r>
          </w:p>
          <w:p w14:paraId="2533B4B4" w14:textId="77777777" w:rsidR="00806D4F" w:rsidRPr="00A03421" w:rsidRDefault="00806D4F" w:rsidP="00806D4F">
            <w:pPr>
              <w:rPr>
                <w:b w:val="0"/>
                <w:sz w:val="20"/>
                <w:szCs w:val="20"/>
                <w:u w:val="single"/>
                <w:lang w:val="en-US"/>
              </w:rPr>
            </w:pPr>
            <w:r w:rsidRPr="00A03421">
              <w:rPr>
                <w:b w:val="0"/>
                <w:sz w:val="20"/>
                <w:szCs w:val="20"/>
                <w:u w:val="single"/>
                <w:lang w:val="en-US"/>
              </w:rPr>
              <w:t>Wellbeing (“how you feel overall”):</w:t>
            </w:r>
          </w:p>
          <w:p w14:paraId="4BA81E0E" w14:textId="77777777" w:rsidR="00806D4F" w:rsidRPr="00A46483" w:rsidRDefault="00806D4F" w:rsidP="00806D4F">
            <w:pPr>
              <w:pStyle w:val="ListParagraph"/>
              <w:numPr>
                <w:ilvl w:val="0"/>
                <w:numId w:val="22"/>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 xml:space="preserve">confusing that 0 equals best wellbeing, while 10 equals worst  </w:t>
            </w:r>
          </w:p>
        </w:tc>
        <w:tc>
          <w:tcPr>
            <w:tcW w:w="0" w:type="auto"/>
          </w:tcPr>
          <w:p w14:paraId="00F9136F"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0D487DF0" w14:textId="238D5B6C"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i/>
                <w:sz w:val="20"/>
                <w:szCs w:val="20"/>
                <w:lang w:val="en-US"/>
              </w:rPr>
              <w:t>“</w:t>
            </w:r>
            <w:r>
              <w:rPr>
                <w:i/>
                <w:sz w:val="20"/>
                <w:szCs w:val="20"/>
                <w:lang w:val="en-US"/>
              </w:rPr>
              <w:t xml:space="preserve">There </w:t>
            </w:r>
            <w:r w:rsidRPr="00A03421">
              <w:rPr>
                <w:i/>
                <w:sz w:val="20"/>
                <w:szCs w:val="20"/>
                <w:lang w:val="en-US"/>
              </w:rPr>
              <w:t xml:space="preserve">should have been more than one option to choose. Because if I go outside, I don´t run, but I walk fast” </w:t>
            </w:r>
          </w:p>
          <w:p w14:paraId="311423A0"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6CA776E1"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6F889A0F"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668B2942"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03BAB3E7" w14:textId="77777777" w:rsidR="00806D4F"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05152276" w14:textId="54DF1468"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i/>
                <w:sz w:val="20"/>
                <w:szCs w:val="20"/>
                <w:lang w:val="en-US"/>
              </w:rPr>
              <w:t>“Washing clothes is not the most demanding task, taking a shower is much more demanding”</w:t>
            </w:r>
          </w:p>
          <w:p w14:paraId="16D7C32A"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6E66E1DF"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613B8732" w14:textId="77777777" w:rsidR="005B14A7" w:rsidRDefault="005B14A7"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37B7E047" w14:textId="77777777" w:rsidR="005B14A7" w:rsidRDefault="005B14A7"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3CDD5288"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584AA4C9" w14:textId="7241176D"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i/>
                <w:sz w:val="20"/>
                <w:szCs w:val="20"/>
                <w:lang w:val="en-US"/>
              </w:rPr>
              <w:t xml:space="preserve">”In my head it just gets a bit confusing to read </w:t>
            </w:r>
            <w:r w:rsidRPr="00A03421">
              <w:rPr>
                <w:rFonts w:ascii="Calibri Light" w:hAnsi="Calibri Light"/>
                <w:i/>
                <w:sz w:val="20"/>
                <w:szCs w:val="20"/>
                <w:lang w:val="en-US"/>
              </w:rPr>
              <w:t>[</w:t>
            </w:r>
            <w:r w:rsidRPr="00A03421">
              <w:rPr>
                <w:i/>
                <w:sz w:val="20"/>
                <w:szCs w:val="20"/>
                <w:lang w:val="en-US"/>
              </w:rPr>
              <w:t>this question</w:t>
            </w:r>
            <w:r w:rsidRPr="00A03421">
              <w:rPr>
                <w:rFonts w:ascii="Calibri Light" w:hAnsi="Calibri Light"/>
                <w:i/>
                <w:sz w:val="20"/>
                <w:szCs w:val="20"/>
                <w:lang w:val="en-US"/>
              </w:rPr>
              <w:t>]</w:t>
            </w:r>
            <w:r w:rsidRPr="00A03421">
              <w:rPr>
                <w:i/>
                <w:sz w:val="20"/>
                <w:szCs w:val="20"/>
                <w:lang w:val="en-US"/>
              </w:rPr>
              <w:t xml:space="preserve">. It should be the opposite” </w:t>
            </w:r>
          </w:p>
        </w:tc>
        <w:tc>
          <w:tcPr>
            <w:tcW w:w="0" w:type="auto"/>
          </w:tcPr>
          <w:p w14:paraId="3967D931"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4E0FEBE" w14:textId="0D52B7F5"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 xml:space="preserve">Resolution: Existing questions were removed due to difficulties finding the suitable option, and replaced with simpler </w:t>
            </w:r>
            <w:r>
              <w:rPr>
                <w:sz w:val="20"/>
                <w:szCs w:val="20"/>
                <w:lang w:val="en-US"/>
              </w:rPr>
              <w:t>alternatives</w:t>
            </w:r>
          </w:p>
          <w:p w14:paraId="66997DD0"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97C76A5"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6E068DE"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0A23C6B9"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98B51EB" w14:textId="77777777" w:rsidR="00806D4F"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A735279" w14:textId="44AA0BF2"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 xml:space="preserve">Resolution: Existing questions were removed due to difficulties finding the suitable option. </w:t>
            </w:r>
          </w:p>
          <w:p w14:paraId="552FB8D5"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2D2AB28"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06FCE6F7"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D0E6EC6" w14:textId="77777777" w:rsidR="005B14A7" w:rsidRDefault="005B14A7"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0964AE8"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74293E72" w14:textId="1DB27E39"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Resolution: Added text to numbers: 0=great, 10=</w:t>
            </w:r>
            <w:r>
              <w:rPr>
                <w:sz w:val="20"/>
                <w:szCs w:val="20"/>
                <w:lang w:val="en-US"/>
              </w:rPr>
              <w:t>worst imaginable</w:t>
            </w:r>
            <w:r w:rsidRPr="00A03421">
              <w:rPr>
                <w:sz w:val="20"/>
                <w:szCs w:val="20"/>
                <w:lang w:val="en-US"/>
              </w:rPr>
              <w:t xml:space="preserve"> wellbeing</w:t>
            </w:r>
          </w:p>
        </w:tc>
      </w:tr>
      <w:tr w:rsidR="00806D4F" w14:paraId="5E63540A"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EFEC5" w14:textId="77777777" w:rsidR="00806D4F" w:rsidRPr="00A03421" w:rsidRDefault="00806D4F" w:rsidP="00806D4F">
            <w:pPr>
              <w:rPr>
                <w:sz w:val="20"/>
                <w:szCs w:val="20"/>
              </w:rPr>
            </w:pPr>
            <w:r w:rsidRPr="00A03421">
              <w:rPr>
                <w:sz w:val="20"/>
                <w:szCs w:val="20"/>
              </w:rPr>
              <w:t>Content</w:t>
            </w:r>
          </w:p>
        </w:tc>
        <w:tc>
          <w:tcPr>
            <w:tcW w:w="0" w:type="auto"/>
          </w:tcPr>
          <w:p w14:paraId="2D20BAFC"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5BB23335"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r>
      <w:tr w:rsidR="00806D4F" w:rsidRPr="005437FF" w14:paraId="24EF5A9C" w14:textId="77777777" w:rsidTr="00806D4F">
        <w:tc>
          <w:tcPr>
            <w:cnfStyle w:val="001000000000" w:firstRow="0" w:lastRow="0" w:firstColumn="1" w:lastColumn="0" w:oddVBand="0" w:evenVBand="0" w:oddHBand="0" w:evenHBand="0" w:firstRowFirstColumn="0" w:firstRowLastColumn="0" w:lastRowFirstColumn="0" w:lastRowLastColumn="0"/>
            <w:tcW w:w="0" w:type="auto"/>
          </w:tcPr>
          <w:p w14:paraId="239BF108" w14:textId="11595B77" w:rsidR="00806D4F" w:rsidRPr="00A03421" w:rsidRDefault="00806D4F" w:rsidP="00806D4F">
            <w:pPr>
              <w:rPr>
                <w:b w:val="0"/>
                <w:sz w:val="20"/>
                <w:szCs w:val="20"/>
                <w:u w:val="single"/>
                <w:lang w:val="en-US"/>
              </w:rPr>
            </w:pPr>
            <w:r w:rsidRPr="00A03421">
              <w:rPr>
                <w:b w:val="0"/>
                <w:sz w:val="20"/>
                <w:szCs w:val="20"/>
                <w:u w:val="single"/>
                <w:lang w:val="en-US"/>
              </w:rPr>
              <w:t>Follow up-questions regarding depression (PHQ-9)</w:t>
            </w:r>
          </w:p>
          <w:p w14:paraId="5CCD109B" w14:textId="35CE6FB7" w:rsidR="00806D4F" w:rsidRPr="005B14A7" w:rsidRDefault="00806D4F" w:rsidP="00806D4F">
            <w:pPr>
              <w:pStyle w:val="ListParagraph"/>
              <w:numPr>
                <w:ilvl w:val="0"/>
                <w:numId w:val="23"/>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confusing or too difficult due to contradictive questions</w:t>
            </w:r>
          </w:p>
          <w:p w14:paraId="203AB01E" w14:textId="77777777" w:rsidR="0030702C" w:rsidRDefault="0030702C" w:rsidP="00806D4F">
            <w:pPr>
              <w:rPr>
                <w:b w:val="0"/>
                <w:sz w:val="20"/>
                <w:szCs w:val="20"/>
                <w:u w:val="single"/>
                <w:lang w:val="en-US"/>
              </w:rPr>
            </w:pPr>
          </w:p>
          <w:p w14:paraId="4E28D922" w14:textId="77777777" w:rsidR="0030702C" w:rsidRDefault="0030702C" w:rsidP="00806D4F">
            <w:pPr>
              <w:rPr>
                <w:b w:val="0"/>
                <w:sz w:val="20"/>
                <w:szCs w:val="20"/>
                <w:u w:val="single"/>
                <w:lang w:val="en-US"/>
              </w:rPr>
            </w:pPr>
          </w:p>
          <w:p w14:paraId="4202E173" w14:textId="1BF4F89B" w:rsidR="00806D4F" w:rsidRPr="00A03421" w:rsidRDefault="00806D4F" w:rsidP="00806D4F">
            <w:pPr>
              <w:rPr>
                <w:b w:val="0"/>
                <w:sz w:val="20"/>
                <w:szCs w:val="20"/>
                <w:u w:val="single"/>
                <w:lang w:val="en-US"/>
              </w:rPr>
            </w:pPr>
            <w:r w:rsidRPr="00A03421">
              <w:rPr>
                <w:b w:val="0"/>
                <w:sz w:val="20"/>
                <w:szCs w:val="20"/>
                <w:u w:val="single"/>
                <w:lang w:val="en-US"/>
              </w:rPr>
              <w:t>Overlapping questions</w:t>
            </w:r>
          </w:p>
          <w:p w14:paraId="038FDC23" w14:textId="77777777" w:rsidR="00806D4F" w:rsidRPr="00A46483" w:rsidRDefault="00806D4F" w:rsidP="00806D4F">
            <w:pPr>
              <w:pStyle w:val="ListParagraph"/>
              <w:numPr>
                <w:ilvl w:val="0"/>
                <w:numId w:val="24"/>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overlapping follow-up questions for several symptoms, e.g. depression, sleep, nutrition</w:t>
            </w:r>
          </w:p>
        </w:tc>
        <w:tc>
          <w:tcPr>
            <w:tcW w:w="0" w:type="auto"/>
          </w:tcPr>
          <w:p w14:paraId="7D962328"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18F6241F"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530EB70E"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3558ABEA"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2307AB8E" w14:textId="1235CF26"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i/>
                <w:sz w:val="20"/>
                <w:szCs w:val="20"/>
                <w:lang w:val="en-US"/>
              </w:rPr>
              <w:t>“Bad appetite and eating too much: why are there two conflicting questions? I eat too much, but I do not have bad appetite. That was a stupid question”</w:t>
            </w:r>
          </w:p>
          <w:p w14:paraId="784D2A65"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BBA6C33" w14:textId="70CDB754"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i/>
                <w:sz w:val="20"/>
                <w:szCs w:val="20"/>
                <w:lang w:val="en-US"/>
              </w:rPr>
              <w:t>“Didn’t I already answer that question?”</w:t>
            </w:r>
          </w:p>
        </w:tc>
        <w:tc>
          <w:tcPr>
            <w:tcW w:w="0" w:type="auto"/>
          </w:tcPr>
          <w:p w14:paraId="37DD44D4"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4D05CDD"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6230F5F"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57D9D12"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667DA89D" w14:textId="4447E734"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Suggestion: replace PHQ-9 with PHQ-2 (only two follow up questions)</w:t>
            </w:r>
          </w:p>
          <w:p w14:paraId="7DBA85A5"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77A5F962"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355D1AEA"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FDE55A7"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F88CEEC"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88C2EE2" w14:textId="41FB3F1B"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Suggestion: consider removing follow-up questions that are overlapping</w:t>
            </w:r>
          </w:p>
        </w:tc>
      </w:tr>
      <w:tr w:rsidR="00806D4F" w14:paraId="3D8FFA40"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3E998" w14:textId="77777777" w:rsidR="00806D4F" w:rsidRPr="00A03421" w:rsidRDefault="00806D4F" w:rsidP="00806D4F">
            <w:pPr>
              <w:rPr>
                <w:sz w:val="20"/>
                <w:szCs w:val="20"/>
              </w:rPr>
            </w:pPr>
            <w:r w:rsidRPr="006C7805">
              <w:rPr>
                <w:sz w:val="20"/>
                <w:szCs w:val="20"/>
                <w:lang w:val="en-GB"/>
              </w:rPr>
              <w:t>Visibility</w:t>
            </w:r>
          </w:p>
        </w:tc>
        <w:tc>
          <w:tcPr>
            <w:tcW w:w="0" w:type="auto"/>
          </w:tcPr>
          <w:p w14:paraId="32D5144E"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378D4FF"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r>
      <w:tr w:rsidR="00806D4F" w:rsidRPr="005437FF" w14:paraId="0B3DB6BD" w14:textId="77777777" w:rsidTr="00806D4F">
        <w:tc>
          <w:tcPr>
            <w:cnfStyle w:val="001000000000" w:firstRow="0" w:lastRow="0" w:firstColumn="1" w:lastColumn="0" w:oddVBand="0" w:evenVBand="0" w:oddHBand="0" w:evenHBand="0" w:firstRowFirstColumn="0" w:firstRowLastColumn="0" w:lastRowFirstColumn="0" w:lastRowLastColumn="0"/>
            <w:tcW w:w="0" w:type="auto"/>
          </w:tcPr>
          <w:p w14:paraId="57804B41" w14:textId="77777777" w:rsidR="00806D4F" w:rsidRPr="00A03421" w:rsidRDefault="00806D4F" w:rsidP="00806D4F">
            <w:pPr>
              <w:rPr>
                <w:b w:val="0"/>
                <w:sz w:val="20"/>
                <w:szCs w:val="20"/>
                <w:lang w:val="en-US"/>
              </w:rPr>
            </w:pPr>
            <w:r w:rsidRPr="00A03421">
              <w:rPr>
                <w:b w:val="0"/>
                <w:sz w:val="20"/>
                <w:szCs w:val="20"/>
                <w:u w:val="single"/>
                <w:lang w:val="en-US"/>
              </w:rPr>
              <w:t>Symptom screening:</w:t>
            </w:r>
            <w:r w:rsidRPr="00A03421">
              <w:rPr>
                <w:b w:val="0"/>
                <w:sz w:val="20"/>
                <w:szCs w:val="20"/>
                <w:lang w:val="en-US"/>
              </w:rPr>
              <w:t xml:space="preserve">    </w:t>
            </w:r>
          </w:p>
          <w:p w14:paraId="6FD3ECEE" w14:textId="77777777" w:rsidR="00806D4F" w:rsidRPr="00A46483" w:rsidRDefault="00806D4F" w:rsidP="00806D4F">
            <w:pPr>
              <w:pStyle w:val="ListParagraph"/>
              <w:numPr>
                <w:ilvl w:val="0"/>
                <w:numId w:val="25"/>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 xml:space="preserve">a risk that patients unintentionally skip one of the three symptom screening pages if they double-clicked the screen. </w:t>
            </w:r>
          </w:p>
        </w:tc>
        <w:tc>
          <w:tcPr>
            <w:tcW w:w="0" w:type="auto"/>
          </w:tcPr>
          <w:p w14:paraId="20D52F82"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078BA94E" w14:textId="1DD8CA4A"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sz w:val="20"/>
                <w:szCs w:val="20"/>
                <w:lang w:val="en-US"/>
              </w:rPr>
              <w:t xml:space="preserve">One patient, who had pain, had not marked pain: </w:t>
            </w:r>
            <w:r>
              <w:rPr>
                <w:sz w:val="20"/>
                <w:szCs w:val="20"/>
                <w:lang w:val="en-US"/>
              </w:rPr>
              <w:t>“</w:t>
            </w:r>
            <w:r w:rsidRPr="00A03421">
              <w:rPr>
                <w:i/>
                <w:sz w:val="20"/>
                <w:szCs w:val="20"/>
                <w:lang w:val="en-US"/>
              </w:rPr>
              <w:t xml:space="preserve">were there any questions about pain then?” </w:t>
            </w:r>
          </w:p>
        </w:tc>
        <w:tc>
          <w:tcPr>
            <w:tcW w:w="0" w:type="auto"/>
          </w:tcPr>
          <w:p w14:paraId="6CEB387D"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311845E2" w14:textId="4666B2EE"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Resolution: Patient must either mark one or more symptoms, or tick of “neither of these”</w:t>
            </w:r>
          </w:p>
        </w:tc>
      </w:tr>
      <w:tr w:rsidR="00806D4F" w:rsidRPr="00BA2205" w14:paraId="0D91E3CA"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9816A6" w14:textId="77777777" w:rsidR="00806D4F" w:rsidRPr="00A03421" w:rsidRDefault="00806D4F" w:rsidP="00806D4F">
            <w:pPr>
              <w:rPr>
                <w:sz w:val="20"/>
                <w:szCs w:val="20"/>
                <w:lang w:val="en-US"/>
              </w:rPr>
            </w:pPr>
            <w:r w:rsidRPr="00A03421">
              <w:rPr>
                <w:sz w:val="20"/>
                <w:szCs w:val="20"/>
                <w:lang w:val="en-US"/>
              </w:rPr>
              <w:t>Workflow</w:t>
            </w:r>
          </w:p>
        </w:tc>
        <w:tc>
          <w:tcPr>
            <w:tcW w:w="0" w:type="auto"/>
          </w:tcPr>
          <w:p w14:paraId="3AA9BBAA"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0" w:type="auto"/>
          </w:tcPr>
          <w:p w14:paraId="1C914F0A"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806D4F" w:rsidRPr="005437FF" w14:paraId="4B8A4BB4" w14:textId="77777777" w:rsidTr="00806D4F">
        <w:tc>
          <w:tcPr>
            <w:cnfStyle w:val="001000000000" w:firstRow="0" w:lastRow="0" w:firstColumn="1" w:lastColumn="0" w:oddVBand="0" w:evenVBand="0" w:oddHBand="0" w:evenHBand="0" w:firstRowFirstColumn="0" w:firstRowLastColumn="0" w:lastRowFirstColumn="0" w:lastRowLastColumn="0"/>
            <w:tcW w:w="0" w:type="auto"/>
          </w:tcPr>
          <w:p w14:paraId="30DC75DB" w14:textId="77777777" w:rsidR="00806D4F" w:rsidRPr="00A03421" w:rsidRDefault="00806D4F" w:rsidP="00806D4F">
            <w:pPr>
              <w:rPr>
                <w:b w:val="0"/>
                <w:sz w:val="20"/>
                <w:szCs w:val="20"/>
                <w:u w:val="single"/>
                <w:lang w:val="en-US"/>
              </w:rPr>
            </w:pPr>
            <w:r w:rsidRPr="00A03421">
              <w:rPr>
                <w:b w:val="0"/>
                <w:sz w:val="20"/>
                <w:szCs w:val="20"/>
                <w:u w:val="single"/>
                <w:lang w:val="en-US"/>
              </w:rPr>
              <w:t>Pain assessment:</w:t>
            </w:r>
          </w:p>
          <w:p w14:paraId="14A21240" w14:textId="77777777" w:rsidR="00806D4F" w:rsidRPr="00A46483" w:rsidRDefault="00806D4F" w:rsidP="00806D4F">
            <w:pPr>
              <w:pStyle w:val="ListParagraph"/>
              <w:numPr>
                <w:ilvl w:val="0"/>
                <w:numId w:val="26"/>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lastRenderedPageBreak/>
              <w:t>difficulty understanding the term “breakthrough pain”</w:t>
            </w:r>
          </w:p>
          <w:p w14:paraId="28A2E3DD" w14:textId="77777777" w:rsidR="00806D4F" w:rsidRPr="00577D98" w:rsidRDefault="00806D4F" w:rsidP="00806D4F">
            <w:pPr>
              <w:pStyle w:val="ListParagraph"/>
              <w:ind w:left="360"/>
              <w:rPr>
                <w:rFonts w:ascii="Times New Roman" w:hAnsi="Times New Roman" w:cs="Times New Roman"/>
                <w:b w:val="0"/>
                <w:sz w:val="20"/>
                <w:szCs w:val="20"/>
                <w:u w:val="single"/>
                <w:lang w:val="en-US"/>
              </w:rPr>
            </w:pPr>
          </w:p>
          <w:p w14:paraId="38513263" w14:textId="77777777" w:rsidR="0030702C" w:rsidRDefault="0030702C" w:rsidP="00806D4F">
            <w:pPr>
              <w:rPr>
                <w:b w:val="0"/>
                <w:sz w:val="20"/>
                <w:szCs w:val="20"/>
                <w:u w:val="single"/>
                <w:lang w:val="en-US"/>
              </w:rPr>
            </w:pPr>
          </w:p>
          <w:p w14:paraId="511072D3" w14:textId="38B9507A" w:rsidR="00806D4F" w:rsidRPr="00A03421" w:rsidRDefault="00806D4F" w:rsidP="00806D4F">
            <w:pPr>
              <w:rPr>
                <w:b w:val="0"/>
                <w:sz w:val="20"/>
                <w:szCs w:val="20"/>
                <w:u w:val="single"/>
                <w:lang w:val="en-US"/>
              </w:rPr>
            </w:pPr>
            <w:r w:rsidRPr="00A03421">
              <w:rPr>
                <w:b w:val="0"/>
                <w:sz w:val="20"/>
                <w:szCs w:val="20"/>
                <w:u w:val="single"/>
                <w:lang w:val="en-US"/>
              </w:rPr>
              <w:t>Pain body map</w:t>
            </w:r>
          </w:p>
          <w:p w14:paraId="7F11FC30" w14:textId="77777777" w:rsidR="00806D4F" w:rsidRPr="00A46483" w:rsidRDefault="00806D4F" w:rsidP="00806D4F">
            <w:pPr>
              <w:pStyle w:val="ListParagraph"/>
              <w:numPr>
                <w:ilvl w:val="0"/>
                <w:numId w:val="27"/>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patients wanted to mark multiple pain locations on the same body map</w:t>
            </w:r>
          </w:p>
        </w:tc>
        <w:tc>
          <w:tcPr>
            <w:tcW w:w="0" w:type="auto"/>
          </w:tcPr>
          <w:p w14:paraId="5937153B"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01704861" w14:textId="1AB6285C"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i/>
                <w:sz w:val="20"/>
                <w:szCs w:val="20"/>
                <w:lang w:val="en-US"/>
              </w:rPr>
              <w:lastRenderedPageBreak/>
              <w:t xml:space="preserve">“How intense is the breakthrough pain? But didn`t I have this question already?” </w:t>
            </w:r>
          </w:p>
          <w:p w14:paraId="4B956D8E"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3E98C2E5"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05799620" w14:textId="72CA5F48" w:rsidR="00806D4F"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58B65167" w14:textId="77777777" w:rsidR="0030702C" w:rsidRPr="00A03421" w:rsidRDefault="0030702C"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1D358A73" w14:textId="77777777" w:rsidR="002D0E24" w:rsidRDefault="002D0E24"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4802D7CD" w14:textId="08D2E205"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r w:rsidRPr="00A03421">
              <w:rPr>
                <w:i/>
                <w:sz w:val="20"/>
                <w:szCs w:val="20"/>
                <w:lang w:val="en-US"/>
              </w:rPr>
              <w:t>“If I marked two locations, the first one disappeared”</w:t>
            </w:r>
          </w:p>
        </w:tc>
        <w:tc>
          <w:tcPr>
            <w:tcW w:w="0" w:type="auto"/>
          </w:tcPr>
          <w:p w14:paraId="797C048B" w14:textId="77777777" w:rsidR="0030702C" w:rsidRDefault="0030702C"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7C891380" w14:textId="0A8DB596"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 xml:space="preserve">Suggestion: Make the pain assessment less complicated. Simplify questions </w:t>
            </w:r>
            <w:r w:rsidRPr="00A03421">
              <w:rPr>
                <w:sz w:val="20"/>
                <w:szCs w:val="20"/>
                <w:lang w:val="en-US"/>
              </w:rPr>
              <w:lastRenderedPageBreak/>
              <w:t>regarding breakthrough pain. Reformulate to make distinction between worst pain intensity and breakthrough pain intensity clear.</w:t>
            </w:r>
          </w:p>
          <w:p w14:paraId="31BE0CA3"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8F57F70" w14:textId="77777777" w:rsidR="00E9752B" w:rsidRDefault="00E9752B"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0AA3513" w14:textId="77777777" w:rsidR="00E9752B" w:rsidRDefault="00E9752B"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5F9C037B" w14:textId="77777777" w:rsidR="002D0E24" w:rsidRDefault="002D0E24"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0C524769" w14:textId="1A5C3CFA"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Suggestion: make it possible to mark several locations on the same body map</w:t>
            </w:r>
          </w:p>
        </w:tc>
      </w:tr>
      <w:tr w:rsidR="00806D4F" w:rsidRPr="00DC0F9E" w14:paraId="5C63F3A3"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8719F3" w14:textId="77777777" w:rsidR="00806D4F" w:rsidRPr="00A03421" w:rsidRDefault="00806D4F" w:rsidP="00806D4F">
            <w:pPr>
              <w:rPr>
                <w:sz w:val="20"/>
                <w:szCs w:val="20"/>
                <w:lang w:val="en-US"/>
              </w:rPr>
            </w:pPr>
            <w:r w:rsidRPr="00A03421">
              <w:rPr>
                <w:sz w:val="20"/>
                <w:szCs w:val="20"/>
                <w:lang w:val="en-US"/>
              </w:rPr>
              <w:lastRenderedPageBreak/>
              <w:t>Navigation</w:t>
            </w:r>
          </w:p>
        </w:tc>
        <w:tc>
          <w:tcPr>
            <w:tcW w:w="0" w:type="auto"/>
          </w:tcPr>
          <w:p w14:paraId="40FB45C9"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0" w:type="auto"/>
          </w:tcPr>
          <w:p w14:paraId="02B106F1" w14:textId="77777777" w:rsidR="00806D4F" w:rsidRPr="00A03421"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806D4F" w:rsidRPr="005437FF" w14:paraId="1AA17814" w14:textId="77777777" w:rsidTr="00806D4F">
        <w:tc>
          <w:tcPr>
            <w:cnfStyle w:val="001000000000" w:firstRow="0" w:lastRow="0" w:firstColumn="1" w:lastColumn="0" w:oddVBand="0" w:evenVBand="0" w:oddHBand="0" w:evenHBand="0" w:firstRowFirstColumn="0" w:firstRowLastColumn="0" w:lastRowFirstColumn="0" w:lastRowLastColumn="0"/>
            <w:tcW w:w="0" w:type="auto"/>
          </w:tcPr>
          <w:p w14:paraId="018694E1" w14:textId="77777777" w:rsidR="00806D4F" w:rsidRPr="00A03421" w:rsidRDefault="00806D4F" w:rsidP="00806D4F">
            <w:pPr>
              <w:rPr>
                <w:b w:val="0"/>
                <w:sz w:val="20"/>
                <w:szCs w:val="20"/>
                <w:u w:val="single"/>
                <w:lang w:val="en-US"/>
              </w:rPr>
            </w:pPr>
            <w:r w:rsidRPr="00A03421">
              <w:rPr>
                <w:b w:val="0"/>
                <w:sz w:val="20"/>
                <w:szCs w:val="20"/>
                <w:u w:val="single"/>
                <w:lang w:val="en-US"/>
              </w:rPr>
              <w:t>Problems with the touch screen not responding to the patients’ taps:</w:t>
            </w:r>
          </w:p>
          <w:p w14:paraId="230A2BFF" w14:textId="77777777" w:rsidR="00806D4F" w:rsidRPr="00A46483" w:rsidRDefault="00806D4F" w:rsidP="00806D4F">
            <w:pPr>
              <w:pStyle w:val="ListParagraph"/>
              <w:numPr>
                <w:ilvl w:val="0"/>
                <w:numId w:val="28"/>
              </w:numPr>
              <w:rPr>
                <w:rFonts w:ascii="Times New Roman" w:hAnsi="Times New Roman" w:cs="Times New Roman"/>
                <w:b w:val="0"/>
                <w:sz w:val="20"/>
                <w:szCs w:val="20"/>
                <w:lang w:val="en-US"/>
              </w:rPr>
            </w:pPr>
            <w:r w:rsidRPr="00A46483">
              <w:rPr>
                <w:rFonts w:ascii="Times New Roman" w:hAnsi="Times New Roman" w:cs="Times New Roman"/>
                <w:b w:val="0"/>
                <w:sz w:val="20"/>
                <w:szCs w:val="20"/>
                <w:lang w:val="en-US"/>
              </w:rPr>
              <w:t>due to wrong technique</w:t>
            </w:r>
          </w:p>
          <w:p w14:paraId="58468837" w14:textId="77777777" w:rsidR="00806D4F" w:rsidRPr="00A03421" w:rsidRDefault="00806D4F" w:rsidP="00806D4F">
            <w:pPr>
              <w:rPr>
                <w:b w:val="0"/>
                <w:sz w:val="20"/>
                <w:szCs w:val="20"/>
                <w:lang w:val="en-US"/>
              </w:rPr>
            </w:pPr>
          </w:p>
        </w:tc>
        <w:tc>
          <w:tcPr>
            <w:tcW w:w="0" w:type="auto"/>
          </w:tcPr>
          <w:p w14:paraId="24E47C43" w14:textId="77777777" w:rsidR="00806D4F"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6C7FE310" w14:textId="77777777" w:rsidR="00806D4F"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0136DD05" w14:textId="77777777" w:rsidR="00806D4F" w:rsidRDefault="00806D4F" w:rsidP="00806D4F">
            <w:pPr>
              <w:cnfStyle w:val="000000000000" w:firstRow="0" w:lastRow="0" w:firstColumn="0" w:lastColumn="0" w:oddVBand="0" w:evenVBand="0" w:oddHBand="0" w:evenHBand="0" w:firstRowFirstColumn="0" w:firstRowLastColumn="0" w:lastRowFirstColumn="0" w:lastRowLastColumn="0"/>
              <w:rPr>
                <w:i/>
                <w:sz w:val="20"/>
                <w:szCs w:val="20"/>
                <w:lang w:val="en-US"/>
              </w:rPr>
            </w:pPr>
          </w:p>
          <w:p w14:paraId="30C9B433"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i/>
                <w:sz w:val="20"/>
                <w:szCs w:val="20"/>
                <w:lang w:val="en-US"/>
              </w:rPr>
              <w:t>“I have to use my fingers, not the stylus. There you see. How could I have used it at home, it’s impossible”</w:t>
            </w:r>
          </w:p>
        </w:tc>
        <w:tc>
          <w:tcPr>
            <w:tcW w:w="0" w:type="auto"/>
          </w:tcPr>
          <w:p w14:paraId="4512E8E3"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017D2213"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3890E75A" w14:textId="77777777" w:rsidR="00806D4F"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2A08473B" w14:textId="77777777" w:rsidR="00806D4F" w:rsidRPr="00A03421"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A03421">
              <w:rPr>
                <w:sz w:val="20"/>
                <w:szCs w:val="20"/>
                <w:lang w:val="en-US"/>
              </w:rPr>
              <w:t xml:space="preserve">Resolution: </w:t>
            </w:r>
            <w:r>
              <w:rPr>
                <w:sz w:val="20"/>
                <w:szCs w:val="20"/>
                <w:lang w:val="en-US"/>
              </w:rPr>
              <w:t>U</w:t>
            </w:r>
            <w:r w:rsidRPr="00A03421">
              <w:rPr>
                <w:sz w:val="20"/>
                <w:szCs w:val="20"/>
                <w:lang w:val="en-US"/>
              </w:rPr>
              <w:t>se a stylus</w:t>
            </w:r>
            <w:r>
              <w:rPr>
                <w:sz w:val="20"/>
                <w:szCs w:val="20"/>
                <w:lang w:val="en-US"/>
              </w:rPr>
              <w:t xml:space="preserve"> of high quality, and </w:t>
            </w:r>
            <w:r w:rsidRPr="00A03421">
              <w:rPr>
                <w:sz w:val="20"/>
                <w:szCs w:val="20"/>
                <w:lang w:val="en-US"/>
              </w:rPr>
              <w:t xml:space="preserve">spend more time on instructions and training for unexperienced tablet-users </w:t>
            </w:r>
          </w:p>
        </w:tc>
      </w:tr>
    </w:tbl>
    <w:p w14:paraId="3F886258" w14:textId="2882DF37" w:rsidR="00806D4F" w:rsidRDefault="00ED5A05" w:rsidP="00806D4F">
      <w:pPr>
        <w:rPr>
          <w:sz w:val="20"/>
          <w:szCs w:val="20"/>
          <w:lang w:val="en-US"/>
        </w:rPr>
      </w:pPr>
      <w:r>
        <w:rPr>
          <w:sz w:val="20"/>
          <w:szCs w:val="20"/>
          <w:vertAlign w:val="superscript"/>
          <w:lang w:val="en-US"/>
        </w:rPr>
        <w:t>1</w:t>
      </w:r>
      <w:r w:rsidR="00806D4F" w:rsidRPr="00A87725">
        <w:rPr>
          <w:sz w:val="20"/>
          <w:szCs w:val="20"/>
          <w:lang w:val="en-US"/>
        </w:rPr>
        <w:t>Resolution means that there has been a change in the program to solve the usability issue. Suggestion means that the issue is not resolved.</w:t>
      </w:r>
    </w:p>
    <w:p w14:paraId="6E31A3F5" w14:textId="0EFDC6A8" w:rsidR="00806D4F" w:rsidRDefault="00806D4F" w:rsidP="00806D4F">
      <w:pPr>
        <w:rPr>
          <w:sz w:val="20"/>
          <w:szCs w:val="20"/>
          <w:lang w:val="en-US"/>
        </w:rPr>
      </w:pPr>
    </w:p>
    <w:p w14:paraId="05F6B8D4" w14:textId="77777777" w:rsidR="00806D4F" w:rsidRDefault="00806D4F" w:rsidP="00806D4F">
      <w:pPr>
        <w:rPr>
          <w:sz w:val="20"/>
          <w:szCs w:val="20"/>
          <w:lang w:val="en-US"/>
        </w:rPr>
      </w:pPr>
    </w:p>
    <w:p w14:paraId="58F643FB" w14:textId="77777777" w:rsidR="00806D4F" w:rsidRDefault="00806D4F" w:rsidP="00806D4F">
      <w:pPr>
        <w:rPr>
          <w:sz w:val="20"/>
          <w:szCs w:val="20"/>
          <w:lang w:val="en-US"/>
        </w:rPr>
      </w:pPr>
    </w:p>
    <w:p w14:paraId="6D020554" w14:textId="77777777" w:rsidR="00806D4F" w:rsidRPr="005B14A7" w:rsidRDefault="00806D4F" w:rsidP="00806D4F">
      <w:pPr>
        <w:rPr>
          <w:b/>
          <w:sz w:val="20"/>
          <w:szCs w:val="20"/>
          <w:lang w:val="en-US"/>
        </w:rPr>
      </w:pPr>
      <w:r w:rsidRPr="005B14A7">
        <w:rPr>
          <w:b/>
          <w:sz w:val="20"/>
          <w:szCs w:val="20"/>
          <w:lang w:val="en-US"/>
        </w:rPr>
        <w:t xml:space="preserve">Table 4: Usability issues graded at level 3 (severe) in </w:t>
      </w:r>
      <w:r w:rsidRPr="005B14A7">
        <w:rPr>
          <w:b/>
          <w:i/>
          <w:sz w:val="20"/>
          <w:szCs w:val="20"/>
          <w:lang w:val="en-US"/>
        </w:rPr>
        <w:t>Eir- Doctor</w:t>
      </w:r>
      <w:r w:rsidRPr="005B14A7">
        <w:rPr>
          <w:b/>
          <w:sz w:val="20"/>
          <w:szCs w:val="20"/>
          <w:lang w:val="en-US"/>
        </w:rPr>
        <w:t xml:space="preserve">  </w:t>
      </w:r>
    </w:p>
    <w:p w14:paraId="01936267" w14:textId="77777777" w:rsidR="00806D4F" w:rsidRPr="005B14A7" w:rsidRDefault="00806D4F" w:rsidP="00806D4F">
      <w:pPr>
        <w:rPr>
          <w:b/>
          <w:sz w:val="20"/>
          <w:szCs w:val="20"/>
          <w:lang w:val="en-US"/>
        </w:rPr>
      </w:pPr>
      <w:r w:rsidRPr="005B14A7">
        <w:rPr>
          <w:b/>
          <w:sz w:val="20"/>
          <w:szCs w:val="20"/>
          <w:lang w:val="en-US"/>
        </w:rPr>
        <w:t xml:space="preserve">           </w:t>
      </w:r>
    </w:p>
    <w:tbl>
      <w:tblPr>
        <w:tblStyle w:val="Enkeltabell21"/>
        <w:tblW w:w="9498" w:type="dxa"/>
        <w:tblLook w:val="04A0" w:firstRow="1" w:lastRow="0" w:firstColumn="1" w:lastColumn="0" w:noHBand="0" w:noVBand="1"/>
      </w:tblPr>
      <w:tblGrid>
        <w:gridCol w:w="2552"/>
        <w:gridCol w:w="2977"/>
        <w:gridCol w:w="3969"/>
      </w:tblGrid>
      <w:tr w:rsidR="00806D4F" w:rsidRPr="005B14A7" w14:paraId="768484E7" w14:textId="77777777" w:rsidTr="00806D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E32B8B3" w14:textId="77777777" w:rsidR="00806D4F" w:rsidRPr="005B14A7" w:rsidRDefault="00806D4F" w:rsidP="00806D4F">
            <w:pPr>
              <w:rPr>
                <w:sz w:val="20"/>
                <w:szCs w:val="20"/>
              </w:rPr>
            </w:pPr>
            <w:r w:rsidRPr="005B14A7">
              <w:rPr>
                <w:sz w:val="20"/>
                <w:szCs w:val="20"/>
                <w:lang w:val="en-US"/>
              </w:rPr>
              <w:t xml:space="preserve">Usability </w:t>
            </w:r>
            <w:r w:rsidRPr="005B14A7">
              <w:rPr>
                <w:sz w:val="20"/>
                <w:szCs w:val="20"/>
                <w:lang w:val="en-GB"/>
              </w:rPr>
              <w:t>issues</w:t>
            </w:r>
          </w:p>
        </w:tc>
        <w:tc>
          <w:tcPr>
            <w:tcW w:w="2977" w:type="dxa"/>
          </w:tcPr>
          <w:p w14:paraId="4AE4761B" w14:textId="77777777" w:rsidR="00806D4F" w:rsidRPr="005B14A7" w:rsidRDefault="00806D4F" w:rsidP="00806D4F">
            <w:pPr>
              <w:cnfStyle w:val="100000000000" w:firstRow="1" w:lastRow="0" w:firstColumn="0" w:lastColumn="0" w:oddVBand="0" w:evenVBand="0" w:oddHBand="0" w:evenHBand="0" w:firstRowFirstColumn="0" w:firstRowLastColumn="0" w:lastRowFirstColumn="0" w:lastRowLastColumn="0"/>
              <w:rPr>
                <w:sz w:val="20"/>
                <w:szCs w:val="20"/>
              </w:rPr>
            </w:pPr>
            <w:r w:rsidRPr="005B14A7">
              <w:rPr>
                <w:sz w:val="20"/>
                <w:szCs w:val="20"/>
                <w:lang w:val="en-GB"/>
              </w:rPr>
              <w:t>Observation</w:t>
            </w:r>
          </w:p>
        </w:tc>
        <w:tc>
          <w:tcPr>
            <w:tcW w:w="3969" w:type="dxa"/>
          </w:tcPr>
          <w:p w14:paraId="3993CF4D" w14:textId="44B36E0C" w:rsidR="00806D4F" w:rsidRPr="005B14A7" w:rsidRDefault="00806D4F" w:rsidP="00806D4F">
            <w:pP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5B14A7">
              <w:rPr>
                <w:sz w:val="20"/>
                <w:szCs w:val="20"/>
              </w:rPr>
              <w:t>Resolution/</w:t>
            </w:r>
            <w:r w:rsidRPr="005B14A7">
              <w:rPr>
                <w:sz w:val="20"/>
                <w:szCs w:val="20"/>
                <w:lang w:val="en-GB"/>
              </w:rPr>
              <w:t>suggestion</w:t>
            </w:r>
            <w:r w:rsidR="00ED5A05" w:rsidRPr="005B14A7">
              <w:rPr>
                <w:sz w:val="20"/>
                <w:szCs w:val="20"/>
                <w:vertAlign w:val="superscript"/>
              </w:rPr>
              <w:t>1</w:t>
            </w:r>
          </w:p>
        </w:tc>
      </w:tr>
      <w:tr w:rsidR="00806D4F" w:rsidRPr="005B14A7" w14:paraId="3B5E7736"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4EB7A24" w14:textId="77777777" w:rsidR="00806D4F" w:rsidRPr="005B14A7" w:rsidRDefault="00806D4F" w:rsidP="00806D4F">
            <w:pPr>
              <w:rPr>
                <w:sz w:val="20"/>
                <w:szCs w:val="20"/>
              </w:rPr>
            </w:pPr>
            <w:r w:rsidRPr="005B14A7">
              <w:rPr>
                <w:sz w:val="20"/>
                <w:szCs w:val="20"/>
                <w:lang w:val="en-GB"/>
              </w:rPr>
              <w:t>Workflow</w:t>
            </w:r>
          </w:p>
        </w:tc>
        <w:tc>
          <w:tcPr>
            <w:tcW w:w="2977" w:type="dxa"/>
          </w:tcPr>
          <w:p w14:paraId="68B9AA64" w14:textId="77777777" w:rsidR="00806D4F" w:rsidRPr="005B14A7"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c>
          <w:tcPr>
            <w:tcW w:w="3969" w:type="dxa"/>
          </w:tcPr>
          <w:p w14:paraId="35CAAD13" w14:textId="77777777" w:rsidR="00806D4F" w:rsidRPr="005B14A7"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r>
      <w:tr w:rsidR="00806D4F" w:rsidRPr="005437FF" w14:paraId="7388D7A9" w14:textId="77777777" w:rsidTr="00806D4F">
        <w:tc>
          <w:tcPr>
            <w:cnfStyle w:val="001000000000" w:firstRow="0" w:lastRow="0" w:firstColumn="1" w:lastColumn="0" w:oddVBand="0" w:evenVBand="0" w:oddHBand="0" w:evenHBand="0" w:firstRowFirstColumn="0" w:firstRowLastColumn="0" w:lastRowFirstColumn="0" w:lastRowLastColumn="0"/>
            <w:tcW w:w="2552" w:type="dxa"/>
          </w:tcPr>
          <w:p w14:paraId="32102D22" w14:textId="77777777" w:rsidR="00806D4F" w:rsidRPr="00E33B35" w:rsidRDefault="00806D4F" w:rsidP="00806D4F">
            <w:pPr>
              <w:rPr>
                <w:b w:val="0"/>
                <w:sz w:val="20"/>
                <w:szCs w:val="20"/>
                <w:lang w:val="en-US"/>
              </w:rPr>
            </w:pPr>
            <w:r w:rsidRPr="00E33B35">
              <w:rPr>
                <w:b w:val="0"/>
                <w:sz w:val="20"/>
                <w:szCs w:val="20"/>
                <w:u w:val="single"/>
                <w:lang w:val="en-US"/>
              </w:rPr>
              <w:t>In case of incorrect patient login</w:t>
            </w:r>
            <w:r w:rsidRPr="00E33B35">
              <w:rPr>
                <w:b w:val="0"/>
                <w:sz w:val="20"/>
                <w:szCs w:val="20"/>
                <w:lang w:val="en-US"/>
              </w:rPr>
              <w:t xml:space="preserve">: </w:t>
            </w:r>
          </w:p>
          <w:p w14:paraId="31A03503" w14:textId="77777777" w:rsidR="00806D4F" w:rsidRPr="00E33B35" w:rsidRDefault="00806D4F" w:rsidP="00806D4F">
            <w:pPr>
              <w:rPr>
                <w:b w:val="0"/>
                <w:sz w:val="20"/>
                <w:szCs w:val="20"/>
                <w:lang w:val="en-US"/>
              </w:rPr>
            </w:pPr>
            <w:r>
              <w:rPr>
                <w:b w:val="0"/>
                <w:sz w:val="20"/>
                <w:szCs w:val="20"/>
                <w:lang w:val="en-US"/>
              </w:rPr>
              <w:t>A</w:t>
            </w:r>
            <w:r w:rsidRPr="00E33B35">
              <w:rPr>
                <w:b w:val="0"/>
                <w:sz w:val="20"/>
                <w:szCs w:val="20"/>
                <w:lang w:val="en-US"/>
              </w:rPr>
              <w:t>ll symptom scores are set to 0, and the last registration is not visible</w:t>
            </w:r>
          </w:p>
          <w:p w14:paraId="315753B6" w14:textId="07A699ED" w:rsidR="00806D4F" w:rsidRPr="00E33B35" w:rsidRDefault="00806D4F" w:rsidP="00806D4F">
            <w:pPr>
              <w:rPr>
                <w:b w:val="0"/>
                <w:sz w:val="20"/>
                <w:szCs w:val="20"/>
                <w:u w:val="single"/>
                <w:lang w:val="en-US"/>
              </w:rPr>
            </w:pPr>
            <w:r w:rsidRPr="00E33B35">
              <w:rPr>
                <w:b w:val="0"/>
                <w:sz w:val="20"/>
                <w:szCs w:val="20"/>
                <w:u w:val="single"/>
                <w:lang w:val="en-US"/>
              </w:rPr>
              <w:t>Previous pain body map not available</w:t>
            </w:r>
          </w:p>
          <w:p w14:paraId="7E333F89" w14:textId="77777777" w:rsidR="00806D4F" w:rsidRPr="00E33B35" w:rsidRDefault="00806D4F" w:rsidP="00806D4F">
            <w:pPr>
              <w:rPr>
                <w:sz w:val="20"/>
                <w:szCs w:val="20"/>
                <w:lang w:val="en-US"/>
              </w:rPr>
            </w:pPr>
          </w:p>
          <w:p w14:paraId="0F19637B" w14:textId="77777777" w:rsidR="00806D4F" w:rsidRPr="00E33B35" w:rsidRDefault="00806D4F" w:rsidP="00806D4F">
            <w:pPr>
              <w:rPr>
                <w:sz w:val="20"/>
                <w:szCs w:val="20"/>
                <w:lang w:val="en-US"/>
              </w:rPr>
            </w:pPr>
          </w:p>
        </w:tc>
        <w:tc>
          <w:tcPr>
            <w:tcW w:w="2977" w:type="dxa"/>
          </w:tcPr>
          <w:p w14:paraId="5C0A3123" w14:textId="5609386E"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Patients made multiple attempts to login. The last registration is set to 0, and the time curve is incorrect</w:t>
            </w:r>
          </w:p>
          <w:p w14:paraId="0E0BE22F"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E370249" w14:textId="7CA13466"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 xml:space="preserve">Physicians wanted to have access to the </w:t>
            </w:r>
            <w:r>
              <w:rPr>
                <w:sz w:val="20"/>
                <w:szCs w:val="20"/>
                <w:lang w:val="en-US"/>
              </w:rPr>
              <w:t>p</w:t>
            </w:r>
            <w:r w:rsidRPr="00E33B35">
              <w:rPr>
                <w:sz w:val="20"/>
                <w:szCs w:val="20"/>
                <w:lang w:val="en-US"/>
              </w:rPr>
              <w:t xml:space="preserve">atients´ previous pain registration                                                                           </w:t>
            </w:r>
          </w:p>
        </w:tc>
        <w:tc>
          <w:tcPr>
            <w:tcW w:w="3969" w:type="dxa"/>
          </w:tcPr>
          <w:p w14:paraId="2F5F8E40" w14:textId="2E54411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Suggestion: Possibility to click on the last registration to get the correct symptom presentation, or that an incomplete completion is not registered</w:t>
            </w:r>
          </w:p>
          <w:p w14:paraId="7FE0FE05"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7DA00C3C" w14:textId="65A1FE51"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 xml:space="preserve">Suggestion: Permit access to </w:t>
            </w:r>
            <w:r>
              <w:rPr>
                <w:sz w:val="20"/>
                <w:szCs w:val="20"/>
                <w:lang w:val="en-US"/>
              </w:rPr>
              <w:t xml:space="preserve">all information in </w:t>
            </w:r>
            <w:r w:rsidRPr="00E33B35">
              <w:rPr>
                <w:sz w:val="20"/>
                <w:szCs w:val="20"/>
                <w:lang w:val="en-US"/>
              </w:rPr>
              <w:t>previous registrations by clicking on the date of interest</w:t>
            </w:r>
          </w:p>
          <w:p w14:paraId="00024E77"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tc>
      </w:tr>
      <w:tr w:rsidR="00806D4F" w14:paraId="5DE6CE72"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3C66395" w14:textId="77777777" w:rsidR="00806D4F" w:rsidRPr="00E33B35" w:rsidRDefault="00806D4F" w:rsidP="00806D4F">
            <w:pPr>
              <w:rPr>
                <w:sz w:val="20"/>
                <w:szCs w:val="20"/>
              </w:rPr>
            </w:pPr>
            <w:r w:rsidRPr="00E33B35">
              <w:rPr>
                <w:sz w:val="20"/>
                <w:szCs w:val="20"/>
              </w:rPr>
              <w:t>Understandability</w:t>
            </w:r>
          </w:p>
        </w:tc>
        <w:tc>
          <w:tcPr>
            <w:tcW w:w="2977" w:type="dxa"/>
          </w:tcPr>
          <w:p w14:paraId="4CE73633" w14:textId="77777777" w:rsidR="00806D4F" w:rsidRPr="00E33B35"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c>
          <w:tcPr>
            <w:tcW w:w="3969" w:type="dxa"/>
          </w:tcPr>
          <w:p w14:paraId="5D173205" w14:textId="77777777" w:rsidR="00806D4F" w:rsidRPr="00E33B35" w:rsidRDefault="00806D4F" w:rsidP="00806D4F">
            <w:pPr>
              <w:cnfStyle w:val="000000100000" w:firstRow="0" w:lastRow="0" w:firstColumn="0" w:lastColumn="0" w:oddVBand="0" w:evenVBand="0" w:oddHBand="1" w:evenHBand="0" w:firstRowFirstColumn="0" w:firstRowLastColumn="0" w:lastRowFirstColumn="0" w:lastRowLastColumn="0"/>
              <w:rPr>
                <w:sz w:val="20"/>
                <w:szCs w:val="20"/>
              </w:rPr>
            </w:pPr>
          </w:p>
        </w:tc>
      </w:tr>
      <w:tr w:rsidR="00806D4F" w:rsidRPr="005437FF" w14:paraId="0FAA83F5" w14:textId="77777777" w:rsidTr="00806D4F">
        <w:tc>
          <w:tcPr>
            <w:cnfStyle w:val="001000000000" w:firstRow="0" w:lastRow="0" w:firstColumn="1" w:lastColumn="0" w:oddVBand="0" w:evenVBand="0" w:oddHBand="0" w:evenHBand="0" w:firstRowFirstColumn="0" w:firstRowLastColumn="0" w:lastRowFirstColumn="0" w:lastRowLastColumn="0"/>
            <w:tcW w:w="2552" w:type="dxa"/>
          </w:tcPr>
          <w:p w14:paraId="7A8AC314" w14:textId="77777777" w:rsidR="00806D4F" w:rsidRPr="00E33B35" w:rsidRDefault="00806D4F" w:rsidP="00806D4F">
            <w:pPr>
              <w:rPr>
                <w:b w:val="0"/>
                <w:sz w:val="20"/>
                <w:szCs w:val="20"/>
                <w:u w:val="single"/>
              </w:rPr>
            </w:pPr>
            <w:r w:rsidRPr="00661511">
              <w:rPr>
                <w:b w:val="0"/>
                <w:sz w:val="20"/>
                <w:szCs w:val="20"/>
                <w:u w:val="single"/>
                <w:lang w:val="en-GB"/>
              </w:rPr>
              <w:t>Wellbeing</w:t>
            </w:r>
            <w:r w:rsidRPr="00E33B35">
              <w:rPr>
                <w:b w:val="0"/>
                <w:sz w:val="20"/>
                <w:szCs w:val="20"/>
                <w:u w:val="single"/>
              </w:rPr>
              <w:t xml:space="preserve"> NRS 0-10</w:t>
            </w:r>
          </w:p>
        </w:tc>
        <w:tc>
          <w:tcPr>
            <w:tcW w:w="2977" w:type="dxa"/>
          </w:tcPr>
          <w:p w14:paraId="386AC409"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Observed that physician misunderstood the scale (same as for patients)</w:t>
            </w:r>
          </w:p>
          <w:p w14:paraId="72EF6B27"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tc>
        <w:tc>
          <w:tcPr>
            <w:tcW w:w="3969" w:type="dxa"/>
          </w:tcPr>
          <w:p w14:paraId="65EEA7DC"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 xml:space="preserve">Resolution: 0 is </w:t>
            </w:r>
            <w:r>
              <w:rPr>
                <w:sz w:val="20"/>
                <w:szCs w:val="20"/>
                <w:lang w:val="en-US"/>
              </w:rPr>
              <w:t>anchored</w:t>
            </w:r>
            <w:r w:rsidRPr="00E33B35">
              <w:rPr>
                <w:sz w:val="20"/>
                <w:szCs w:val="20"/>
                <w:lang w:val="en-US"/>
              </w:rPr>
              <w:t xml:space="preserve"> by text (0= great)</w:t>
            </w:r>
          </w:p>
        </w:tc>
      </w:tr>
      <w:tr w:rsidR="00806D4F" w:rsidRPr="00BA2205" w14:paraId="40E76252"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B950A19" w14:textId="77777777" w:rsidR="00806D4F" w:rsidRPr="00E33B35" w:rsidRDefault="00806D4F" w:rsidP="00806D4F">
            <w:pPr>
              <w:rPr>
                <w:sz w:val="20"/>
                <w:szCs w:val="20"/>
                <w:lang w:val="en-US"/>
              </w:rPr>
            </w:pPr>
            <w:r w:rsidRPr="00E33B35">
              <w:rPr>
                <w:sz w:val="20"/>
                <w:szCs w:val="20"/>
                <w:lang w:val="en-US"/>
              </w:rPr>
              <w:t>Bugs</w:t>
            </w:r>
          </w:p>
        </w:tc>
        <w:tc>
          <w:tcPr>
            <w:tcW w:w="2977" w:type="dxa"/>
          </w:tcPr>
          <w:p w14:paraId="3FB12E7C" w14:textId="77777777" w:rsidR="00806D4F" w:rsidRPr="00E33B35"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3969" w:type="dxa"/>
          </w:tcPr>
          <w:p w14:paraId="0B5116E1" w14:textId="77777777" w:rsidR="00806D4F" w:rsidRPr="00E33B35"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806D4F" w:rsidRPr="00BA2205" w14:paraId="5A7EB588" w14:textId="77777777" w:rsidTr="00806D4F">
        <w:tc>
          <w:tcPr>
            <w:cnfStyle w:val="001000000000" w:firstRow="0" w:lastRow="0" w:firstColumn="1" w:lastColumn="0" w:oddVBand="0" w:evenVBand="0" w:oddHBand="0" w:evenHBand="0" w:firstRowFirstColumn="0" w:firstRowLastColumn="0" w:lastRowFirstColumn="0" w:lastRowLastColumn="0"/>
            <w:tcW w:w="2552" w:type="dxa"/>
          </w:tcPr>
          <w:p w14:paraId="07B3C08E" w14:textId="77777777" w:rsidR="00806D4F" w:rsidRPr="00E33B35" w:rsidRDefault="00806D4F" w:rsidP="00806D4F">
            <w:pPr>
              <w:rPr>
                <w:b w:val="0"/>
                <w:sz w:val="20"/>
                <w:szCs w:val="20"/>
                <w:u w:val="single"/>
                <w:lang w:val="en-US"/>
              </w:rPr>
            </w:pPr>
            <w:r w:rsidRPr="00E33B35">
              <w:rPr>
                <w:b w:val="0"/>
                <w:sz w:val="20"/>
                <w:szCs w:val="20"/>
                <w:u w:val="single"/>
                <w:lang w:val="en-US"/>
              </w:rPr>
              <w:t>Numbers on pain body map disappear</w:t>
            </w:r>
          </w:p>
          <w:p w14:paraId="15EEB61F" w14:textId="77777777" w:rsidR="00806D4F" w:rsidRPr="00E33B35" w:rsidRDefault="00806D4F" w:rsidP="00806D4F">
            <w:pPr>
              <w:rPr>
                <w:b w:val="0"/>
                <w:sz w:val="20"/>
                <w:szCs w:val="20"/>
                <w:u w:val="single"/>
                <w:lang w:val="en-US"/>
              </w:rPr>
            </w:pPr>
          </w:p>
        </w:tc>
        <w:tc>
          <w:tcPr>
            <w:tcW w:w="2977" w:type="dxa"/>
          </w:tcPr>
          <w:p w14:paraId="01CD6F06"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Pain score not visible in pain body map</w:t>
            </w:r>
          </w:p>
        </w:tc>
        <w:tc>
          <w:tcPr>
            <w:tcW w:w="3969" w:type="dxa"/>
          </w:tcPr>
          <w:p w14:paraId="4128EFA7"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 xml:space="preserve">Resolution: </w:t>
            </w:r>
            <w:r>
              <w:rPr>
                <w:sz w:val="20"/>
                <w:szCs w:val="20"/>
                <w:lang w:val="en-US"/>
              </w:rPr>
              <w:t>M</w:t>
            </w:r>
            <w:r w:rsidRPr="00E33B35">
              <w:rPr>
                <w:sz w:val="20"/>
                <w:szCs w:val="20"/>
                <w:lang w:val="en-US"/>
              </w:rPr>
              <w:t>ade visible</w:t>
            </w:r>
          </w:p>
        </w:tc>
      </w:tr>
      <w:tr w:rsidR="00806D4F" w:rsidRPr="00BA2205" w14:paraId="04B90F0C" w14:textId="77777777" w:rsidTr="00806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A070769" w14:textId="77777777" w:rsidR="00806D4F" w:rsidRPr="00E33B35" w:rsidRDefault="00806D4F" w:rsidP="00806D4F">
            <w:pPr>
              <w:rPr>
                <w:sz w:val="20"/>
                <w:szCs w:val="20"/>
                <w:lang w:val="en-US"/>
              </w:rPr>
            </w:pPr>
            <w:r w:rsidRPr="00E33B35">
              <w:rPr>
                <w:sz w:val="20"/>
                <w:szCs w:val="20"/>
                <w:lang w:val="en-US"/>
              </w:rPr>
              <w:t>Content</w:t>
            </w:r>
          </w:p>
        </w:tc>
        <w:tc>
          <w:tcPr>
            <w:tcW w:w="2977" w:type="dxa"/>
          </w:tcPr>
          <w:p w14:paraId="0AB41B4B" w14:textId="77777777" w:rsidR="00806D4F" w:rsidRPr="00E33B35"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3969" w:type="dxa"/>
          </w:tcPr>
          <w:p w14:paraId="3A87BF0C" w14:textId="77777777" w:rsidR="00806D4F" w:rsidRPr="00E33B35" w:rsidRDefault="00806D4F" w:rsidP="00806D4F">
            <w:pP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806D4F" w:rsidRPr="005437FF" w14:paraId="3745BE29" w14:textId="77777777" w:rsidTr="00806D4F">
        <w:tc>
          <w:tcPr>
            <w:cnfStyle w:val="001000000000" w:firstRow="0" w:lastRow="0" w:firstColumn="1" w:lastColumn="0" w:oddVBand="0" w:evenVBand="0" w:oddHBand="0" w:evenHBand="0" w:firstRowFirstColumn="0" w:firstRowLastColumn="0" w:lastRowFirstColumn="0" w:lastRowLastColumn="0"/>
            <w:tcW w:w="2552" w:type="dxa"/>
          </w:tcPr>
          <w:p w14:paraId="4A82F11D" w14:textId="77777777" w:rsidR="00806D4F" w:rsidRPr="00E33B35" w:rsidRDefault="00806D4F" w:rsidP="00806D4F">
            <w:pPr>
              <w:rPr>
                <w:b w:val="0"/>
                <w:sz w:val="20"/>
                <w:szCs w:val="20"/>
                <w:u w:val="single"/>
                <w:lang w:val="en-US"/>
              </w:rPr>
            </w:pPr>
            <w:r w:rsidRPr="00E33B35">
              <w:rPr>
                <w:b w:val="0"/>
                <w:sz w:val="20"/>
                <w:szCs w:val="20"/>
                <w:u w:val="single"/>
                <w:lang w:val="en-US"/>
              </w:rPr>
              <w:t>Relevance of PHQ-9</w:t>
            </w:r>
          </w:p>
          <w:p w14:paraId="1C68B064" w14:textId="77777777" w:rsidR="00806D4F" w:rsidRPr="00E33B35" w:rsidRDefault="00806D4F" w:rsidP="00806D4F">
            <w:pPr>
              <w:rPr>
                <w:sz w:val="20"/>
                <w:szCs w:val="20"/>
                <w:lang w:val="en-US"/>
              </w:rPr>
            </w:pPr>
          </w:p>
          <w:p w14:paraId="7743B169" w14:textId="77777777" w:rsidR="00806D4F" w:rsidRPr="00E33B35" w:rsidRDefault="00806D4F" w:rsidP="00806D4F">
            <w:pPr>
              <w:rPr>
                <w:sz w:val="20"/>
                <w:szCs w:val="20"/>
                <w:lang w:val="en-US"/>
              </w:rPr>
            </w:pPr>
          </w:p>
          <w:p w14:paraId="7AF9F51D" w14:textId="77777777" w:rsidR="00806D4F" w:rsidRPr="00E33B35" w:rsidRDefault="00806D4F" w:rsidP="00806D4F">
            <w:pPr>
              <w:rPr>
                <w:sz w:val="20"/>
                <w:szCs w:val="20"/>
                <w:lang w:val="en-US"/>
              </w:rPr>
            </w:pPr>
          </w:p>
          <w:p w14:paraId="623D4FFF" w14:textId="77777777" w:rsidR="00806D4F" w:rsidRPr="00E33B35" w:rsidRDefault="00806D4F" w:rsidP="00806D4F">
            <w:pPr>
              <w:rPr>
                <w:b w:val="0"/>
                <w:sz w:val="20"/>
                <w:szCs w:val="20"/>
                <w:u w:val="single"/>
                <w:lang w:val="en-US"/>
              </w:rPr>
            </w:pPr>
            <w:r w:rsidRPr="00E33B35">
              <w:rPr>
                <w:b w:val="0"/>
                <w:sz w:val="20"/>
                <w:szCs w:val="20"/>
                <w:u w:val="single"/>
                <w:lang w:val="en-US"/>
              </w:rPr>
              <w:t>Relevance of follow-up questions</w:t>
            </w:r>
          </w:p>
        </w:tc>
        <w:tc>
          <w:tcPr>
            <w:tcW w:w="2977" w:type="dxa"/>
          </w:tcPr>
          <w:p w14:paraId="6532CA38"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Physicians questioned the relevance of several questions on depression</w:t>
            </w:r>
          </w:p>
          <w:p w14:paraId="6884A55A"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43C853D3"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Physicians rarely use follow-up questions for other symptoms than pain</w:t>
            </w:r>
          </w:p>
        </w:tc>
        <w:tc>
          <w:tcPr>
            <w:tcW w:w="3969" w:type="dxa"/>
          </w:tcPr>
          <w:p w14:paraId="77448F3B"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Suggestion: replace PHQ-9 with PHQ-2 (only two follow up questions)</w:t>
            </w:r>
          </w:p>
          <w:p w14:paraId="1C37B283" w14:textId="77777777"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1FC80A9B" w14:textId="77777777" w:rsidR="00806D4F"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6A361162" w14:textId="1B564F84" w:rsidR="00806D4F" w:rsidRPr="00E33B35" w:rsidRDefault="00806D4F" w:rsidP="00806D4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33B35">
              <w:rPr>
                <w:sz w:val="20"/>
                <w:szCs w:val="20"/>
                <w:lang w:val="en-US"/>
              </w:rPr>
              <w:t>Suggestion: make the follow-up questions visible</w:t>
            </w:r>
            <w:r>
              <w:rPr>
                <w:sz w:val="20"/>
                <w:szCs w:val="20"/>
                <w:lang w:val="en-US"/>
              </w:rPr>
              <w:t xml:space="preserve"> on </w:t>
            </w:r>
            <w:r w:rsidRPr="00E33B35">
              <w:rPr>
                <w:sz w:val="20"/>
                <w:szCs w:val="20"/>
                <w:lang w:val="en-US"/>
              </w:rPr>
              <w:t>the front page, e.g. by marking the symptoms where additional information is available</w:t>
            </w:r>
          </w:p>
        </w:tc>
      </w:tr>
    </w:tbl>
    <w:p w14:paraId="099CF168" w14:textId="48A34BA4" w:rsidR="00806D4F" w:rsidRPr="00E33B35" w:rsidRDefault="00ED5A05" w:rsidP="00806D4F">
      <w:pPr>
        <w:rPr>
          <w:sz w:val="20"/>
          <w:szCs w:val="20"/>
          <w:lang w:val="en-US"/>
        </w:rPr>
      </w:pPr>
      <w:r>
        <w:rPr>
          <w:sz w:val="20"/>
          <w:szCs w:val="20"/>
          <w:vertAlign w:val="superscript"/>
          <w:lang w:val="en-US"/>
        </w:rPr>
        <w:t>1</w:t>
      </w:r>
      <w:r w:rsidR="00806D4F" w:rsidRPr="00E33B35">
        <w:rPr>
          <w:sz w:val="20"/>
          <w:szCs w:val="20"/>
          <w:lang w:val="en-US"/>
        </w:rPr>
        <w:t>Resolution means that there has been a change in the program to solve the usability issue. Suggestion means that the issue is not resolved.</w:t>
      </w:r>
    </w:p>
    <w:p w14:paraId="7A9ADECE" w14:textId="77777777" w:rsidR="00806D4F" w:rsidRDefault="00806D4F" w:rsidP="00806D4F">
      <w:pPr>
        <w:rPr>
          <w:sz w:val="20"/>
          <w:szCs w:val="20"/>
          <w:lang w:val="en-US"/>
        </w:rPr>
      </w:pPr>
    </w:p>
    <w:p w14:paraId="651D5715" w14:textId="77777777" w:rsidR="00806D4F" w:rsidRDefault="00806D4F" w:rsidP="00806D4F">
      <w:pPr>
        <w:rPr>
          <w:sz w:val="20"/>
          <w:szCs w:val="20"/>
          <w:lang w:val="en-US"/>
        </w:rPr>
      </w:pPr>
    </w:p>
    <w:p w14:paraId="31A2B811" w14:textId="02DE4890" w:rsidR="00806D4F" w:rsidRPr="005437FF" w:rsidRDefault="005437FF" w:rsidP="00806D4F">
      <w:pPr>
        <w:rPr>
          <w:b/>
          <w:sz w:val="20"/>
          <w:szCs w:val="20"/>
          <w:lang w:val="en-US"/>
        </w:rPr>
      </w:pPr>
      <w:r w:rsidRPr="005437FF">
        <w:rPr>
          <w:b/>
          <w:sz w:val="20"/>
          <w:szCs w:val="20"/>
          <w:lang w:val="en-US"/>
        </w:rPr>
        <w:lastRenderedPageBreak/>
        <w:t>Figure 1</w:t>
      </w:r>
      <w:r>
        <w:rPr>
          <w:b/>
          <w:sz w:val="20"/>
          <w:szCs w:val="20"/>
          <w:lang w:val="en-US"/>
        </w:rPr>
        <w:t>:</w:t>
      </w:r>
      <w:r w:rsidRPr="005437FF">
        <w:rPr>
          <w:b/>
          <w:sz w:val="20"/>
          <w:szCs w:val="20"/>
          <w:lang w:val="en-US"/>
        </w:rPr>
        <w:t xml:space="preserve"> Eir-Patient*</w:t>
      </w:r>
    </w:p>
    <w:p w14:paraId="54A7BDFE" w14:textId="2E95A450" w:rsidR="005437FF" w:rsidRDefault="005437FF" w:rsidP="00806D4F">
      <w:pPr>
        <w:rPr>
          <w:sz w:val="20"/>
          <w:szCs w:val="20"/>
          <w:lang w:val="en-US"/>
        </w:rPr>
      </w:pPr>
    </w:p>
    <w:p w14:paraId="3DCD6356" w14:textId="5287E9CB" w:rsidR="005437FF" w:rsidRPr="00A87725" w:rsidRDefault="005437FF" w:rsidP="00806D4F">
      <w:pPr>
        <w:rPr>
          <w:sz w:val="20"/>
          <w:szCs w:val="20"/>
          <w:lang w:val="en-US"/>
        </w:rPr>
      </w:pPr>
      <w:r w:rsidRPr="005437FF">
        <w:rPr>
          <w:rFonts w:ascii="Calibri" w:eastAsia="Calibri" w:hAnsi="Calibri"/>
          <w:noProof/>
          <w:sz w:val="22"/>
          <w:szCs w:val="22"/>
        </w:rPr>
        <w:drawing>
          <wp:inline distT="0" distB="0" distL="0" distR="0" wp14:anchorId="4320E5A4" wp14:editId="601696B3">
            <wp:extent cx="4095750" cy="2809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95750" cy="2809875"/>
                    </a:xfrm>
                    <a:prstGeom prst="rect">
                      <a:avLst/>
                    </a:prstGeom>
                  </pic:spPr>
                </pic:pic>
              </a:graphicData>
            </a:graphic>
          </wp:inline>
        </w:drawing>
      </w:r>
    </w:p>
    <w:p w14:paraId="6F1F88AC" w14:textId="77777777" w:rsidR="00806D4F" w:rsidRDefault="00806D4F" w:rsidP="005415B6">
      <w:pPr>
        <w:rPr>
          <w:lang w:val="en-GB"/>
        </w:rPr>
      </w:pPr>
    </w:p>
    <w:p w14:paraId="01E44280" w14:textId="77777777" w:rsidR="00806D4F" w:rsidRDefault="00806D4F" w:rsidP="005415B6">
      <w:pPr>
        <w:rPr>
          <w:lang w:val="en-GB"/>
        </w:rPr>
      </w:pPr>
    </w:p>
    <w:p w14:paraId="0107F842" w14:textId="77777777" w:rsidR="005437FF" w:rsidRDefault="005437FF" w:rsidP="005437FF">
      <w:pPr>
        <w:spacing w:after="160" w:line="259" w:lineRule="auto"/>
        <w:rPr>
          <w:rFonts w:eastAsia="Calibri"/>
          <w:sz w:val="20"/>
          <w:szCs w:val="20"/>
          <w:lang w:val="en-US" w:eastAsia="en-US"/>
        </w:rPr>
      </w:pPr>
      <w:r w:rsidRPr="005437FF">
        <w:rPr>
          <w:rFonts w:eastAsia="Calibri"/>
          <w:sz w:val="20"/>
          <w:szCs w:val="20"/>
          <w:lang w:val="en-US" w:eastAsia="en-US"/>
        </w:rPr>
        <w:t xml:space="preserve">*Symptom intensity score on a 0-10 scale </w:t>
      </w:r>
      <w:r>
        <w:rPr>
          <w:rFonts w:eastAsia="Calibri"/>
          <w:sz w:val="20"/>
          <w:szCs w:val="20"/>
          <w:lang w:val="en-US" w:eastAsia="en-US"/>
        </w:rPr>
        <w:t xml:space="preserve"> </w:t>
      </w:r>
    </w:p>
    <w:p w14:paraId="4F078948" w14:textId="77777777" w:rsidR="005437FF" w:rsidRDefault="005437FF" w:rsidP="005437FF">
      <w:pPr>
        <w:spacing w:after="160" w:line="259" w:lineRule="auto"/>
        <w:rPr>
          <w:rFonts w:eastAsia="Calibri"/>
          <w:sz w:val="20"/>
          <w:szCs w:val="20"/>
          <w:lang w:val="en-US" w:eastAsia="en-US"/>
        </w:rPr>
      </w:pPr>
    </w:p>
    <w:p w14:paraId="2E54D9CE" w14:textId="1B9ECE8B" w:rsidR="005437FF" w:rsidRPr="005437FF" w:rsidRDefault="005437FF" w:rsidP="005437FF">
      <w:pPr>
        <w:spacing w:after="160" w:line="259" w:lineRule="auto"/>
        <w:rPr>
          <w:rFonts w:eastAsia="Calibri"/>
          <w:b/>
          <w:sz w:val="20"/>
          <w:szCs w:val="20"/>
          <w:lang w:val="en-US" w:eastAsia="en-US"/>
        </w:rPr>
      </w:pPr>
      <w:r w:rsidRPr="005437FF">
        <w:rPr>
          <w:rFonts w:eastAsia="Calibri"/>
          <w:b/>
          <w:sz w:val="20"/>
          <w:szCs w:val="20"/>
          <w:lang w:val="en-US" w:eastAsia="en-US"/>
        </w:rPr>
        <w:t>Figure 2: Eir-Doctor opening screen*</w:t>
      </w:r>
    </w:p>
    <w:p w14:paraId="7024973C" w14:textId="77777777" w:rsidR="00806D4F" w:rsidRDefault="00806D4F" w:rsidP="005415B6">
      <w:pPr>
        <w:rPr>
          <w:lang w:val="en-GB"/>
        </w:rPr>
      </w:pPr>
    </w:p>
    <w:p w14:paraId="13E031FF" w14:textId="40DDFF01" w:rsidR="00806D4F" w:rsidRDefault="005437FF" w:rsidP="00806D4F">
      <w:pPr>
        <w:rPr>
          <w:b/>
          <w:lang w:val="en-US"/>
        </w:rPr>
      </w:pPr>
      <w:r w:rsidRPr="005437FF">
        <w:rPr>
          <w:rFonts w:ascii="Calibri" w:eastAsia="Calibri" w:hAnsi="Calibri"/>
          <w:noProof/>
          <w:sz w:val="22"/>
          <w:szCs w:val="22"/>
        </w:rPr>
        <w:drawing>
          <wp:inline distT="0" distB="0" distL="0" distR="0" wp14:anchorId="1F8CA1B5" wp14:editId="71245625">
            <wp:extent cx="5389245" cy="2447925"/>
            <wp:effectExtent l="0" t="0" r="190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9245" cy="2447925"/>
                    </a:xfrm>
                    <a:prstGeom prst="rect">
                      <a:avLst/>
                    </a:prstGeom>
                    <a:noFill/>
                  </pic:spPr>
                </pic:pic>
              </a:graphicData>
            </a:graphic>
          </wp:inline>
        </w:drawing>
      </w:r>
    </w:p>
    <w:p w14:paraId="2AEE90D3" w14:textId="77777777" w:rsidR="00806D4F" w:rsidRPr="00562B82" w:rsidRDefault="00806D4F" w:rsidP="00806D4F">
      <w:pPr>
        <w:rPr>
          <w:b/>
          <w:i/>
          <w:lang w:val="en-US"/>
        </w:rPr>
      </w:pPr>
    </w:p>
    <w:p w14:paraId="603A0808" w14:textId="77777777" w:rsidR="005437FF" w:rsidRPr="005437FF" w:rsidRDefault="005437FF" w:rsidP="005437FF">
      <w:pPr>
        <w:spacing w:after="160" w:line="259" w:lineRule="auto"/>
        <w:rPr>
          <w:rFonts w:eastAsia="Calibri"/>
          <w:sz w:val="20"/>
          <w:szCs w:val="20"/>
          <w:lang w:val="en-US" w:eastAsia="en-US"/>
        </w:rPr>
      </w:pPr>
      <w:r w:rsidRPr="005437FF">
        <w:rPr>
          <w:rFonts w:eastAsia="Calibri"/>
          <w:sz w:val="20"/>
          <w:szCs w:val="20"/>
          <w:lang w:val="en-US" w:eastAsia="en-US"/>
        </w:rPr>
        <w:t>*The patient`s present symptom intensity to the left, and a graphical presentation of symptom intensity over time to the right</w:t>
      </w:r>
    </w:p>
    <w:p w14:paraId="16ACF988" w14:textId="76ADA7AB" w:rsidR="00806D4F" w:rsidRPr="005437FF" w:rsidRDefault="00806D4F" w:rsidP="005415B6">
      <w:pPr>
        <w:rPr>
          <w:lang w:val="en-US"/>
        </w:rPr>
      </w:pPr>
      <w:bookmarkStart w:id="0" w:name="_GoBack"/>
      <w:bookmarkEnd w:id="0"/>
    </w:p>
    <w:sectPr w:rsidR="00806D4F" w:rsidRPr="005437FF">
      <w:footerReference w:type="default" r:id="rId15"/>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418FEE" w16cid:durableId="1EA27C1F"/>
  <w16cid:commentId w16cid:paraId="10A55EA8" w16cid:durableId="1EA2B54C"/>
  <w16cid:commentId w16cid:paraId="35D18AA7" w16cid:durableId="1EA27D0D"/>
  <w16cid:commentId w16cid:paraId="5940E52A" w16cid:durableId="1EA27D58"/>
  <w16cid:commentId w16cid:paraId="52811651" w16cid:durableId="1EA2B4E3"/>
  <w16cid:commentId w16cid:paraId="1428DEDD" w16cid:durableId="1EA2B502"/>
  <w16cid:commentId w16cid:paraId="519E2476" w16cid:durableId="1EA2B7C0"/>
  <w16cid:commentId w16cid:paraId="6276A1E9" w16cid:durableId="1EA2B8C7"/>
  <w16cid:commentId w16cid:paraId="7343DCBE" w16cid:durableId="1EA2B932"/>
  <w16cid:commentId w16cid:paraId="52280F89" w16cid:durableId="1EA2B946"/>
  <w16cid:commentId w16cid:paraId="01F5C824" w16cid:durableId="1EA2BB55"/>
  <w16cid:commentId w16cid:paraId="5B891C70" w16cid:durableId="1EA2BCCD"/>
  <w16cid:commentId w16cid:paraId="670DBE9F" w16cid:durableId="1EA2BCF7"/>
  <w16cid:commentId w16cid:paraId="7A1B505D" w16cid:durableId="1EA2BD72"/>
  <w16cid:commentId w16cid:paraId="3AF31DD1" w16cid:durableId="1EA2BDAA"/>
  <w16cid:commentId w16cid:paraId="2B04CA30" w16cid:durableId="1EA2BDEA"/>
  <w16cid:commentId w16cid:paraId="107B3FE3" w16cid:durableId="1EA2BFA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15003D" w14:textId="77777777" w:rsidR="0040292C" w:rsidRDefault="0040292C" w:rsidP="00CB534C">
      <w:r>
        <w:separator/>
      </w:r>
    </w:p>
  </w:endnote>
  <w:endnote w:type="continuationSeparator" w:id="0">
    <w:p w14:paraId="774719AE" w14:textId="77777777" w:rsidR="0040292C" w:rsidRDefault="0040292C" w:rsidP="00CB53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altName w:val="Calibri Light"/>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Palatino Linotype"/>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130627"/>
      <w:docPartObj>
        <w:docPartGallery w:val="Page Numbers (Bottom of Page)"/>
        <w:docPartUnique/>
      </w:docPartObj>
    </w:sdtPr>
    <w:sdtEndPr>
      <w:rPr>
        <w:noProof/>
      </w:rPr>
    </w:sdtEndPr>
    <w:sdtContent>
      <w:p w14:paraId="7DB3EE17" w14:textId="5501904C" w:rsidR="0040292C" w:rsidRDefault="0040292C">
        <w:pPr>
          <w:pStyle w:val="Footer"/>
          <w:jc w:val="right"/>
        </w:pPr>
        <w:r>
          <w:fldChar w:fldCharType="begin"/>
        </w:r>
        <w:r>
          <w:instrText xml:space="preserve"> PAGE   \* MERGEFORMAT </w:instrText>
        </w:r>
        <w:r>
          <w:fldChar w:fldCharType="separate"/>
        </w:r>
        <w:r w:rsidR="005437FF">
          <w:rPr>
            <w:noProof/>
          </w:rPr>
          <w:t>13</w:t>
        </w:r>
        <w:r>
          <w:rPr>
            <w:noProof/>
          </w:rPr>
          <w:fldChar w:fldCharType="end"/>
        </w:r>
      </w:p>
    </w:sdtContent>
  </w:sdt>
  <w:p w14:paraId="7AC1E927" w14:textId="77777777" w:rsidR="0040292C" w:rsidRDefault="004029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85240C" w14:textId="77777777" w:rsidR="0040292C" w:rsidRDefault="0040292C" w:rsidP="00CB534C">
      <w:r>
        <w:separator/>
      </w:r>
    </w:p>
  </w:footnote>
  <w:footnote w:type="continuationSeparator" w:id="0">
    <w:p w14:paraId="5E429513" w14:textId="77777777" w:rsidR="0040292C" w:rsidRDefault="0040292C" w:rsidP="00CB53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E6B39"/>
    <w:multiLevelType w:val="hybridMultilevel"/>
    <w:tmpl w:val="E3C20EDC"/>
    <w:lvl w:ilvl="0" w:tplc="48B80F50">
      <w:start w:val="10"/>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D2622E5"/>
    <w:multiLevelType w:val="hybridMultilevel"/>
    <w:tmpl w:val="BB565F6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E162656"/>
    <w:multiLevelType w:val="hybridMultilevel"/>
    <w:tmpl w:val="DADA9998"/>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 w15:restartNumberingAfterBreak="0">
    <w:nsid w:val="0E2127E1"/>
    <w:multiLevelType w:val="hybridMultilevel"/>
    <w:tmpl w:val="452E7E3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3332FB4"/>
    <w:multiLevelType w:val="hybridMultilevel"/>
    <w:tmpl w:val="DD7C6E4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1A3A4EB8"/>
    <w:multiLevelType w:val="hybridMultilevel"/>
    <w:tmpl w:val="6DC6DFDE"/>
    <w:lvl w:ilvl="0" w:tplc="04140017">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1B2B6848"/>
    <w:multiLevelType w:val="hybridMultilevel"/>
    <w:tmpl w:val="B606939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1C3B4459"/>
    <w:multiLevelType w:val="hybridMultilevel"/>
    <w:tmpl w:val="9B6A9F4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1F5232E3"/>
    <w:multiLevelType w:val="hybridMultilevel"/>
    <w:tmpl w:val="E6946E0A"/>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9" w15:restartNumberingAfterBreak="0">
    <w:nsid w:val="202274E9"/>
    <w:multiLevelType w:val="hybridMultilevel"/>
    <w:tmpl w:val="1F649816"/>
    <w:lvl w:ilvl="0" w:tplc="463494D4">
      <w:start w:val="8"/>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178298C"/>
    <w:multiLevelType w:val="hybridMultilevel"/>
    <w:tmpl w:val="53E60B9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2D137423"/>
    <w:multiLevelType w:val="hybridMultilevel"/>
    <w:tmpl w:val="033C8BE0"/>
    <w:lvl w:ilvl="0" w:tplc="87A428A8">
      <w:start w:val="10"/>
      <w:numFmt w:val="bullet"/>
      <w:lvlText w:val="-"/>
      <w:lvlJc w:val="left"/>
      <w:pPr>
        <w:ind w:left="720" w:hanging="360"/>
      </w:pPr>
      <w:rPr>
        <w:rFonts w:ascii="Cambria" w:eastAsiaTheme="minorEastAsia"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2F773081"/>
    <w:multiLevelType w:val="hybridMultilevel"/>
    <w:tmpl w:val="19369C96"/>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3" w15:restartNumberingAfterBreak="0">
    <w:nsid w:val="34CC42EB"/>
    <w:multiLevelType w:val="hybridMultilevel"/>
    <w:tmpl w:val="4BE614F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355300C1"/>
    <w:multiLevelType w:val="hybridMultilevel"/>
    <w:tmpl w:val="67BABA62"/>
    <w:lvl w:ilvl="0" w:tplc="A8E876DC">
      <w:start w:val="4"/>
      <w:numFmt w:val="lowerLetter"/>
      <w:lvlText w:val="%1."/>
      <w:lvlJc w:val="left"/>
      <w:pPr>
        <w:ind w:left="720" w:hanging="360"/>
      </w:pPr>
      <w:rPr>
        <w:rFonts w:hint="default"/>
      </w:rPr>
    </w:lvl>
    <w:lvl w:ilvl="1" w:tplc="04140019" w:tentative="1">
      <w:start w:val="1"/>
      <w:numFmt w:val="lowerLetter"/>
      <w:lvlText w:val="%2."/>
      <w:lvlJc w:val="left"/>
      <w:pPr>
        <w:ind w:left="720" w:hanging="360"/>
      </w:pPr>
    </w:lvl>
    <w:lvl w:ilvl="2" w:tplc="0414001B" w:tentative="1">
      <w:start w:val="1"/>
      <w:numFmt w:val="lowerRoman"/>
      <w:lvlText w:val="%3."/>
      <w:lvlJc w:val="right"/>
      <w:pPr>
        <w:ind w:left="1440" w:hanging="180"/>
      </w:pPr>
    </w:lvl>
    <w:lvl w:ilvl="3" w:tplc="0414000F" w:tentative="1">
      <w:start w:val="1"/>
      <w:numFmt w:val="decimal"/>
      <w:lvlText w:val="%4."/>
      <w:lvlJc w:val="left"/>
      <w:pPr>
        <w:ind w:left="2160" w:hanging="360"/>
      </w:pPr>
    </w:lvl>
    <w:lvl w:ilvl="4" w:tplc="04140019" w:tentative="1">
      <w:start w:val="1"/>
      <w:numFmt w:val="lowerLetter"/>
      <w:lvlText w:val="%5."/>
      <w:lvlJc w:val="left"/>
      <w:pPr>
        <w:ind w:left="2880" w:hanging="360"/>
      </w:pPr>
    </w:lvl>
    <w:lvl w:ilvl="5" w:tplc="0414001B" w:tentative="1">
      <w:start w:val="1"/>
      <w:numFmt w:val="lowerRoman"/>
      <w:lvlText w:val="%6."/>
      <w:lvlJc w:val="right"/>
      <w:pPr>
        <w:ind w:left="3600" w:hanging="180"/>
      </w:pPr>
    </w:lvl>
    <w:lvl w:ilvl="6" w:tplc="0414000F" w:tentative="1">
      <w:start w:val="1"/>
      <w:numFmt w:val="decimal"/>
      <w:lvlText w:val="%7."/>
      <w:lvlJc w:val="left"/>
      <w:pPr>
        <w:ind w:left="4320" w:hanging="360"/>
      </w:pPr>
    </w:lvl>
    <w:lvl w:ilvl="7" w:tplc="04140019" w:tentative="1">
      <w:start w:val="1"/>
      <w:numFmt w:val="lowerLetter"/>
      <w:lvlText w:val="%8."/>
      <w:lvlJc w:val="left"/>
      <w:pPr>
        <w:ind w:left="5040" w:hanging="360"/>
      </w:pPr>
    </w:lvl>
    <w:lvl w:ilvl="8" w:tplc="0414001B" w:tentative="1">
      <w:start w:val="1"/>
      <w:numFmt w:val="lowerRoman"/>
      <w:lvlText w:val="%9."/>
      <w:lvlJc w:val="right"/>
      <w:pPr>
        <w:ind w:left="5760" w:hanging="180"/>
      </w:pPr>
    </w:lvl>
  </w:abstractNum>
  <w:abstractNum w:abstractNumId="15" w15:restartNumberingAfterBreak="0">
    <w:nsid w:val="3B3D5D80"/>
    <w:multiLevelType w:val="hybridMultilevel"/>
    <w:tmpl w:val="9C3ADC60"/>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6" w15:restartNumberingAfterBreak="0">
    <w:nsid w:val="417C6DDB"/>
    <w:multiLevelType w:val="hybridMultilevel"/>
    <w:tmpl w:val="840C56B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43F70FB9"/>
    <w:multiLevelType w:val="hybridMultilevel"/>
    <w:tmpl w:val="9F1EE72C"/>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8" w15:restartNumberingAfterBreak="0">
    <w:nsid w:val="49AC16AA"/>
    <w:multiLevelType w:val="hybridMultilevel"/>
    <w:tmpl w:val="F60A90BA"/>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9" w15:restartNumberingAfterBreak="0">
    <w:nsid w:val="4CA11164"/>
    <w:multiLevelType w:val="hybridMultilevel"/>
    <w:tmpl w:val="BFE42DF2"/>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0" w15:restartNumberingAfterBreak="0">
    <w:nsid w:val="54905C6B"/>
    <w:multiLevelType w:val="hybridMultilevel"/>
    <w:tmpl w:val="798EA352"/>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1" w15:restartNumberingAfterBreak="0">
    <w:nsid w:val="55B837B0"/>
    <w:multiLevelType w:val="hybridMultilevel"/>
    <w:tmpl w:val="2E224BD6"/>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2" w15:restartNumberingAfterBreak="0">
    <w:nsid w:val="5B256EBF"/>
    <w:multiLevelType w:val="hybridMultilevel"/>
    <w:tmpl w:val="BCDA685A"/>
    <w:lvl w:ilvl="0" w:tplc="A7FAA93A">
      <w:start w:val="8"/>
      <w:numFmt w:val="bullet"/>
      <w:lvlText w:val="-"/>
      <w:lvlJc w:val="left"/>
      <w:pPr>
        <w:ind w:left="720" w:hanging="360"/>
      </w:pPr>
      <w:rPr>
        <w:rFonts w:ascii="Calibri" w:eastAsia="Times New Roma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5B5F1902"/>
    <w:multiLevelType w:val="hybridMultilevel"/>
    <w:tmpl w:val="30FEDBC0"/>
    <w:lvl w:ilvl="0" w:tplc="611E443A">
      <w:start w:val="1"/>
      <w:numFmt w:val="bullet"/>
      <w:lvlText w:val="−"/>
      <w:lvlJc w:val="left"/>
      <w:pPr>
        <w:ind w:left="720" w:hanging="360"/>
      </w:pPr>
      <w:rPr>
        <w:rFonts w:ascii="Calibri" w:hAnsi="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5BFD47E4"/>
    <w:multiLevelType w:val="hybridMultilevel"/>
    <w:tmpl w:val="E14A8BFA"/>
    <w:lvl w:ilvl="0" w:tplc="20022C7C">
      <w:start w:val="248"/>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5CEA35BC"/>
    <w:multiLevelType w:val="hybridMultilevel"/>
    <w:tmpl w:val="3886E27E"/>
    <w:lvl w:ilvl="0" w:tplc="47FC062C">
      <w:start w:val="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7601B1"/>
    <w:multiLevelType w:val="hybridMultilevel"/>
    <w:tmpl w:val="1E1690F2"/>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7" w15:restartNumberingAfterBreak="0">
    <w:nsid w:val="664952A1"/>
    <w:multiLevelType w:val="hybridMultilevel"/>
    <w:tmpl w:val="F378EDCE"/>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8" w15:restartNumberingAfterBreak="0">
    <w:nsid w:val="70E60595"/>
    <w:multiLevelType w:val="hybridMultilevel"/>
    <w:tmpl w:val="268885AA"/>
    <w:lvl w:ilvl="0" w:tplc="04140001">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74095975"/>
    <w:multiLevelType w:val="hybridMultilevel"/>
    <w:tmpl w:val="405A2B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767531DD"/>
    <w:multiLevelType w:val="hybridMultilevel"/>
    <w:tmpl w:val="6762B5C0"/>
    <w:lvl w:ilvl="0" w:tplc="611E443A">
      <w:start w:val="1"/>
      <w:numFmt w:val="bullet"/>
      <w:lvlText w:val="−"/>
      <w:lvlJc w:val="left"/>
      <w:pPr>
        <w:ind w:left="360" w:hanging="360"/>
      </w:pPr>
      <w:rPr>
        <w:rFonts w:ascii="Calibri" w:hAnsi="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1" w15:restartNumberingAfterBreak="0">
    <w:nsid w:val="7A347CAA"/>
    <w:multiLevelType w:val="hybridMultilevel"/>
    <w:tmpl w:val="FCD286EA"/>
    <w:lvl w:ilvl="0" w:tplc="4F62EDAA">
      <w:numFmt w:val="bullet"/>
      <w:lvlText w:val="-"/>
      <w:lvlJc w:val="left"/>
      <w:pPr>
        <w:ind w:left="720" w:hanging="360"/>
      </w:pPr>
      <w:rPr>
        <w:rFonts w:ascii="Times New Roman" w:eastAsiaTheme="minorEastAsia"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7D771470"/>
    <w:multiLevelType w:val="hybridMultilevel"/>
    <w:tmpl w:val="18DAAE4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3" w15:restartNumberingAfterBreak="0">
    <w:nsid w:val="7DDB03FA"/>
    <w:multiLevelType w:val="hybridMultilevel"/>
    <w:tmpl w:val="C63A5B2E"/>
    <w:lvl w:ilvl="0" w:tplc="F54E38C8">
      <w:start w:val="2"/>
      <w:numFmt w:val="bullet"/>
      <w:lvlText w:val=""/>
      <w:lvlJc w:val="left"/>
      <w:pPr>
        <w:ind w:left="1080" w:hanging="360"/>
      </w:pPr>
      <w:rPr>
        <w:rFonts w:ascii="Symbol" w:eastAsiaTheme="minorHAnsi" w:hAnsi="Symbol" w:cstheme="minorBidi"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14"/>
  </w:num>
  <w:num w:numId="4">
    <w:abstractNumId w:val="7"/>
  </w:num>
  <w:num w:numId="5">
    <w:abstractNumId w:val="29"/>
  </w:num>
  <w:num w:numId="6">
    <w:abstractNumId w:val="10"/>
  </w:num>
  <w:num w:numId="7">
    <w:abstractNumId w:val="3"/>
  </w:num>
  <w:num w:numId="8">
    <w:abstractNumId w:val="32"/>
  </w:num>
  <w:num w:numId="9">
    <w:abstractNumId w:val="25"/>
  </w:num>
  <w:num w:numId="10">
    <w:abstractNumId w:val="11"/>
  </w:num>
  <w:num w:numId="11">
    <w:abstractNumId w:val="31"/>
  </w:num>
  <w:num w:numId="12">
    <w:abstractNumId w:val="28"/>
  </w:num>
  <w:num w:numId="13">
    <w:abstractNumId w:val="22"/>
  </w:num>
  <w:num w:numId="14">
    <w:abstractNumId w:val="33"/>
  </w:num>
  <w:num w:numId="15">
    <w:abstractNumId w:val="13"/>
  </w:num>
  <w:num w:numId="16">
    <w:abstractNumId w:val="30"/>
  </w:num>
  <w:num w:numId="17">
    <w:abstractNumId w:val="17"/>
  </w:num>
  <w:num w:numId="18">
    <w:abstractNumId w:val="8"/>
  </w:num>
  <w:num w:numId="19">
    <w:abstractNumId w:val="6"/>
  </w:num>
  <w:num w:numId="20">
    <w:abstractNumId w:val="20"/>
  </w:num>
  <w:num w:numId="21">
    <w:abstractNumId w:val="12"/>
  </w:num>
  <w:num w:numId="22">
    <w:abstractNumId w:val="15"/>
  </w:num>
  <w:num w:numId="23">
    <w:abstractNumId w:val="2"/>
  </w:num>
  <w:num w:numId="24">
    <w:abstractNumId w:val="18"/>
  </w:num>
  <w:num w:numId="25">
    <w:abstractNumId w:val="27"/>
  </w:num>
  <w:num w:numId="26">
    <w:abstractNumId w:val="19"/>
  </w:num>
  <w:num w:numId="27">
    <w:abstractNumId w:val="26"/>
  </w:num>
  <w:num w:numId="28">
    <w:abstractNumId w:val="21"/>
  </w:num>
  <w:num w:numId="29">
    <w:abstractNumId w:val="0"/>
  </w:num>
  <w:num w:numId="30">
    <w:abstractNumId w:val="24"/>
  </w:num>
  <w:num w:numId="31">
    <w:abstractNumId w:val="16"/>
  </w:num>
  <w:num w:numId="32">
    <w:abstractNumId w:val="1"/>
  </w:num>
  <w:num w:numId="33">
    <w:abstractNumId w:val="23"/>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activeWritingStyle w:appName="MSWord" w:lang="de-DE" w:vendorID="64" w:dllVersion="6" w:nlCheck="1" w:checkStyle="0"/>
  <w:activeWritingStyle w:appName="MSWord" w:lang="da-DK"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6" w:nlCheck="1" w:checkStyle="0"/>
  <w:activeWritingStyle w:appName="MSWord" w:lang="fr-FR"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nb-NO" w:vendorID="64" w:dllVersion="131078" w:nlCheck="1" w:checkStyle="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2fsf9vlef50be599x52p0yap0tsferrste&quot;&gt;Bibliotek pH.D&lt;record-ids&gt;&lt;item&gt;37&lt;/item&gt;&lt;item&gt;130&lt;/item&gt;&lt;item&gt;131&lt;/item&gt;&lt;item&gt;133&lt;/item&gt;&lt;item&gt;134&lt;/item&gt;&lt;item&gt;135&lt;/item&gt;&lt;item&gt;136&lt;/item&gt;&lt;item&gt;137&lt;/item&gt;&lt;item&gt;138&lt;/item&gt;&lt;item&gt;139&lt;/item&gt;&lt;item&gt;140&lt;/item&gt;&lt;item&gt;141&lt;/item&gt;&lt;item&gt;142&lt;/item&gt;&lt;item&gt;143&lt;/item&gt;&lt;item&gt;145&lt;/item&gt;&lt;item&gt;149&lt;/item&gt;&lt;item&gt;152&lt;/item&gt;&lt;item&gt;155&lt;/item&gt;&lt;item&gt;156&lt;/item&gt;&lt;item&gt;159&lt;/item&gt;&lt;item&gt;160&lt;/item&gt;&lt;item&gt;161&lt;/item&gt;&lt;item&gt;165&lt;/item&gt;&lt;item&gt;166&lt;/item&gt;&lt;item&gt;168&lt;/item&gt;&lt;item&gt;169&lt;/item&gt;&lt;item&gt;170&lt;/item&gt;&lt;item&gt;171&lt;/item&gt;&lt;item&gt;172&lt;/item&gt;&lt;item&gt;173&lt;/item&gt;&lt;item&gt;174&lt;/item&gt;&lt;item&gt;175&lt;/item&gt;&lt;item&gt;176&lt;/item&gt;&lt;item&gt;179&lt;/item&gt;&lt;item&gt;181&lt;/item&gt;&lt;item&gt;188&lt;/item&gt;&lt;item&gt;189&lt;/item&gt;&lt;item&gt;190&lt;/item&gt;&lt;item&gt;192&lt;/item&gt;&lt;item&gt;193&lt;/item&gt;&lt;/record-ids&gt;&lt;/item&gt;&lt;/Libraries&gt;"/>
  </w:docVars>
  <w:rsids>
    <w:rsidRoot w:val="00907DFE"/>
    <w:rsid w:val="00000F37"/>
    <w:rsid w:val="00002321"/>
    <w:rsid w:val="0000349B"/>
    <w:rsid w:val="0000430D"/>
    <w:rsid w:val="000057EF"/>
    <w:rsid w:val="00005A91"/>
    <w:rsid w:val="00006470"/>
    <w:rsid w:val="0000677F"/>
    <w:rsid w:val="00010A3C"/>
    <w:rsid w:val="000148FE"/>
    <w:rsid w:val="000157B3"/>
    <w:rsid w:val="0002182E"/>
    <w:rsid w:val="0002256D"/>
    <w:rsid w:val="000263E4"/>
    <w:rsid w:val="0003126C"/>
    <w:rsid w:val="00031E13"/>
    <w:rsid w:val="00033403"/>
    <w:rsid w:val="000352BD"/>
    <w:rsid w:val="00041259"/>
    <w:rsid w:val="00043A20"/>
    <w:rsid w:val="00046B3C"/>
    <w:rsid w:val="000501F0"/>
    <w:rsid w:val="0005217B"/>
    <w:rsid w:val="00052C36"/>
    <w:rsid w:val="000530C5"/>
    <w:rsid w:val="000539D7"/>
    <w:rsid w:val="00053FCA"/>
    <w:rsid w:val="00055117"/>
    <w:rsid w:val="000555EC"/>
    <w:rsid w:val="000558D2"/>
    <w:rsid w:val="0005592E"/>
    <w:rsid w:val="00055F23"/>
    <w:rsid w:val="000561BC"/>
    <w:rsid w:val="00056366"/>
    <w:rsid w:val="000624FF"/>
    <w:rsid w:val="000629BC"/>
    <w:rsid w:val="00063D37"/>
    <w:rsid w:val="000649A7"/>
    <w:rsid w:val="00066200"/>
    <w:rsid w:val="000739F3"/>
    <w:rsid w:val="000818D6"/>
    <w:rsid w:val="0008285B"/>
    <w:rsid w:val="00085A9F"/>
    <w:rsid w:val="00085D34"/>
    <w:rsid w:val="0009157F"/>
    <w:rsid w:val="0009275C"/>
    <w:rsid w:val="00093B4C"/>
    <w:rsid w:val="00093C3D"/>
    <w:rsid w:val="00094451"/>
    <w:rsid w:val="00096691"/>
    <w:rsid w:val="000970B1"/>
    <w:rsid w:val="0009772C"/>
    <w:rsid w:val="00097AC2"/>
    <w:rsid w:val="00097FC0"/>
    <w:rsid w:val="000A0444"/>
    <w:rsid w:val="000A09A3"/>
    <w:rsid w:val="000A115F"/>
    <w:rsid w:val="000A2CBC"/>
    <w:rsid w:val="000A39F2"/>
    <w:rsid w:val="000A4BA6"/>
    <w:rsid w:val="000B33E7"/>
    <w:rsid w:val="000B5112"/>
    <w:rsid w:val="000B53C9"/>
    <w:rsid w:val="000B6AFD"/>
    <w:rsid w:val="000B7A18"/>
    <w:rsid w:val="000B7EFA"/>
    <w:rsid w:val="000C09E9"/>
    <w:rsid w:val="000C27FF"/>
    <w:rsid w:val="000C2DD4"/>
    <w:rsid w:val="000C3261"/>
    <w:rsid w:val="000C3DEC"/>
    <w:rsid w:val="000C7275"/>
    <w:rsid w:val="000C7413"/>
    <w:rsid w:val="000C77C8"/>
    <w:rsid w:val="000C7A6E"/>
    <w:rsid w:val="000C7DCC"/>
    <w:rsid w:val="000D03F1"/>
    <w:rsid w:val="000D11B9"/>
    <w:rsid w:val="000D25D1"/>
    <w:rsid w:val="000D2EB0"/>
    <w:rsid w:val="000D4084"/>
    <w:rsid w:val="000D4B3F"/>
    <w:rsid w:val="000D5257"/>
    <w:rsid w:val="000D5734"/>
    <w:rsid w:val="000D5CC7"/>
    <w:rsid w:val="000D654B"/>
    <w:rsid w:val="000E1CE4"/>
    <w:rsid w:val="000E22A8"/>
    <w:rsid w:val="000E39F6"/>
    <w:rsid w:val="000E3AF8"/>
    <w:rsid w:val="000E419F"/>
    <w:rsid w:val="000E451E"/>
    <w:rsid w:val="000E4ADD"/>
    <w:rsid w:val="000E4EE2"/>
    <w:rsid w:val="000E59D8"/>
    <w:rsid w:val="000E7D47"/>
    <w:rsid w:val="000F08D4"/>
    <w:rsid w:val="000F2615"/>
    <w:rsid w:val="000F29B6"/>
    <w:rsid w:val="000F5707"/>
    <w:rsid w:val="000F5885"/>
    <w:rsid w:val="000F5D15"/>
    <w:rsid w:val="000F6B83"/>
    <w:rsid w:val="00101940"/>
    <w:rsid w:val="00101A64"/>
    <w:rsid w:val="00102311"/>
    <w:rsid w:val="001033EF"/>
    <w:rsid w:val="001041F6"/>
    <w:rsid w:val="0010461B"/>
    <w:rsid w:val="0010494E"/>
    <w:rsid w:val="00105D89"/>
    <w:rsid w:val="00106220"/>
    <w:rsid w:val="0011023E"/>
    <w:rsid w:val="00110390"/>
    <w:rsid w:val="00110FF2"/>
    <w:rsid w:val="00111E2D"/>
    <w:rsid w:val="0011246A"/>
    <w:rsid w:val="00112FF7"/>
    <w:rsid w:val="0011332A"/>
    <w:rsid w:val="00114D30"/>
    <w:rsid w:val="00116F45"/>
    <w:rsid w:val="00117169"/>
    <w:rsid w:val="001178E1"/>
    <w:rsid w:val="0012085B"/>
    <w:rsid w:val="00120C4C"/>
    <w:rsid w:val="00121391"/>
    <w:rsid w:val="001216B4"/>
    <w:rsid w:val="00121D7A"/>
    <w:rsid w:val="001230BC"/>
    <w:rsid w:val="00125F47"/>
    <w:rsid w:val="00125F65"/>
    <w:rsid w:val="00126033"/>
    <w:rsid w:val="00126698"/>
    <w:rsid w:val="0012674A"/>
    <w:rsid w:val="00127B15"/>
    <w:rsid w:val="0013210A"/>
    <w:rsid w:val="001327D7"/>
    <w:rsid w:val="00132A8F"/>
    <w:rsid w:val="00134C03"/>
    <w:rsid w:val="0014018E"/>
    <w:rsid w:val="00140668"/>
    <w:rsid w:val="00140B6C"/>
    <w:rsid w:val="001410FA"/>
    <w:rsid w:val="001416D4"/>
    <w:rsid w:val="0014201F"/>
    <w:rsid w:val="001420C1"/>
    <w:rsid w:val="001440FF"/>
    <w:rsid w:val="001452A9"/>
    <w:rsid w:val="00145A18"/>
    <w:rsid w:val="00147FDE"/>
    <w:rsid w:val="001501ED"/>
    <w:rsid w:val="00150653"/>
    <w:rsid w:val="00154875"/>
    <w:rsid w:val="001548C4"/>
    <w:rsid w:val="00156322"/>
    <w:rsid w:val="00157606"/>
    <w:rsid w:val="0016101A"/>
    <w:rsid w:val="00161332"/>
    <w:rsid w:val="00161F73"/>
    <w:rsid w:val="00162628"/>
    <w:rsid w:val="00162D1D"/>
    <w:rsid w:val="001632AC"/>
    <w:rsid w:val="00163414"/>
    <w:rsid w:val="0016391D"/>
    <w:rsid w:val="0016437D"/>
    <w:rsid w:val="0016629B"/>
    <w:rsid w:val="00171EAA"/>
    <w:rsid w:val="00172434"/>
    <w:rsid w:val="00172B99"/>
    <w:rsid w:val="00173CE7"/>
    <w:rsid w:val="0017572D"/>
    <w:rsid w:val="001758CD"/>
    <w:rsid w:val="0017605C"/>
    <w:rsid w:val="00176DA2"/>
    <w:rsid w:val="00183B0C"/>
    <w:rsid w:val="00186630"/>
    <w:rsid w:val="00186817"/>
    <w:rsid w:val="00186CF6"/>
    <w:rsid w:val="001874A6"/>
    <w:rsid w:val="00187FFE"/>
    <w:rsid w:val="0019008C"/>
    <w:rsid w:val="00190BEA"/>
    <w:rsid w:val="00192889"/>
    <w:rsid w:val="00192C17"/>
    <w:rsid w:val="0019372F"/>
    <w:rsid w:val="00193BF8"/>
    <w:rsid w:val="001944A1"/>
    <w:rsid w:val="00196978"/>
    <w:rsid w:val="00197176"/>
    <w:rsid w:val="001A00B8"/>
    <w:rsid w:val="001A0983"/>
    <w:rsid w:val="001A0C39"/>
    <w:rsid w:val="001A15D1"/>
    <w:rsid w:val="001A24E0"/>
    <w:rsid w:val="001A2853"/>
    <w:rsid w:val="001A2BC5"/>
    <w:rsid w:val="001A353E"/>
    <w:rsid w:val="001A36DD"/>
    <w:rsid w:val="001A3C11"/>
    <w:rsid w:val="001A68A5"/>
    <w:rsid w:val="001B019B"/>
    <w:rsid w:val="001B2AF5"/>
    <w:rsid w:val="001B4705"/>
    <w:rsid w:val="001B4855"/>
    <w:rsid w:val="001B5318"/>
    <w:rsid w:val="001B5408"/>
    <w:rsid w:val="001C12BC"/>
    <w:rsid w:val="001C2F3E"/>
    <w:rsid w:val="001C3A3A"/>
    <w:rsid w:val="001C43A4"/>
    <w:rsid w:val="001C599F"/>
    <w:rsid w:val="001C754F"/>
    <w:rsid w:val="001D003E"/>
    <w:rsid w:val="001D1CA9"/>
    <w:rsid w:val="001D1DB8"/>
    <w:rsid w:val="001D1F79"/>
    <w:rsid w:val="001D255A"/>
    <w:rsid w:val="001D2BEE"/>
    <w:rsid w:val="001D453A"/>
    <w:rsid w:val="001D65D8"/>
    <w:rsid w:val="001D6974"/>
    <w:rsid w:val="001D6C93"/>
    <w:rsid w:val="001E0807"/>
    <w:rsid w:val="001E1C85"/>
    <w:rsid w:val="001E244B"/>
    <w:rsid w:val="001E347E"/>
    <w:rsid w:val="001E433B"/>
    <w:rsid w:val="001E4AEE"/>
    <w:rsid w:val="001E5E1B"/>
    <w:rsid w:val="001E6B09"/>
    <w:rsid w:val="001E6F9C"/>
    <w:rsid w:val="001E6FD6"/>
    <w:rsid w:val="001E7D89"/>
    <w:rsid w:val="001F0FC3"/>
    <w:rsid w:val="001F3582"/>
    <w:rsid w:val="001F35DC"/>
    <w:rsid w:val="001F3A21"/>
    <w:rsid w:val="001F46EA"/>
    <w:rsid w:val="001F4F0F"/>
    <w:rsid w:val="001F7C34"/>
    <w:rsid w:val="00200458"/>
    <w:rsid w:val="00202B08"/>
    <w:rsid w:val="00202EC8"/>
    <w:rsid w:val="00203576"/>
    <w:rsid w:val="002037A2"/>
    <w:rsid w:val="00205A47"/>
    <w:rsid w:val="00205D77"/>
    <w:rsid w:val="0020613F"/>
    <w:rsid w:val="00206B9E"/>
    <w:rsid w:val="002112F8"/>
    <w:rsid w:val="002113FE"/>
    <w:rsid w:val="0021306C"/>
    <w:rsid w:val="002138B6"/>
    <w:rsid w:val="00214F8A"/>
    <w:rsid w:val="002157AB"/>
    <w:rsid w:val="002163CD"/>
    <w:rsid w:val="00217144"/>
    <w:rsid w:val="0022242A"/>
    <w:rsid w:val="00223551"/>
    <w:rsid w:val="0023027A"/>
    <w:rsid w:val="00230D59"/>
    <w:rsid w:val="00231A2F"/>
    <w:rsid w:val="00231DDD"/>
    <w:rsid w:val="002325CA"/>
    <w:rsid w:val="002329B6"/>
    <w:rsid w:val="00232BBB"/>
    <w:rsid w:val="00234A01"/>
    <w:rsid w:val="002414B3"/>
    <w:rsid w:val="002420D5"/>
    <w:rsid w:val="00242D48"/>
    <w:rsid w:val="00245646"/>
    <w:rsid w:val="0024583C"/>
    <w:rsid w:val="00246130"/>
    <w:rsid w:val="00251398"/>
    <w:rsid w:val="002526DD"/>
    <w:rsid w:val="00252DF0"/>
    <w:rsid w:val="00254D9E"/>
    <w:rsid w:val="002623A5"/>
    <w:rsid w:val="0026484C"/>
    <w:rsid w:val="0026502C"/>
    <w:rsid w:val="002676DA"/>
    <w:rsid w:val="00267D03"/>
    <w:rsid w:val="0027101B"/>
    <w:rsid w:val="00271402"/>
    <w:rsid w:val="00271680"/>
    <w:rsid w:val="00271C30"/>
    <w:rsid w:val="002727CF"/>
    <w:rsid w:val="002734B2"/>
    <w:rsid w:val="00274B3E"/>
    <w:rsid w:val="00275798"/>
    <w:rsid w:val="00276117"/>
    <w:rsid w:val="00280129"/>
    <w:rsid w:val="00280BFC"/>
    <w:rsid w:val="00280C6C"/>
    <w:rsid w:val="00281423"/>
    <w:rsid w:val="0028144B"/>
    <w:rsid w:val="00283CF5"/>
    <w:rsid w:val="0028410A"/>
    <w:rsid w:val="0028707B"/>
    <w:rsid w:val="00287531"/>
    <w:rsid w:val="0028778F"/>
    <w:rsid w:val="00287FB5"/>
    <w:rsid w:val="002904B4"/>
    <w:rsid w:val="00290681"/>
    <w:rsid w:val="002911CF"/>
    <w:rsid w:val="0029150D"/>
    <w:rsid w:val="00291FF3"/>
    <w:rsid w:val="0029273A"/>
    <w:rsid w:val="00294A8E"/>
    <w:rsid w:val="00294AE7"/>
    <w:rsid w:val="00295253"/>
    <w:rsid w:val="00295C40"/>
    <w:rsid w:val="002A0BE6"/>
    <w:rsid w:val="002A25AA"/>
    <w:rsid w:val="002A317E"/>
    <w:rsid w:val="002A3AA3"/>
    <w:rsid w:val="002A4BDF"/>
    <w:rsid w:val="002A5BE7"/>
    <w:rsid w:val="002B0288"/>
    <w:rsid w:val="002B2976"/>
    <w:rsid w:val="002B48C1"/>
    <w:rsid w:val="002B4EFA"/>
    <w:rsid w:val="002B5EF6"/>
    <w:rsid w:val="002B7C87"/>
    <w:rsid w:val="002C09B1"/>
    <w:rsid w:val="002C1B50"/>
    <w:rsid w:val="002C1B8E"/>
    <w:rsid w:val="002C1D1B"/>
    <w:rsid w:val="002C2178"/>
    <w:rsid w:val="002C2E12"/>
    <w:rsid w:val="002C4B12"/>
    <w:rsid w:val="002C4D93"/>
    <w:rsid w:val="002C4E26"/>
    <w:rsid w:val="002C700E"/>
    <w:rsid w:val="002D0E24"/>
    <w:rsid w:val="002D1C17"/>
    <w:rsid w:val="002D2203"/>
    <w:rsid w:val="002D3672"/>
    <w:rsid w:val="002D4091"/>
    <w:rsid w:val="002D4256"/>
    <w:rsid w:val="002D44E9"/>
    <w:rsid w:val="002D560A"/>
    <w:rsid w:val="002D5A18"/>
    <w:rsid w:val="002E085F"/>
    <w:rsid w:val="002E0F86"/>
    <w:rsid w:val="002E6E76"/>
    <w:rsid w:val="002E711A"/>
    <w:rsid w:val="002E7181"/>
    <w:rsid w:val="002F159D"/>
    <w:rsid w:val="002F1ED5"/>
    <w:rsid w:val="002F212F"/>
    <w:rsid w:val="002F235A"/>
    <w:rsid w:val="002F2B33"/>
    <w:rsid w:val="002F3C12"/>
    <w:rsid w:val="002F5533"/>
    <w:rsid w:val="002F56E2"/>
    <w:rsid w:val="002F6395"/>
    <w:rsid w:val="00302C7A"/>
    <w:rsid w:val="00302FC9"/>
    <w:rsid w:val="00304E52"/>
    <w:rsid w:val="00305548"/>
    <w:rsid w:val="0030565D"/>
    <w:rsid w:val="00305AB4"/>
    <w:rsid w:val="0030702C"/>
    <w:rsid w:val="0030709F"/>
    <w:rsid w:val="00307A14"/>
    <w:rsid w:val="00307F77"/>
    <w:rsid w:val="00311FB8"/>
    <w:rsid w:val="0031206F"/>
    <w:rsid w:val="00312F28"/>
    <w:rsid w:val="00316B5D"/>
    <w:rsid w:val="003170C4"/>
    <w:rsid w:val="003228D8"/>
    <w:rsid w:val="00322BBC"/>
    <w:rsid w:val="0032537B"/>
    <w:rsid w:val="00325C4D"/>
    <w:rsid w:val="00325CA5"/>
    <w:rsid w:val="003307AB"/>
    <w:rsid w:val="003330FF"/>
    <w:rsid w:val="003338B7"/>
    <w:rsid w:val="0033394D"/>
    <w:rsid w:val="00333D27"/>
    <w:rsid w:val="00334A32"/>
    <w:rsid w:val="00336076"/>
    <w:rsid w:val="00337209"/>
    <w:rsid w:val="00337EE4"/>
    <w:rsid w:val="003447F3"/>
    <w:rsid w:val="00344D3D"/>
    <w:rsid w:val="0034544C"/>
    <w:rsid w:val="0034579A"/>
    <w:rsid w:val="003458BD"/>
    <w:rsid w:val="003460F1"/>
    <w:rsid w:val="0035096F"/>
    <w:rsid w:val="00355596"/>
    <w:rsid w:val="0035609F"/>
    <w:rsid w:val="00356626"/>
    <w:rsid w:val="00356D54"/>
    <w:rsid w:val="00356F48"/>
    <w:rsid w:val="00357D59"/>
    <w:rsid w:val="00360418"/>
    <w:rsid w:val="00364BAF"/>
    <w:rsid w:val="0036748A"/>
    <w:rsid w:val="003720A2"/>
    <w:rsid w:val="003740CC"/>
    <w:rsid w:val="00376A0D"/>
    <w:rsid w:val="003819A1"/>
    <w:rsid w:val="00381CB1"/>
    <w:rsid w:val="00383C58"/>
    <w:rsid w:val="00385652"/>
    <w:rsid w:val="0038658E"/>
    <w:rsid w:val="00386A0E"/>
    <w:rsid w:val="0038744B"/>
    <w:rsid w:val="00391042"/>
    <w:rsid w:val="0039117B"/>
    <w:rsid w:val="003926B2"/>
    <w:rsid w:val="00392CCE"/>
    <w:rsid w:val="00393595"/>
    <w:rsid w:val="00393DBB"/>
    <w:rsid w:val="00394897"/>
    <w:rsid w:val="003962C4"/>
    <w:rsid w:val="00396A13"/>
    <w:rsid w:val="003A01DC"/>
    <w:rsid w:val="003A09F9"/>
    <w:rsid w:val="003A2A0A"/>
    <w:rsid w:val="003A2E82"/>
    <w:rsid w:val="003A2F41"/>
    <w:rsid w:val="003A336C"/>
    <w:rsid w:val="003A4BE6"/>
    <w:rsid w:val="003A635B"/>
    <w:rsid w:val="003B05D8"/>
    <w:rsid w:val="003B0C69"/>
    <w:rsid w:val="003B1252"/>
    <w:rsid w:val="003B12A6"/>
    <w:rsid w:val="003B29DA"/>
    <w:rsid w:val="003B4034"/>
    <w:rsid w:val="003B4932"/>
    <w:rsid w:val="003B5E26"/>
    <w:rsid w:val="003B7B61"/>
    <w:rsid w:val="003C0627"/>
    <w:rsid w:val="003C065E"/>
    <w:rsid w:val="003C0D94"/>
    <w:rsid w:val="003C21C6"/>
    <w:rsid w:val="003C3AA9"/>
    <w:rsid w:val="003C3C4A"/>
    <w:rsid w:val="003D13EB"/>
    <w:rsid w:val="003D14EE"/>
    <w:rsid w:val="003D49B3"/>
    <w:rsid w:val="003D4A79"/>
    <w:rsid w:val="003D4C4A"/>
    <w:rsid w:val="003D4DBB"/>
    <w:rsid w:val="003D5086"/>
    <w:rsid w:val="003D6F2C"/>
    <w:rsid w:val="003E0C63"/>
    <w:rsid w:val="003E2BF6"/>
    <w:rsid w:val="003E3004"/>
    <w:rsid w:val="003E4F1C"/>
    <w:rsid w:val="003E5163"/>
    <w:rsid w:val="003E791B"/>
    <w:rsid w:val="003F111E"/>
    <w:rsid w:val="003F1FA0"/>
    <w:rsid w:val="003F2976"/>
    <w:rsid w:val="003F2C0F"/>
    <w:rsid w:val="003F3E20"/>
    <w:rsid w:val="003F5A4A"/>
    <w:rsid w:val="003F5BA5"/>
    <w:rsid w:val="003F6506"/>
    <w:rsid w:val="0040085C"/>
    <w:rsid w:val="00401CB7"/>
    <w:rsid w:val="0040292C"/>
    <w:rsid w:val="00402F60"/>
    <w:rsid w:val="00403260"/>
    <w:rsid w:val="0040404D"/>
    <w:rsid w:val="004049A0"/>
    <w:rsid w:val="00407341"/>
    <w:rsid w:val="00407536"/>
    <w:rsid w:val="0041150B"/>
    <w:rsid w:val="00411894"/>
    <w:rsid w:val="004125D9"/>
    <w:rsid w:val="004126BB"/>
    <w:rsid w:val="00412885"/>
    <w:rsid w:val="004129E1"/>
    <w:rsid w:val="00412E96"/>
    <w:rsid w:val="00414E1C"/>
    <w:rsid w:val="00414EA7"/>
    <w:rsid w:val="004152F9"/>
    <w:rsid w:val="00415C08"/>
    <w:rsid w:val="00416AE3"/>
    <w:rsid w:val="00420ECF"/>
    <w:rsid w:val="00421FD8"/>
    <w:rsid w:val="00422F98"/>
    <w:rsid w:val="00422FAE"/>
    <w:rsid w:val="0042344A"/>
    <w:rsid w:val="004269AF"/>
    <w:rsid w:val="004272ED"/>
    <w:rsid w:val="00431DA1"/>
    <w:rsid w:val="00431DC9"/>
    <w:rsid w:val="0043228D"/>
    <w:rsid w:val="004333B3"/>
    <w:rsid w:val="004342E2"/>
    <w:rsid w:val="004376ED"/>
    <w:rsid w:val="00437F87"/>
    <w:rsid w:val="0044257C"/>
    <w:rsid w:val="0044591E"/>
    <w:rsid w:val="0044721C"/>
    <w:rsid w:val="00451920"/>
    <w:rsid w:val="00453F87"/>
    <w:rsid w:val="0045450B"/>
    <w:rsid w:val="004566F4"/>
    <w:rsid w:val="00456939"/>
    <w:rsid w:val="00461872"/>
    <w:rsid w:val="0046246F"/>
    <w:rsid w:val="00463E4C"/>
    <w:rsid w:val="00464AFC"/>
    <w:rsid w:val="00465764"/>
    <w:rsid w:val="00466176"/>
    <w:rsid w:val="004670BF"/>
    <w:rsid w:val="00467A49"/>
    <w:rsid w:val="0047138B"/>
    <w:rsid w:val="00471A6D"/>
    <w:rsid w:val="00475196"/>
    <w:rsid w:val="00476BF9"/>
    <w:rsid w:val="00476D7D"/>
    <w:rsid w:val="00476F73"/>
    <w:rsid w:val="0048498D"/>
    <w:rsid w:val="00485055"/>
    <w:rsid w:val="00485AA3"/>
    <w:rsid w:val="00486714"/>
    <w:rsid w:val="004867B7"/>
    <w:rsid w:val="00492C88"/>
    <w:rsid w:val="004936AA"/>
    <w:rsid w:val="004943A7"/>
    <w:rsid w:val="00494406"/>
    <w:rsid w:val="004A0571"/>
    <w:rsid w:val="004A1097"/>
    <w:rsid w:val="004A2B7D"/>
    <w:rsid w:val="004A311D"/>
    <w:rsid w:val="004A31C4"/>
    <w:rsid w:val="004A3874"/>
    <w:rsid w:val="004A44C3"/>
    <w:rsid w:val="004A55C1"/>
    <w:rsid w:val="004B02E0"/>
    <w:rsid w:val="004B0C20"/>
    <w:rsid w:val="004B1918"/>
    <w:rsid w:val="004B3C10"/>
    <w:rsid w:val="004B6286"/>
    <w:rsid w:val="004B658C"/>
    <w:rsid w:val="004C0B6E"/>
    <w:rsid w:val="004C1D73"/>
    <w:rsid w:val="004C23C8"/>
    <w:rsid w:val="004C3243"/>
    <w:rsid w:val="004C4E05"/>
    <w:rsid w:val="004C5C92"/>
    <w:rsid w:val="004C6159"/>
    <w:rsid w:val="004C6C29"/>
    <w:rsid w:val="004C7991"/>
    <w:rsid w:val="004D2C21"/>
    <w:rsid w:val="004D2C31"/>
    <w:rsid w:val="004D6B1F"/>
    <w:rsid w:val="004E2954"/>
    <w:rsid w:val="004E433D"/>
    <w:rsid w:val="004E4B9F"/>
    <w:rsid w:val="004E4D14"/>
    <w:rsid w:val="004E51C8"/>
    <w:rsid w:val="004E694B"/>
    <w:rsid w:val="004E6992"/>
    <w:rsid w:val="004F0163"/>
    <w:rsid w:val="004F0A8A"/>
    <w:rsid w:val="004F444F"/>
    <w:rsid w:val="004F472B"/>
    <w:rsid w:val="004F6446"/>
    <w:rsid w:val="00500A2F"/>
    <w:rsid w:val="00500CE3"/>
    <w:rsid w:val="00500E3F"/>
    <w:rsid w:val="005015B8"/>
    <w:rsid w:val="00501BAA"/>
    <w:rsid w:val="00502330"/>
    <w:rsid w:val="00502874"/>
    <w:rsid w:val="00503476"/>
    <w:rsid w:val="00503CDE"/>
    <w:rsid w:val="00503E92"/>
    <w:rsid w:val="005047EC"/>
    <w:rsid w:val="005132CF"/>
    <w:rsid w:val="00513F82"/>
    <w:rsid w:val="005142FC"/>
    <w:rsid w:val="005143E4"/>
    <w:rsid w:val="00516784"/>
    <w:rsid w:val="005210A6"/>
    <w:rsid w:val="00522AAF"/>
    <w:rsid w:val="00523368"/>
    <w:rsid w:val="00523394"/>
    <w:rsid w:val="00524DE3"/>
    <w:rsid w:val="00526D3D"/>
    <w:rsid w:val="0053056E"/>
    <w:rsid w:val="00531F42"/>
    <w:rsid w:val="00532200"/>
    <w:rsid w:val="005341E5"/>
    <w:rsid w:val="00534663"/>
    <w:rsid w:val="00535120"/>
    <w:rsid w:val="005357A0"/>
    <w:rsid w:val="00536160"/>
    <w:rsid w:val="00540C85"/>
    <w:rsid w:val="005415B6"/>
    <w:rsid w:val="00541854"/>
    <w:rsid w:val="005422D1"/>
    <w:rsid w:val="005437FF"/>
    <w:rsid w:val="00543CB0"/>
    <w:rsid w:val="00543F8A"/>
    <w:rsid w:val="0054436B"/>
    <w:rsid w:val="005444BF"/>
    <w:rsid w:val="00544705"/>
    <w:rsid w:val="005449F0"/>
    <w:rsid w:val="0054653A"/>
    <w:rsid w:val="00550A84"/>
    <w:rsid w:val="005515CD"/>
    <w:rsid w:val="00551703"/>
    <w:rsid w:val="00552926"/>
    <w:rsid w:val="00552E1F"/>
    <w:rsid w:val="005534AF"/>
    <w:rsid w:val="005536A2"/>
    <w:rsid w:val="0055388B"/>
    <w:rsid w:val="00556A75"/>
    <w:rsid w:val="00560AA3"/>
    <w:rsid w:val="00562B82"/>
    <w:rsid w:val="00563849"/>
    <w:rsid w:val="005645A0"/>
    <w:rsid w:val="00564D7B"/>
    <w:rsid w:val="00565D0B"/>
    <w:rsid w:val="005666B9"/>
    <w:rsid w:val="0056727A"/>
    <w:rsid w:val="00567FB5"/>
    <w:rsid w:val="00570431"/>
    <w:rsid w:val="00571C43"/>
    <w:rsid w:val="00573008"/>
    <w:rsid w:val="005732E5"/>
    <w:rsid w:val="00577D98"/>
    <w:rsid w:val="0058067A"/>
    <w:rsid w:val="00581451"/>
    <w:rsid w:val="005814BC"/>
    <w:rsid w:val="00582B6F"/>
    <w:rsid w:val="00582E01"/>
    <w:rsid w:val="00583D77"/>
    <w:rsid w:val="00583F5A"/>
    <w:rsid w:val="00586C56"/>
    <w:rsid w:val="005872B8"/>
    <w:rsid w:val="00587490"/>
    <w:rsid w:val="00590346"/>
    <w:rsid w:val="005910CC"/>
    <w:rsid w:val="00591E7C"/>
    <w:rsid w:val="00592561"/>
    <w:rsid w:val="005938EC"/>
    <w:rsid w:val="005950F1"/>
    <w:rsid w:val="00596111"/>
    <w:rsid w:val="005966D4"/>
    <w:rsid w:val="005969CF"/>
    <w:rsid w:val="005A1EAB"/>
    <w:rsid w:val="005A5951"/>
    <w:rsid w:val="005A5A3B"/>
    <w:rsid w:val="005B12B9"/>
    <w:rsid w:val="005B14A7"/>
    <w:rsid w:val="005B34A0"/>
    <w:rsid w:val="005B7804"/>
    <w:rsid w:val="005C05C9"/>
    <w:rsid w:val="005C1277"/>
    <w:rsid w:val="005C370F"/>
    <w:rsid w:val="005C528C"/>
    <w:rsid w:val="005D5FEA"/>
    <w:rsid w:val="005D703D"/>
    <w:rsid w:val="005D7311"/>
    <w:rsid w:val="005D7400"/>
    <w:rsid w:val="005E05F4"/>
    <w:rsid w:val="005E2345"/>
    <w:rsid w:val="005E2B2D"/>
    <w:rsid w:val="005E5ED4"/>
    <w:rsid w:val="005E609E"/>
    <w:rsid w:val="005E6839"/>
    <w:rsid w:val="005E779F"/>
    <w:rsid w:val="005F0CAE"/>
    <w:rsid w:val="005F4080"/>
    <w:rsid w:val="005F4FDC"/>
    <w:rsid w:val="005F5096"/>
    <w:rsid w:val="005F5FB3"/>
    <w:rsid w:val="006007B4"/>
    <w:rsid w:val="0060107A"/>
    <w:rsid w:val="0060115E"/>
    <w:rsid w:val="0060173A"/>
    <w:rsid w:val="0060181F"/>
    <w:rsid w:val="00601E3F"/>
    <w:rsid w:val="006032A8"/>
    <w:rsid w:val="00604831"/>
    <w:rsid w:val="006064B0"/>
    <w:rsid w:val="00607E8A"/>
    <w:rsid w:val="00607EF5"/>
    <w:rsid w:val="00610057"/>
    <w:rsid w:val="0061014B"/>
    <w:rsid w:val="00610C51"/>
    <w:rsid w:val="006112A0"/>
    <w:rsid w:val="006116FC"/>
    <w:rsid w:val="00613A0B"/>
    <w:rsid w:val="00613AE3"/>
    <w:rsid w:val="00613F8F"/>
    <w:rsid w:val="00617070"/>
    <w:rsid w:val="00617B1A"/>
    <w:rsid w:val="00617EF8"/>
    <w:rsid w:val="006207B7"/>
    <w:rsid w:val="00620985"/>
    <w:rsid w:val="00621E98"/>
    <w:rsid w:val="006224BE"/>
    <w:rsid w:val="0062298A"/>
    <w:rsid w:val="00622AA7"/>
    <w:rsid w:val="00623C8F"/>
    <w:rsid w:val="00624C84"/>
    <w:rsid w:val="00626193"/>
    <w:rsid w:val="00626540"/>
    <w:rsid w:val="006265F7"/>
    <w:rsid w:val="00627288"/>
    <w:rsid w:val="00630132"/>
    <w:rsid w:val="006319D4"/>
    <w:rsid w:val="006322F3"/>
    <w:rsid w:val="0063324C"/>
    <w:rsid w:val="006332F6"/>
    <w:rsid w:val="006357EE"/>
    <w:rsid w:val="00636350"/>
    <w:rsid w:val="00637D7D"/>
    <w:rsid w:val="00640E6E"/>
    <w:rsid w:val="00641217"/>
    <w:rsid w:val="00643D0C"/>
    <w:rsid w:val="0065065F"/>
    <w:rsid w:val="00651795"/>
    <w:rsid w:val="006522BA"/>
    <w:rsid w:val="006546FB"/>
    <w:rsid w:val="00654C2F"/>
    <w:rsid w:val="00656DAA"/>
    <w:rsid w:val="006570D5"/>
    <w:rsid w:val="00660005"/>
    <w:rsid w:val="006611DB"/>
    <w:rsid w:val="00661511"/>
    <w:rsid w:val="006627E9"/>
    <w:rsid w:val="00663CC7"/>
    <w:rsid w:val="00667F58"/>
    <w:rsid w:val="00670066"/>
    <w:rsid w:val="00673CE7"/>
    <w:rsid w:val="00674398"/>
    <w:rsid w:val="006778EB"/>
    <w:rsid w:val="0068119F"/>
    <w:rsid w:val="0068247C"/>
    <w:rsid w:val="006828F2"/>
    <w:rsid w:val="00682BB4"/>
    <w:rsid w:val="00683045"/>
    <w:rsid w:val="0068490A"/>
    <w:rsid w:val="00685FB9"/>
    <w:rsid w:val="00686277"/>
    <w:rsid w:val="006901BD"/>
    <w:rsid w:val="00691159"/>
    <w:rsid w:val="00692474"/>
    <w:rsid w:val="00692BF8"/>
    <w:rsid w:val="00693660"/>
    <w:rsid w:val="006936C1"/>
    <w:rsid w:val="00695E96"/>
    <w:rsid w:val="006966D9"/>
    <w:rsid w:val="006978D7"/>
    <w:rsid w:val="00697F4E"/>
    <w:rsid w:val="006A120D"/>
    <w:rsid w:val="006A148B"/>
    <w:rsid w:val="006A179F"/>
    <w:rsid w:val="006A2544"/>
    <w:rsid w:val="006A29CC"/>
    <w:rsid w:val="006A31E2"/>
    <w:rsid w:val="006A3748"/>
    <w:rsid w:val="006A57D4"/>
    <w:rsid w:val="006A74D6"/>
    <w:rsid w:val="006A7A4D"/>
    <w:rsid w:val="006A7EE7"/>
    <w:rsid w:val="006B0020"/>
    <w:rsid w:val="006B14DF"/>
    <w:rsid w:val="006B2353"/>
    <w:rsid w:val="006B5316"/>
    <w:rsid w:val="006B5F7D"/>
    <w:rsid w:val="006B7BDD"/>
    <w:rsid w:val="006C2679"/>
    <w:rsid w:val="006C2AEB"/>
    <w:rsid w:val="006C3777"/>
    <w:rsid w:val="006C383F"/>
    <w:rsid w:val="006C41DE"/>
    <w:rsid w:val="006C4931"/>
    <w:rsid w:val="006C597F"/>
    <w:rsid w:val="006C6570"/>
    <w:rsid w:val="006C7805"/>
    <w:rsid w:val="006C7AEA"/>
    <w:rsid w:val="006C7F32"/>
    <w:rsid w:val="006D282E"/>
    <w:rsid w:val="006D482A"/>
    <w:rsid w:val="006D4C8D"/>
    <w:rsid w:val="006D56BE"/>
    <w:rsid w:val="006D6FA3"/>
    <w:rsid w:val="006D7284"/>
    <w:rsid w:val="006E08A1"/>
    <w:rsid w:val="006E2B58"/>
    <w:rsid w:val="006E47F0"/>
    <w:rsid w:val="006E4C11"/>
    <w:rsid w:val="006E4EDB"/>
    <w:rsid w:val="006E5CD7"/>
    <w:rsid w:val="006E5FF2"/>
    <w:rsid w:val="006E6E02"/>
    <w:rsid w:val="006F165D"/>
    <w:rsid w:val="006F207F"/>
    <w:rsid w:val="006F23C6"/>
    <w:rsid w:val="006F2CCD"/>
    <w:rsid w:val="006F3142"/>
    <w:rsid w:val="006F397C"/>
    <w:rsid w:val="006F39EA"/>
    <w:rsid w:val="006F3CD9"/>
    <w:rsid w:val="006F44A5"/>
    <w:rsid w:val="006F44CB"/>
    <w:rsid w:val="006F5AA2"/>
    <w:rsid w:val="00700EFB"/>
    <w:rsid w:val="00700FA6"/>
    <w:rsid w:val="00702BEF"/>
    <w:rsid w:val="00703C24"/>
    <w:rsid w:val="00703DD7"/>
    <w:rsid w:val="0070432F"/>
    <w:rsid w:val="00704467"/>
    <w:rsid w:val="00704869"/>
    <w:rsid w:val="0070578D"/>
    <w:rsid w:val="00707D7C"/>
    <w:rsid w:val="00710859"/>
    <w:rsid w:val="00710B57"/>
    <w:rsid w:val="00713F9B"/>
    <w:rsid w:val="007150A4"/>
    <w:rsid w:val="0072513F"/>
    <w:rsid w:val="007259D5"/>
    <w:rsid w:val="00725D25"/>
    <w:rsid w:val="007260F0"/>
    <w:rsid w:val="007268D1"/>
    <w:rsid w:val="00732688"/>
    <w:rsid w:val="007332DD"/>
    <w:rsid w:val="00740273"/>
    <w:rsid w:val="00741CAE"/>
    <w:rsid w:val="00741CF5"/>
    <w:rsid w:val="00742D23"/>
    <w:rsid w:val="00742E85"/>
    <w:rsid w:val="00743146"/>
    <w:rsid w:val="007450ED"/>
    <w:rsid w:val="00745B61"/>
    <w:rsid w:val="0074616C"/>
    <w:rsid w:val="00746578"/>
    <w:rsid w:val="00747ADA"/>
    <w:rsid w:val="00747CA9"/>
    <w:rsid w:val="00750D83"/>
    <w:rsid w:val="007513B2"/>
    <w:rsid w:val="00751C8C"/>
    <w:rsid w:val="007539BE"/>
    <w:rsid w:val="0075799D"/>
    <w:rsid w:val="00760CD1"/>
    <w:rsid w:val="00760FF4"/>
    <w:rsid w:val="007610E2"/>
    <w:rsid w:val="007614ED"/>
    <w:rsid w:val="00761A01"/>
    <w:rsid w:val="00762CEE"/>
    <w:rsid w:val="00763221"/>
    <w:rsid w:val="00763AF1"/>
    <w:rsid w:val="00764A1C"/>
    <w:rsid w:val="00765A40"/>
    <w:rsid w:val="00765C99"/>
    <w:rsid w:val="00766974"/>
    <w:rsid w:val="00767220"/>
    <w:rsid w:val="0076736C"/>
    <w:rsid w:val="00770727"/>
    <w:rsid w:val="0077251E"/>
    <w:rsid w:val="007734ED"/>
    <w:rsid w:val="0077366D"/>
    <w:rsid w:val="007751AB"/>
    <w:rsid w:val="00777601"/>
    <w:rsid w:val="0078097D"/>
    <w:rsid w:val="00781D0B"/>
    <w:rsid w:val="007821AC"/>
    <w:rsid w:val="00784EAD"/>
    <w:rsid w:val="00785215"/>
    <w:rsid w:val="00785717"/>
    <w:rsid w:val="00786AA2"/>
    <w:rsid w:val="00792BC1"/>
    <w:rsid w:val="0079381E"/>
    <w:rsid w:val="00793DF7"/>
    <w:rsid w:val="00794025"/>
    <w:rsid w:val="007940D7"/>
    <w:rsid w:val="00795865"/>
    <w:rsid w:val="00795AB2"/>
    <w:rsid w:val="007A005E"/>
    <w:rsid w:val="007A03EA"/>
    <w:rsid w:val="007A04BD"/>
    <w:rsid w:val="007A1647"/>
    <w:rsid w:val="007A37B2"/>
    <w:rsid w:val="007A3BD0"/>
    <w:rsid w:val="007A4DA8"/>
    <w:rsid w:val="007B2406"/>
    <w:rsid w:val="007B2408"/>
    <w:rsid w:val="007B40BC"/>
    <w:rsid w:val="007B5F8B"/>
    <w:rsid w:val="007C0B17"/>
    <w:rsid w:val="007C1EB1"/>
    <w:rsid w:val="007C250C"/>
    <w:rsid w:val="007C4BBA"/>
    <w:rsid w:val="007C5B19"/>
    <w:rsid w:val="007C6252"/>
    <w:rsid w:val="007C7A5F"/>
    <w:rsid w:val="007C7C93"/>
    <w:rsid w:val="007D1644"/>
    <w:rsid w:val="007D29E3"/>
    <w:rsid w:val="007D2EFE"/>
    <w:rsid w:val="007D68F0"/>
    <w:rsid w:val="007D70B1"/>
    <w:rsid w:val="007D7D21"/>
    <w:rsid w:val="007E08CC"/>
    <w:rsid w:val="007E0E8E"/>
    <w:rsid w:val="007E3057"/>
    <w:rsid w:val="007E39A8"/>
    <w:rsid w:val="007E3D3B"/>
    <w:rsid w:val="007E47C1"/>
    <w:rsid w:val="007E49C8"/>
    <w:rsid w:val="007E4CCE"/>
    <w:rsid w:val="007F0C22"/>
    <w:rsid w:val="007F3C8D"/>
    <w:rsid w:val="007F3FE5"/>
    <w:rsid w:val="007F420E"/>
    <w:rsid w:val="007F595D"/>
    <w:rsid w:val="007F6E92"/>
    <w:rsid w:val="008004B1"/>
    <w:rsid w:val="00801105"/>
    <w:rsid w:val="008021A8"/>
    <w:rsid w:val="00803B5F"/>
    <w:rsid w:val="00805166"/>
    <w:rsid w:val="00805C36"/>
    <w:rsid w:val="00806D4F"/>
    <w:rsid w:val="00806FD0"/>
    <w:rsid w:val="008077FE"/>
    <w:rsid w:val="00807F3E"/>
    <w:rsid w:val="00810129"/>
    <w:rsid w:val="00811A48"/>
    <w:rsid w:val="00811FDE"/>
    <w:rsid w:val="00814888"/>
    <w:rsid w:val="00815D5A"/>
    <w:rsid w:val="00815FF1"/>
    <w:rsid w:val="0081644D"/>
    <w:rsid w:val="00817DE8"/>
    <w:rsid w:val="00821748"/>
    <w:rsid w:val="00821F6D"/>
    <w:rsid w:val="008222A8"/>
    <w:rsid w:val="00822B3E"/>
    <w:rsid w:val="00823751"/>
    <w:rsid w:val="008249F8"/>
    <w:rsid w:val="00825711"/>
    <w:rsid w:val="0082580E"/>
    <w:rsid w:val="00826B03"/>
    <w:rsid w:val="008276CE"/>
    <w:rsid w:val="00830192"/>
    <w:rsid w:val="0083126C"/>
    <w:rsid w:val="00831B5D"/>
    <w:rsid w:val="008327B2"/>
    <w:rsid w:val="008340AC"/>
    <w:rsid w:val="00836625"/>
    <w:rsid w:val="0084153D"/>
    <w:rsid w:val="00842B0E"/>
    <w:rsid w:val="00844389"/>
    <w:rsid w:val="0084493A"/>
    <w:rsid w:val="00847028"/>
    <w:rsid w:val="008476AD"/>
    <w:rsid w:val="00851ED8"/>
    <w:rsid w:val="00853F12"/>
    <w:rsid w:val="00854945"/>
    <w:rsid w:val="00856CC7"/>
    <w:rsid w:val="0086270B"/>
    <w:rsid w:val="00862A0A"/>
    <w:rsid w:val="00862E28"/>
    <w:rsid w:val="00862F21"/>
    <w:rsid w:val="00863FD9"/>
    <w:rsid w:val="00864ED1"/>
    <w:rsid w:val="00865DD3"/>
    <w:rsid w:val="00871602"/>
    <w:rsid w:val="008719DE"/>
    <w:rsid w:val="00871AAF"/>
    <w:rsid w:val="008726FA"/>
    <w:rsid w:val="00873883"/>
    <w:rsid w:val="00873BF2"/>
    <w:rsid w:val="00874B27"/>
    <w:rsid w:val="00874CC9"/>
    <w:rsid w:val="00876C60"/>
    <w:rsid w:val="0087777E"/>
    <w:rsid w:val="00880C5D"/>
    <w:rsid w:val="0088179B"/>
    <w:rsid w:val="00881924"/>
    <w:rsid w:val="00882FE8"/>
    <w:rsid w:val="00884BDD"/>
    <w:rsid w:val="008864A3"/>
    <w:rsid w:val="00887203"/>
    <w:rsid w:val="0089241B"/>
    <w:rsid w:val="00893F9C"/>
    <w:rsid w:val="00895378"/>
    <w:rsid w:val="008A483B"/>
    <w:rsid w:val="008A5415"/>
    <w:rsid w:val="008A6F29"/>
    <w:rsid w:val="008B2D25"/>
    <w:rsid w:val="008B2E8C"/>
    <w:rsid w:val="008B2F5A"/>
    <w:rsid w:val="008B3383"/>
    <w:rsid w:val="008B3C34"/>
    <w:rsid w:val="008B415C"/>
    <w:rsid w:val="008B5BC8"/>
    <w:rsid w:val="008B5E40"/>
    <w:rsid w:val="008B60F5"/>
    <w:rsid w:val="008B620C"/>
    <w:rsid w:val="008C1520"/>
    <w:rsid w:val="008C243D"/>
    <w:rsid w:val="008C2B09"/>
    <w:rsid w:val="008C32EE"/>
    <w:rsid w:val="008C4EA0"/>
    <w:rsid w:val="008C563D"/>
    <w:rsid w:val="008C652F"/>
    <w:rsid w:val="008C75B7"/>
    <w:rsid w:val="008C76A3"/>
    <w:rsid w:val="008D10F0"/>
    <w:rsid w:val="008D13A2"/>
    <w:rsid w:val="008D15DB"/>
    <w:rsid w:val="008D19AC"/>
    <w:rsid w:val="008D27B7"/>
    <w:rsid w:val="008D297F"/>
    <w:rsid w:val="008D4B4B"/>
    <w:rsid w:val="008D6388"/>
    <w:rsid w:val="008E0EE4"/>
    <w:rsid w:val="008E3DC7"/>
    <w:rsid w:val="008E4343"/>
    <w:rsid w:val="008E4456"/>
    <w:rsid w:val="008E4F0C"/>
    <w:rsid w:val="008E505C"/>
    <w:rsid w:val="008E53E4"/>
    <w:rsid w:val="008E6DB3"/>
    <w:rsid w:val="008E790B"/>
    <w:rsid w:val="008F0E9F"/>
    <w:rsid w:val="008F0F39"/>
    <w:rsid w:val="008F2E91"/>
    <w:rsid w:val="008F3B55"/>
    <w:rsid w:val="008F54AD"/>
    <w:rsid w:val="008F63DF"/>
    <w:rsid w:val="008F6BE6"/>
    <w:rsid w:val="008F70C0"/>
    <w:rsid w:val="008F72B6"/>
    <w:rsid w:val="008F78FF"/>
    <w:rsid w:val="009017C1"/>
    <w:rsid w:val="009018BC"/>
    <w:rsid w:val="00902D7B"/>
    <w:rsid w:val="00904781"/>
    <w:rsid w:val="00905727"/>
    <w:rsid w:val="00907DFE"/>
    <w:rsid w:val="00912A81"/>
    <w:rsid w:val="009140CD"/>
    <w:rsid w:val="00914DEC"/>
    <w:rsid w:val="00921ABE"/>
    <w:rsid w:val="009220A1"/>
    <w:rsid w:val="00926693"/>
    <w:rsid w:val="0092798E"/>
    <w:rsid w:val="0093037F"/>
    <w:rsid w:val="009306DE"/>
    <w:rsid w:val="00931E7C"/>
    <w:rsid w:val="009350E1"/>
    <w:rsid w:val="009351A5"/>
    <w:rsid w:val="00935C2B"/>
    <w:rsid w:val="00936822"/>
    <w:rsid w:val="0093742C"/>
    <w:rsid w:val="00937499"/>
    <w:rsid w:val="00937B63"/>
    <w:rsid w:val="00941397"/>
    <w:rsid w:val="00941D14"/>
    <w:rsid w:val="00941F8D"/>
    <w:rsid w:val="00944EA1"/>
    <w:rsid w:val="009466C3"/>
    <w:rsid w:val="009476F5"/>
    <w:rsid w:val="00954AE6"/>
    <w:rsid w:val="00955489"/>
    <w:rsid w:val="00955C32"/>
    <w:rsid w:val="009606C4"/>
    <w:rsid w:val="00961ADA"/>
    <w:rsid w:val="00961E2E"/>
    <w:rsid w:val="00961F6C"/>
    <w:rsid w:val="009621D1"/>
    <w:rsid w:val="00962742"/>
    <w:rsid w:val="00966089"/>
    <w:rsid w:val="009673E2"/>
    <w:rsid w:val="00970593"/>
    <w:rsid w:val="009710C1"/>
    <w:rsid w:val="0097263E"/>
    <w:rsid w:val="00973374"/>
    <w:rsid w:val="00973B1D"/>
    <w:rsid w:val="009761F5"/>
    <w:rsid w:val="00976776"/>
    <w:rsid w:val="009807C1"/>
    <w:rsid w:val="009811A0"/>
    <w:rsid w:val="0098267A"/>
    <w:rsid w:val="009843A2"/>
    <w:rsid w:val="00984EB5"/>
    <w:rsid w:val="00986489"/>
    <w:rsid w:val="00990D65"/>
    <w:rsid w:val="00992DD7"/>
    <w:rsid w:val="00994DDE"/>
    <w:rsid w:val="00995281"/>
    <w:rsid w:val="009962A0"/>
    <w:rsid w:val="00997A08"/>
    <w:rsid w:val="009A3010"/>
    <w:rsid w:val="009A3981"/>
    <w:rsid w:val="009A3E29"/>
    <w:rsid w:val="009A4009"/>
    <w:rsid w:val="009A5F11"/>
    <w:rsid w:val="009A7549"/>
    <w:rsid w:val="009A7895"/>
    <w:rsid w:val="009B13BF"/>
    <w:rsid w:val="009B1B70"/>
    <w:rsid w:val="009B35C1"/>
    <w:rsid w:val="009B4BB4"/>
    <w:rsid w:val="009B4C59"/>
    <w:rsid w:val="009B56C0"/>
    <w:rsid w:val="009B6592"/>
    <w:rsid w:val="009C1794"/>
    <w:rsid w:val="009C1D3F"/>
    <w:rsid w:val="009C4855"/>
    <w:rsid w:val="009C4E75"/>
    <w:rsid w:val="009C79CC"/>
    <w:rsid w:val="009D008C"/>
    <w:rsid w:val="009D010C"/>
    <w:rsid w:val="009D144D"/>
    <w:rsid w:val="009D3701"/>
    <w:rsid w:val="009D3966"/>
    <w:rsid w:val="009D5605"/>
    <w:rsid w:val="009D5632"/>
    <w:rsid w:val="009D64C8"/>
    <w:rsid w:val="009D6AAA"/>
    <w:rsid w:val="009D6DB6"/>
    <w:rsid w:val="009E0357"/>
    <w:rsid w:val="009E06F8"/>
    <w:rsid w:val="009E2952"/>
    <w:rsid w:val="009E3488"/>
    <w:rsid w:val="009E4FA4"/>
    <w:rsid w:val="009E7735"/>
    <w:rsid w:val="009F06E3"/>
    <w:rsid w:val="009F1670"/>
    <w:rsid w:val="009F19C5"/>
    <w:rsid w:val="009F2D62"/>
    <w:rsid w:val="009F2F8B"/>
    <w:rsid w:val="009F3A1D"/>
    <w:rsid w:val="009F43CA"/>
    <w:rsid w:val="009F5C0F"/>
    <w:rsid w:val="009F693C"/>
    <w:rsid w:val="009F6984"/>
    <w:rsid w:val="00A0088E"/>
    <w:rsid w:val="00A01BB1"/>
    <w:rsid w:val="00A03421"/>
    <w:rsid w:val="00A03942"/>
    <w:rsid w:val="00A0402F"/>
    <w:rsid w:val="00A048E9"/>
    <w:rsid w:val="00A0498E"/>
    <w:rsid w:val="00A0507D"/>
    <w:rsid w:val="00A0521E"/>
    <w:rsid w:val="00A0688B"/>
    <w:rsid w:val="00A117BC"/>
    <w:rsid w:val="00A11E0C"/>
    <w:rsid w:val="00A12043"/>
    <w:rsid w:val="00A12CC1"/>
    <w:rsid w:val="00A12EAD"/>
    <w:rsid w:val="00A168C4"/>
    <w:rsid w:val="00A201F0"/>
    <w:rsid w:val="00A20526"/>
    <w:rsid w:val="00A20B2A"/>
    <w:rsid w:val="00A21021"/>
    <w:rsid w:val="00A23B3D"/>
    <w:rsid w:val="00A25704"/>
    <w:rsid w:val="00A25A13"/>
    <w:rsid w:val="00A25F6F"/>
    <w:rsid w:val="00A26FE7"/>
    <w:rsid w:val="00A30993"/>
    <w:rsid w:val="00A336F9"/>
    <w:rsid w:val="00A34610"/>
    <w:rsid w:val="00A36A49"/>
    <w:rsid w:val="00A40618"/>
    <w:rsid w:val="00A41344"/>
    <w:rsid w:val="00A43F7F"/>
    <w:rsid w:val="00A46483"/>
    <w:rsid w:val="00A4671C"/>
    <w:rsid w:val="00A46CA4"/>
    <w:rsid w:val="00A47056"/>
    <w:rsid w:val="00A51350"/>
    <w:rsid w:val="00A51A5F"/>
    <w:rsid w:val="00A522D8"/>
    <w:rsid w:val="00A5234F"/>
    <w:rsid w:val="00A52AFC"/>
    <w:rsid w:val="00A53610"/>
    <w:rsid w:val="00A53757"/>
    <w:rsid w:val="00A53857"/>
    <w:rsid w:val="00A54B73"/>
    <w:rsid w:val="00A550D4"/>
    <w:rsid w:val="00A550EE"/>
    <w:rsid w:val="00A561BB"/>
    <w:rsid w:val="00A57C48"/>
    <w:rsid w:val="00A6115E"/>
    <w:rsid w:val="00A61D96"/>
    <w:rsid w:val="00A61DCB"/>
    <w:rsid w:val="00A6462E"/>
    <w:rsid w:val="00A65376"/>
    <w:rsid w:val="00A660E7"/>
    <w:rsid w:val="00A6612E"/>
    <w:rsid w:val="00A6698C"/>
    <w:rsid w:val="00A66BB2"/>
    <w:rsid w:val="00A7085A"/>
    <w:rsid w:val="00A709C1"/>
    <w:rsid w:val="00A709EC"/>
    <w:rsid w:val="00A71EC7"/>
    <w:rsid w:val="00A71F8A"/>
    <w:rsid w:val="00A72488"/>
    <w:rsid w:val="00A75194"/>
    <w:rsid w:val="00A7645A"/>
    <w:rsid w:val="00A77D65"/>
    <w:rsid w:val="00A801AA"/>
    <w:rsid w:val="00A80F26"/>
    <w:rsid w:val="00A8118D"/>
    <w:rsid w:val="00A82A92"/>
    <w:rsid w:val="00A83A1F"/>
    <w:rsid w:val="00A845B3"/>
    <w:rsid w:val="00A875AF"/>
    <w:rsid w:val="00A87725"/>
    <w:rsid w:val="00A91169"/>
    <w:rsid w:val="00A912CC"/>
    <w:rsid w:val="00A91B81"/>
    <w:rsid w:val="00A92195"/>
    <w:rsid w:val="00A94217"/>
    <w:rsid w:val="00A94B0B"/>
    <w:rsid w:val="00A95C6E"/>
    <w:rsid w:val="00A95CB4"/>
    <w:rsid w:val="00A95FB2"/>
    <w:rsid w:val="00AA1051"/>
    <w:rsid w:val="00AA400E"/>
    <w:rsid w:val="00AA5816"/>
    <w:rsid w:val="00AA6D13"/>
    <w:rsid w:val="00AA777B"/>
    <w:rsid w:val="00AB02E2"/>
    <w:rsid w:val="00AB068D"/>
    <w:rsid w:val="00AB0BAB"/>
    <w:rsid w:val="00AB1010"/>
    <w:rsid w:val="00AB1B79"/>
    <w:rsid w:val="00AB21FF"/>
    <w:rsid w:val="00AB3A4C"/>
    <w:rsid w:val="00AB4643"/>
    <w:rsid w:val="00AB6410"/>
    <w:rsid w:val="00AB6847"/>
    <w:rsid w:val="00AC0ED2"/>
    <w:rsid w:val="00AC32C3"/>
    <w:rsid w:val="00AC3BB3"/>
    <w:rsid w:val="00AC50D0"/>
    <w:rsid w:val="00AC6E28"/>
    <w:rsid w:val="00AC6F32"/>
    <w:rsid w:val="00AC7296"/>
    <w:rsid w:val="00AD02F5"/>
    <w:rsid w:val="00AD0EE8"/>
    <w:rsid w:val="00AD1788"/>
    <w:rsid w:val="00AD19F8"/>
    <w:rsid w:val="00AD24EB"/>
    <w:rsid w:val="00AD2B05"/>
    <w:rsid w:val="00AD415A"/>
    <w:rsid w:val="00AD475F"/>
    <w:rsid w:val="00AD559E"/>
    <w:rsid w:val="00AD572E"/>
    <w:rsid w:val="00AD7999"/>
    <w:rsid w:val="00AE07D7"/>
    <w:rsid w:val="00AE0C8A"/>
    <w:rsid w:val="00AE666F"/>
    <w:rsid w:val="00AE7641"/>
    <w:rsid w:val="00AF0F62"/>
    <w:rsid w:val="00AF1453"/>
    <w:rsid w:val="00AF1F6B"/>
    <w:rsid w:val="00AF335B"/>
    <w:rsid w:val="00AF5F03"/>
    <w:rsid w:val="00AF65F6"/>
    <w:rsid w:val="00AF65F7"/>
    <w:rsid w:val="00B0366E"/>
    <w:rsid w:val="00B0467F"/>
    <w:rsid w:val="00B070E4"/>
    <w:rsid w:val="00B1044E"/>
    <w:rsid w:val="00B112B4"/>
    <w:rsid w:val="00B11501"/>
    <w:rsid w:val="00B121EF"/>
    <w:rsid w:val="00B13381"/>
    <w:rsid w:val="00B158EE"/>
    <w:rsid w:val="00B16496"/>
    <w:rsid w:val="00B175A3"/>
    <w:rsid w:val="00B214EB"/>
    <w:rsid w:val="00B23867"/>
    <w:rsid w:val="00B2452D"/>
    <w:rsid w:val="00B245AB"/>
    <w:rsid w:val="00B25473"/>
    <w:rsid w:val="00B305C6"/>
    <w:rsid w:val="00B30CAF"/>
    <w:rsid w:val="00B31233"/>
    <w:rsid w:val="00B318F2"/>
    <w:rsid w:val="00B31CF4"/>
    <w:rsid w:val="00B32EC3"/>
    <w:rsid w:val="00B36513"/>
    <w:rsid w:val="00B36F92"/>
    <w:rsid w:val="00B377CC"/>
    <w:rsid w:val="00B37964"/>
    <w:rsid w:val="00B4086B"/>
    <w:rsid w:val="00B4449F"/>
    <w:rsid w:val="00B44CD3"/>
    <w:rsid w:val="00B450A6"/>
    <w:rsid w:val="00B470AC"/>
    <w:rsid w:val="00B4768A"/>
    <w:rsid w:val="00B50F52"/>
    <w:rsid w:val="00B51EEC"/>
    <w:rsid w:val="00B53B2B"/>
    <w:rsid w:val="00B546DA"/>
    <w:rsid w:val="00B54D0B"/>
    <w:rsid w:val="00B555EA"/>
    <w:rsid w:val="00B55DC7"/>
    <w:rsid w:val="00B5639D"/>
    <w:rsid w:val="00B57496"/>
    <w:rsid w:val="00B61C6C"/>
    <w:rsid w:val="00B61D5F"/>
    <w:rsid w:val="00B61DEF"/>
    <w:rsid w:val="00B63232"/>
    <w:rsid w:val="00B66AC7"/>
    <w:rsid w:val="00B671BC"/>
    <w:rsid w:val="00B71116"/>
    <w:rsid w:val="00B73212"/>
    <w:rsid w:val="00B7542C"/>
    <w:rsid w:val="00B76A10"/>
    <w:rsid w:val="00B76A51"/>
    <w:rsid w:val="00B76B9C"/>
    <w:rsid w:val="00B76DA1"/>
    <w:rsid w:val="00B772C5"/>
    <w:rsid w:val="00B77BB4"/>
    <w:rsid w:val="00B80536"/>
    <w:rsid w:val="00B80A72"/>
    <w:rsid w:val="00B81A6D"/>
    <w:rsid w:val="00B821B8"/>
    <w:rsid w:val="00B824C3"/>
    <w:rsid w:val="00B8447E"/>
    <w:rsid w:val="00B84882"/>
    <w:rsid w:val="00B8542F"/>
    <w:rsid w:val="00B86C53"/>
    <w:rsid w:val="00B86DF8"/>
    <w:rsid w:val="00B87D69"/>
    <w:rsid w:val="00B920FC"/>
    <w:rsid w:val="00BA11F8"/>
    <w:rsid w:val="00BA14C9"/>
    <w:rsid w:val="00BA198E"/>
    <w:rsid w:val="00BA2205"/>
    <w:rsid w:val="00BA3262"/>
    <w:rsid w:val="00BA3BEF"/>
    <w:rsid w:val="00BA3CDD"/>
    <w:rsid w:val="00BA63C8"/>
    <w:rsid w:val="00BA79BB"/>
    <w:rsid w:val="00BA7A7B"/>
    <w:rsid w:val="00BB000D"/>
    <w:rsid w:val="00BB155D"/>
    <w:rsid w:val="00BB1D8F"/>
    <w:rsid w:val="00BB4CD5"/>
    <w:rsid w:val="00BB5489"/>
    <w:rsid w:val="00BB5C74"/>
    <w:rsid w:val="00BB78F4"/>
    <w:rsid w:val="00BC1D6B"/>
    <w:rsid w:val="00BC384F"/>
    <w:rsid w:val="00BC5B8E"/>
    <w:rsid w:val="00BC7465"/>
    <w:rsid w:val="00BD04A7"/>
    <w:rsid w:val="00BD054A"/>
    <w:rsid w:val="00BD0F01"/>
    <w:rsid w:val="00BD1633"/>
    <w:rsid w:val="00BD2BA6"/>
    <w:rsid w:val="00BD39A8"/>
    <w:rsid w:val="00BD3C25"/>
    <w:rsid w:val="00BD47E5"/>
    <w:rsid w:val="00BD51B0"/>
    <w:rsid w:val="00BD5D54"/>
    <w:rsid w:val="00BD5E1F"/>
    <w:rsid w:val="00BD6023"/>
    <w:rsid w:val="00BD667B"/>
    <w:rsid w:val="00BD68D7"/>
    <w:rsid w:val="00BD77ED"/>
    <w:rsid w:val="00BE1FC1"/>
    <w:rsid w:val="00BE3676"/>
    <w:rsid w:val="00BE3A63"/>
    <w:rsid w:val="00BE3DB8"/>
    <w:rsid w:val="00BE52C8"/>
    <w:rsid w:val="00BE61E0"/>
    <w:rsid w:val="00BF2CD9"/>
    <w:rsid w:val="00BF54A9"/>
    <w:rsid w:val="00BF571A"/>
    <w:rsid w:val="00BF641E"/>
    <w:rsid w:val="00BF705B"/>
    <w:rsid w:val="00C01BCC"/>
    <w:rsid w:val="00C01EB6"/>
    <w:rsid w:val="00C025FA"/>
    <w:rsid w:val="00C02DAC"/>
    <w:rsid w:val="00C035C1"/>
    <w:rsid w:val="00C05E06"/>
    <w:rsid w:val="00C06E3F"/>
    <w:rsid w:val="00C07480"/>
    <w:rsid w:val="00C126AB"/>
    <w:rsid w:val="00C145A0"/>
    <w:rsid w:val="00C153F4"/>
    <w:rsid w:val="00C15866"/>
    <w:rsid w:val="00C17858"/>
    <w:rsid w:val="00C2018E"/>
    <w:rsid w:val="00C217E8"/>
    <w:rsid w:val="00C25DB2"/>
    <w:rsid w:val="00C27911"/>
    <w:rsid w:val="00C27DD3"/>
    <w:rsid w:val="00C303F9"/>
    <w:rsid w:val="00C31BCC"/>
    <w:rsid w:val="00C351C3"/>
    <w:rsid w:val="00C35D33"/>
    <w:rsid w:val="00C4142F"/>
    <w:rsid w:val="00C41DE0"/>
    <w:rsid w:val="00C42345"/>
    <w:rsid w:val="00C42934"/>
    <w:rsid w:val="00C42B9E"/>
    <w:rsid w:val="00C45AA7"/>
    <w:rsid w:val="00C45EA6"/>
    <w:rsid w:val="00C50C5B"/>
    <w:rsid w:val="00C53FD7"/>
    <w:rsid w:val="00C628E4"/>
    <w:rsid w:val="00C66809"/>
    <w:rsid w:val="00C668A4"/>
    <w:rsid w:val="00C67208"/>
    <w:rsid w:val="00C67A1F"/>
    <w:rsid w:val="00C71725"/>
    <w:rsid w:val="00C72100"/>
    <w:rsid w:val="00C723F1"/>
    <w:rsid w:val="00C72A6D"/>
    <w:rsid w:val="00C73AE1"/>
    <w:rsid w:val="00C73BFC"/>
    <w:rsid w:val="00C777E5"/>
    <w:rsid w:val="00C80A4B"/>
    <w:rsid w:val="00C80E5F"/>
    <w:rsid w:val="00C8125A"/>
    <w:rsid w:val="00C83803"/>
    <w:rsid w:val="00C84242"/>
    <w:rsid w:val="00C86962"/>
    <w:rsid w:val="00C86F7C"/>
    <w:rsid w:val="00C9052C"/>
    <w:rsid w:val="00C90D6F"/>
    <w:rsid w:val="00C91EBB"/>
    <w:rsid w:val="00C92093"/>
    <w:rsid w:val="00C9275F"/>
    <w:rsid w:val="00C937C8"/>
    <w:rsid w:val="00C93A6E"/>
    <w:rsid w:val="00C93AED"/>
    <w:rsid w:val="00C9441E"/>
    <w:rsid w:val="00C949FE"/>
    <w:rsid w:val="00C95809"/>
    <w:rsid w:val="00C9635D"/>
    <w:rsid w:val="00CA08B2"/>
    <w:rsid w:val="00CA0F06"/>
    <w:rsid w:val="00CA16DB"/>
    <w:rsid w:val="00CA1999"/>
    <w:rsid w:val="00CA22E9"/>
    <w:rsid w:val="00CA2F06"/>
    <w:rsid w:val="00CA36F5"/>
    <w:rsid w:val="00CA64F9"/>
    <w:rsid w:val="00CB12F3"/>
    <w:rsid w:val="00CB1879"/>
    <w:rsid w:val="00CB22DD"/>
    <w:rsid w:val="00CB3B47"/>
    <w:rsid w:val="00CB4287"/>
    <w:rsid w:val="00CB534C"/>
    <w:rsid w:val="00CB593B"/>
    <w:rsid w:val="00CB6DE5"/>
    <w:rsid w:val="00CB722E"/>
    <w:rsid w:val="00CB78A2"/>
    <w:rsid w:val="00CC02D1"/>
    <w:rsid w:val="00CC07AC"/>
    <w:rsid w:val="00CC21EF"/>
    <w:rsid w:val="00CC55F2"/>
    <w:rsid w:val="00CC572D"/>
    <w:rsid w:val="00CC6AB5"/>
    <w:rsid w:val="00CD11AF"/>
    <w:rsid w:val="00CD5AE1"/>
    <w:rsid w:val="00CD5DF8"/>
    <w:rsid w:val="00CE0C97"/>
    <w:rsid w:val="00CE28B2"/>
    <w:rsid w:val="00CE2CA0"/>
    <w:rsid w:val="00CE429E"/>
    <w:rsid w:val="00CE43BD"/>
    <w:rsid w:val="00CE455D"/>
    <w:rsid w:val="00CE4A51"/>
    <w:rsid w:val="00CE5C36"/>
    <w:rsid w:val="00CE6835"/>
    <w:rsid w:val="00CE7E62"/>
    <w:rsid w:val="00CF007F"/>
    <w:rsid w:val="00CF0791"/>
    <w:rsid w:val="00CF0C9B"/>
    <w:rsid w:val="00CF1448"/>
    <w:rsid w:val="00CF2DB9"/>
    <w:rsid w:val="00CF30A5"/>
    <w:rsid w:val="00CF42B5"/>
    <w:rsid w:val="00CF4A7D"/>
    <w:rsid w:val="00CF5BEC"/>
    <w:rsid w:val="00D0006B"/>
    <w:rsid w:val="00D00D8A"/>
    <w:rsid w:val="00D014B7"/>
    <w:rsid w:val="00D01941"/>
    <w:rsid w:val="00D03C0D"/>
    <w:rsid w:val="00D04E0B"/>
    <w:rsid w:val="00D051A8"/>
    <w:rsid w:val="00D060CA"/>
    <w:rsid w:val="00D0666D"/>
    <w:rsid w:val="00D06BDC"/>
    <w:rsid w:val="00D1320B"/>
    <w:rsid w:val="00D13A58"/>
    <w:rsid w:val="00D149EA"/>
    <w:rsid w:val="00D14ED0"/>
    <w:rsid w:val="00D1557A"/>
    <w:rsid w:val="00D16668"/>
    <w:rsid w:val="00D16754"/>
    <w:rsid w:val="00D17BCA"/>
    <w:rsid w:val="00D20B2C"/>
    <w:rsid w:val="00D24D70"/>
    <w:rsid w:val="00D30BE4"/>
    <w:rsid w:val="00D3197E"/>
    <w:rsid w:val="00D332AF"/>
    <w:rsid w:val="00D33EE9"/>
    <w:rsid w:val="00D342C4"/>
    <w:rsid w:val="00D3477F"/>
    <w:rsid w:val="00D35A49"/>
    <w:rsid w:val="00D36156"/>
    <w:rsid w:val="00D40822"/>
    <w:rsid w:val="00D41885"/>
    <w:rsid w:val="00D425E9"/>
    <w:rsid w:val="00D42AF3"/>
    <w:rsid w:val="00D44B15"/>
    <w:rsid w:val="00D46B0B"/>
    <w:rsid w:val="00D50BA0"/>
    <w:rsid w:val="00D50EEB"/>
    <w:rsid w:val="00D5294B"/>
    <w:rsid w:val="00D52B86"/>
    <w:rsid w:val="00D537A2"/>
    <w:rsid w:val="00D56343"/>
    <w:rsid w:val="00D56A83"/>
    <w:rsid w:val="00D57706"/>
    <w:rsid w:val="00D579AD"/>
    <w:rsid w:val="00D57E1D"/>
    <w:rsid w:val="00D60500"/>
    <w:rsid w:val="00D60C94"/>
    <w:rsid w:val="00D616A2"/>
    <w:rsid w:val="00D61ADB"/>
    <w:rsid w:val="00D61D8E"/>
    <w:rsid w:val="00D62930"/>
    <w:rsid w:val="00D62A5E"/>
    <w:rsid w:val="00D651A5"/>
    <w:rsid w:val="00D6697F"/>
    <w:rsid w:val="00D66F6A"/>
    <w:rsid w:val="00D67C76"/>
    <w:rsid w:val="00D71011"/>
    <w:rsid w:val="00D721E3"/>
    <w:rsid w:val="00D74929"/>
    <w:rsid w:val="00D80C39"/>
    <w:rsid w:val="00D8159E"/>
    <w:rsid w:val="00D82071"/>
    <w:rsid w:val="00D82E47"/>
    <w:rsid w:val="00D84AC1"/>
    <w:rsid w:val="00D84E74"/>
    <w:rsid w:val="00D85EFC"/>
    <w:rsid w:val="00D873BC"/>
    <w:rsid w:val="00D9154A"/>
    <w:rsid w:val="00D932E5"/>
    <w:rsid w:val="00D93FB8"/>
    <w:rsid w:val="00D979BD"/>
    <w:rsid w:val="00DA031E"/>
    <w:rsid w:val="00DA2BA7"/>
    <w:rsid w:val="00DA362A"/>
    <w:rsid w:val="00DA3FEE"/>
    <w:rsid w:val="00DA4AC8"/>
    <w:rsid w:val="00DA4BAE"/>
    <w:rsid w:val="00DA7398"/>
    <w:rsid w:val="00DB21A6"/>
    <w:rsid w:val="00DB3CC8"/>
    <w:rsid w:val="00DB5BE0"/>
    <w:rsid w:val="00DB6921"/>
    <w:rsid w:val="00DC0188"/>
    <w:rsid w:val="00DC0B08"/>
    <w:rsid w:val="00DC0F9E"/>
    <w:rsid w:val="00DC2BA5"/>
    <w:rsid w:val="00DC4696"/>
    <w:rsid w:val="00DD0611"/>
    <w:rsid w:val="00DD085F"/>
    <w:rsid w:val="00DD0F16"/>
    <w:rsid w:val="00DD13F3"/>
    <w:rsid w:val="00DD1BE5"/>
    <w:rsid w:val="00DD2B80"/>
    <w:rsid w:val="00DD46E4"/>
    <w:rsid w:val="00DD5263"/>
    <w:rsid w:val="00DD5FEE"/>
    <w:rsid w:val="00DD6ADA"/>
    <w:rsid w:val="00DD6D64"/>
    <w:rsid w:val="00DE0956"/>
    <w:rsid w:val="00DE1B57"/>
    <w:rsid w:val="00DE301F"/>
    <w:rsid w:val="00DE464A"/>
    <w:rsid w:val="00DE5338"/>
    <w:rsid w:val="00DE5C15"/>
    <w:rsid w:val="00DE5C5A"/>
    <w:rsid w:val="00DE5F33"/>
    <w:rsid w:val="00DE72DE"/>
    <w:rsid w:val="00DF380E"/>
    <w:rsid w:val="00DF4294"/>
    <w:rsid w:val="00DF5A04"/>
    <w:rsid w:val="00E007A9"/>
    <w:rsid w:val="00E020DD"/>
    <w:rsid w:val="00E0270A"/>
    <w:rsid w:val="00E04254"/>
    <w:rsid w:val="00E04D6D"/>
    <w:rsid w:val="00E04E85"/>
    <w:rsid w:val="00E07FDC"/>
    <w:rsid w:val="00E11D95"/>
    <w:rsid w:val="00E12B25"/>
    <w:rsid w:val="00E12F61"/>
    <w:rsid w:val="00E13610"/>
    <w:rsid w:val="00E13653"/>
    <w:rsid w:val="00E13A5F"/>
    <w:rsid w:val="00E14282"/>
    <w:rsid w:val="00E16B81"/>
    <w:rsid w:val="00E16E22"/>
    <w:rsid w:val="00E17E9E"/>
    <w:rsid w:val="00E20E1F"/>
    <w:rsid w:val="00E2121B"/>
    <w:rsid w:val="00E21AC5"/>
    <w:rsid w:val="00E2260E"/>
    <w:rsid w:val="00E24A86"/>
    <w:rsid w:val="00E25700"/>
    <w:rsid w:val="00E2623D"/>
    <w:rsid w:val="00E268E1"/>
    <w:rsid w:val="00E27EEE"/>
    <w:rsid w:val="00E300A9"/>
    <w:rsid w:val="00E306A1"/>
    <w:rsid w:val="00E319CA"/>
    <w:rsid w:val="00E32876"/>
    <w:rsid w:val="00E33B35"/>
    <w:rsid w:val="00E3458F"/>
    <w:rsid w:val="00E3473C"/>
    <w:rsid w:val="00E3519C"/>
    <w:rsid w:val="00E35A4D"/>
    <w:rsid w:val="00E35B08"/>
    <w:rsid w:val="00E41A30"/>
    <w:rsid w:val="00E4355A"/>
    <w:rsid w:val="00E449B4"/>
    <w:rsid w:val="00E45C8B"/>
    <w:rsid w:val="00E47AF8"/>
    <w:rsid w:val="00E505BC"/>
    <w:rsid w:val="00E52216"/>
    <w:rsid w:val="00E54978"/>
    <w:rsid w:val="00E55F91"/>
    <w:rsid w:val="00E570D4"/>
    <w:rsid w:val="00E6008E"/>
    <w:rsid w:val="00E6083E"/>
    <w:rsid w:val="00E61B53"/>
    <w:rsid w:val="00E62356"/>
    <w:rsid w:val="00E62CFE"/>
    <w:rsid w:val="00E63591"/>
    <w:rsid w:val="00E65353"/>
    <w:rsid w:val="00E6556C"/>
    <w:rsid w:val="00E6637D"/>
    <w:rsid w:val="00E70B74"/>
    <w:rsid w:val="00E71C39"/>
    <w:rsid w:val="00E76028"/>
    <w:rsid w:val="00E8041A"/>
    <w:rsid w:val="00E804D8"/>
    <w:rsid w:val="00E80703"/>
    <w:rsid w:val="00E80BDF"/>
    <w:rsid w:val="00E818FF"/>
    <w:rsid w:val="00E82A2B"/>
    <w:rsid w:val="00E82FAD"/>
    <w:rsid w:val="00E83285"/>
    <w:rsid w:val="00E841A2"/>
    <w:rsid w:val="00E851EA"/>
    <w:rsid w:val="00E85BC9"/>
    <w:rsid w:val="00E86D89"/>
    <w:rsid w:val="00E902FA"/>
    <w:rsid w:val="00E90307"/>
    <w:rsid w:val="00E91894"/>
    <w:rsid w:val="00E93F44"/>
    <w:rsid w:val="00E94B01"/>
    <w:rsid w:val="00E9601F"/>
    <w:rsid w:val="00E968FF"/>
    <w:rsid w:val="00E9752B"/>
    <w:rsid w:val="00E97F4B"/>
    <w:rsid w:val="00EA0953"/>
    <w:rsid w:val="00EA3414"/>
    <w:rsid w:val="00EA3968"/>
    <w:rsid w:val="00EA3A18"/>
    <w:rsid w:val="00EA3EE0"/>
    <w:rsid w:val="00EA5701"/>
    <w:rsid w:val="00EA6530"/>
    <w:rsid w:val="00EA76E6"/>
    <w:rsid w:val="00EA7755"/>
    <w:rsid w:val="00EB0394"/>
    <w:rsid w:val="00EB063F"/>
    <w:rsid w:val="00EB363E"/>
    <w:rsid w:val="00EB395E"/>
    <w:rsid w:val="00EB4891"/>
    <w:rsid w:val="00EB6A55"/>
    <w:rsid w:val="00EB7562"/>
    <w:rsid w:val="00EB783D"/>
    <w:rsid w:val="00EB7A9F"/>
    <w:rsid w:val="00EC108D"/>
    <w:rsid w:val="00EC11DB"/>
    <w:rsid w:val="00EC3E08"/>
    <w:rsid w:val="00EC490C"/>
    <w:rsid w:val="00EC55D8"/>
    <w:rsid w:val="00EC7829"/>
    <w:rsid w:val="00ED018A"/>
    <w:rsid w:val="00ED0572"/>
    <w:rsid w:val="00ED2FC0"/>
    <w:rsid w:val="00ED49C4"/>
    <w:rsid w:val="00ED5149"/>
    <w:rsid w:val="00ED5585"/>
    <w:rsid w:val="00ED5A05"/>
    <w:rsid w:val="00ED7F85"/>
    <w:rsid w:val="00EE0930"/>
    <w:rsid w:val="00EE3B3A"/>
    <w:rsid w:val="00EE404D"/>
    <w:rsid w:val="00EE6437"/>
    <w:rsid w:val="00EE7A4E"/>
    <w:rsid w:val="00EE7BB0"/>
    <w:rsid w:val="00EF0078"/>
    <w:rsid w:val="00EF032A"/>
    <w:rsid w:val="00EF2C21"/>
    <w:rsid w:val="00EF402B"/>
    <w:rsid w:val="00EF4329"/>
    <w:rsid w:val="00EF5332"/>
    <w:rsid w:val="00EF70D5"/>
    <w:rsid w:val="00EF7B91"/>
    <w:rsid w:val="00F003E7"/>
    <w:rsid w:val="00F01289"/>
    <w:rsid w:val="00F01822"/>
    <w:rsid w:val="00F022F8"/>
    <w:rsid w:val="00F03391"/>
    <w:rsid w:val="00F04C36"/>
    <w:rsid w:val="00F05D6C"/>
    <w:rsid w:val="00F05FED"/>
    <w:rsid w:val="00F065CE"/>
    <w:rsid w:val="00F07C76"/>
    <w:rsid w:val="00F1125C"/>
    <w:rsid w:val="00F1162E"/>
    <w:rsid w:val="00F1197F"/>
    <w:rsid w:val="00F11E50"/>
    <w:rsid w:val="00F127D7"/>
    <w:rsid w:val="00F1358A"/>
    <w:rsid w:val="00F14DBE"/>
    <w:rsid w:val="00F16FC3"/>
    <w:rsid w:val="00F171F3"/>
    <w:rsid w:val="00F17B56"/>
    <w:rsid w:val="00F21695"/>
    <w:rsid w:val="00F21901"/>
    <w:rsid w:val="00F21CB5"/>
    <w:rsid w:val="00F23789"/>
    <w:rsid w:val="00F23B29"/>
    <w:rsid w:val="00F244D6"/>
    <w:rsid w:val="00F24ABA"/>
    <w:rsid w:val="00F24EA2"/>
    <w:rsid w:val="00F263F8"/>
    <w:rsid w:val="00F27081"/>
    <w:rsid w:val="00F311E5"/>
    <w:rsid w:val="00F32538"/>
    <w:rsid w:val="00F33EB8"/>
    <w:rsid w:val="00F34555"/>
    <w:rsid w:val="00F35AB7"/>
    <w:rsid w:val="00F362CD"/>
    <w:rsid w:val="00F37B54"/>
    <w:rsid w:val="00F416AF"/>
    <w:rsid w:val="00F4201A"/>
    <w:rsid w:val="00F420AB"/>
    <w:rsid w:val="00F42A5A"/>
    <w:rsid w:val="00F446D6"/>
    <w:rsid w:val="00F4598A"/>
    <w:rsid w:val="00F464EE"/>
    <w:rsid w:val="00F46627"/>
    <w:rsid w:val="00F46E3F"/>
    <w:rsid w:val="00F471B4"/>
    <w:rsid w:val="00F476B2"/>
    <w:rsid w:val="00F53C91"/>
    <w:rsid w:val="00F54A21"/>
    <w:rsid w:val="00F54EBC"/>
    <w:rsid w:val="00F5550C"/>
    <w:rsid w:val="00F56F39"/>
    <w:rsid w:val="00F5775D"/>
    <w:rsid w:val="00F61C27"/>
    <w:rsid w:val="00F63571"/>
    <w:rsid w:val="00F645BE"/>
    <w:rsid w:val="00F65B85"/>
    <w:rsid w:val="00F6728F"/>
    <w:rsid w:val="00F676D2"/>
    <w:rsid w:val="00F7191D"/>
    <w:rsid w:val="00F71B32"/>
    <w:rsid w:val="00F71F4C"/>
    <w:rsid w:val="00F72AA0"/>
    <w:rsid w:val="00F739A6"/>
    <w:rsid w:val="00F752D2"/>
    <w:rsid w:val="00F77537"/>
    <w:rsid w:val="00F80F31"/>
    <w:rsid w:val="00F82D87"/>
    <w:rsid w:val="00F83222"/>
    <w:rsid w:val="00F8695E"/>
    <w:rsid w:val="00F87320"/>
    <w:rsid w:val="00F877EB"/>
    <w:rsid w:val="00F87A3F"/>
    <w:rsid w:val="00F87CCE"/>
    <w:rsid w:val="00F90759"/>
    <w:rsid w:val="00F90A10"/>
    <w:rsid w:val="00F9633B"/>
    <w:rsid w:val="00F96A4C"/>
    <w:rsid w:val="00F97057"/>
    <w:rsid w:val="00FA09C3"/>
    <w:rsid w:val="00FA1114"/>
    <w:rsid w:val="00FA3B6A"/>
    <w:rsid w:val="00FA45CF"/>
    <w:rsid w:val="00FA50CF"/>
    <w:rsid w:val="00FA63E0"/>
    <w:rsid w:val="00FB03F4"/>
    <w:rsid w:val="00FB1A4E"/>
    <w:rsid w:val="00FB2BB3"/>
    <w:rsid w:val="00FB2EDB"/>
    <w:rsid w:val="00FB4F84"/>
    <w:rsid w:val="00FB570F"/>
    <w:rsid w:val="00FB5FF6"/>
    <w:rsid w:val="00FB7F58"/>
    <w:rsid w:val="00FC09EC"/>
    <w:rsid w:val="00FC1329"/>
    <w:rsid w:val="00FC1FDF"/>
    <w:rsid w:val="00FC4CA9"/>
    <w:rsid w:val="00FC522E"/>
    <w:rsid w:val="00FC5D87"/>
    <w:rsid w:val="00FC67B2"/>
    <w:rsid w:val="00FC6AAC"/>
    <w:rsid w:val="00FC73F5"/>
    <w:rsid w:val="00FC74D2"/>
    <w:rsid w:val="00FC7E6D"/>
    <w:rsid w:val="00FD04C3"/>
    <w:rsid w:val="00FD26A9"/>
    <w:rsid w:val="00FD2D2A"/>
    <w:rsid w:val="00FD3AE8"/>
    <w:rsid w:val="00FD52DF"/>
    <w:rsid w:val="00FD5847"/>
    <w:rsid w:val="00FE03DA"/>
    <w:rsid w:val="00FE21B6"/>
    <w:rsid w:val="00FE2D0D"/>
    <w:rsid w:val="00FE2DF7"/>
    <w:rsid w:val="00FE3456"/>
    <w:rsid w:val="00FE4231"/>
    <w:rsid w:val="00FE465F"/>
    <w:rsid w:val="00FE7F4A"/>
    <w:rsid w:val="00FF07E5"/>
    <w:rsid w:val="00FF1C8A"/>
    <w:rsid w:val="00FF2071"/>
    <w:rsid w:val="00FF3A17"/>
    <w:rsid w:val="00FF3C5F"/>
    <w:rsid w:val="00FF5AC1"/>
    <w:rsid w:val="00FF5D19"/>
    <w:rsid w:val="00FF78D8"/>
    <w:rsid w:val="00FF7A4E"/>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C30B5"/>
  <w15:docId w15:val="{FE3FDC17-DF89-459C-9A3D-78AC627F4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CAF"/>
    <w:pPr>
      <w:spacing w:after="0" w:line="240" w:lineRule="auto"/>
    </w:pPr>
    <w:rPr>
      <w:rFonts w:ascii="Times New Roman" w:hAnsi="Times New Roman" w:cs="Times New Roman"/>
      <w:sz w:val="24"/>
      <w:szCs w:val="24"/>
      <w:lang w:eastAsia="nb-NO"/>
    </w:rPr>
  </w:style>
  <w:style w:type="paragraph" w:styleId="Heading1">
    <w:name w:val="heading 1"/>
    <w:basedOn w:val="Normal"/>
    <w:next w:val="Normal"/>
    <w:link w:val="Heading1Char"/>
    <w:uiPriority w:val="9"/>
    <w:qFormat/>
    <w:rsid w:val="005415B6"/>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5415B6"/>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autoRedefine/>
    <w:uiPriority w:val="9"/>
    <w:unhideWhenUsed/>
    <w:qFormat/>
    <w:rsid w:val="00806D4F"/>
    <w:pPr>
      <w:keepNext/>
      <w:keepLines/>
      <w:spacing w:before="40" w:line="276" w:lineRule="auto"/>
      <w:outlineLvl w:val="2"/>
    </w:pPr>
    <w:rPr>
      <w:rFonts w:asciiTheme="majorHAnsi" w:eastAsiaTheme="majorEastAsia" w:hAnsiTheme="majorHAnsi" w:cstheme="majorBidi"/>
      <w:b/>
      <w:i/>
      <w:color w:val="243F60" w:themeColor="accent1" w:themeShade="7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07DF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907DFE"/>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907DFE"/>
    <w:pPr>
      <w:spacing w:after="200" w:line="276" w:lineRule="auto"/>
      <w:ind w:left="720"/>
      <w:contextualSpacing/>
    </w:pPr>
    <w:rPr>
      <w:rFonts w:asciiTheme="minorHAnsi" w:hAnsiTheme="minorHAnsi" w:cstheme="minorBidi"/>
      <w:sz w:val="22"/>
      <w:szCs w:val="22"/>
      <w:lang w:eastAsia="en-US"/>
    </w:rPr>
  </w:style>
  <w:style w:type="character" w:customStyle="1" w:styleId="Heading1Char">
    <w:name w:val="Heading 1 Char"/>
    <w:basedOn w:val="DefaultParagraphFont"/>
    <w:link w:val="Heading1"/>
    <w:uiPriority w:val="9"/>
    <w:rsid w:val="005415B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415B6"/>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5C05C9"/>
    <w:rPr>
      <w:color w:val="0000FF" w:themeColor="hyperlink"/>
      <w:u w:val="single"/>
    </w:rPr>
  </w:style>
  <w:style w:type="paragraph" w:styleId="Subtitle">
    <w:name w:val="Subtitle"/>
    <w:basedOn w:val="Normal"/>
    <w:next w:val="Normal"/>
    <w:link w:val="SubtitleChar"/>
    <w:uiPriority w:val="11"/>
    <w:qFormat/>
    <w:rsid w:val="004B02E0"/>
    <w:pPr>
      <w:numPr>
        <w:ilvl w:val="1"/>
      </w:numPr>
      <w:spacing w:after="200" w:line="276" w:lineRule="auto"/>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4B02E0"/>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550A84"/>
    <w:rPr>
      <w:sz w:val="16"/>
      <w:szCs w:val="16"/>
    </w:rPr>
  </w:style>
  <w:style w:type="paragraph" w:styleId="CommentText">
    <w:name w:val="annotation text"/>
    <w:basedOn w:val="Normal"/>
    <w:link w:val="CommentTextChar"/>
    <w:uiPriority w:val="99"/>
    <w:unhideWhenUsed/>
    <w:rsid w:val="00550A84"/>
    <w:pPr>
      <w:spacing w:after="200"/>
    </w:pPr>
    <w:rPr>
      <w:rFonts w:ascii="Calibri" w:eastAsia="Times New Roman" w:hAnsi="Calibri"/>
      <w:sz w:val="20"/>
      <w:szCs w:val="20"/>
    </w:rPr>
  </w:style>
  <w:style w:type="character" w:customStyle="1" w:styleId="CommentTextChar">
    <w:name w:val="Comment Text Char"/>
    <w:basedOn w:val="DefaultParagraphFont"/>
    <w:link w:val="CommentText"/>
    <w:uiPriority w:val="99"/>
    <w:rsid w:val="00550A84"/>
    <w:rPr>
      <w:rFonts w:ascii="Calibri" w:eastAsia="Times New Roman" w:hAnsi="Calibri" w:cs="Times New Roman"/>
      <w:sz w:val="20"/>
      <w:szCs w:val="20"/>
      <w:lang w:eastAsia="nb-NO"/>
    </w:rPr>
  </w:style>
  <w:style w:type="paragraph" w:styleId="BalloonText">
    <w:name w:val="Balloon Text"/>
    <w:basedOn w:val="Normal"/>
    <w:link w:val="BalloonTextChar"/>
    <w:uiPriority w:val="99"/>
    <w:semiHidden/>
    <w:unhideWhenUsed/>
    <w:rsid w:val="00550A84"/>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550A8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C7275"/>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0C7275"/>
    <w:rPr>
      <w:rFonts w:ascii="Calibri" w:eastAsia="Times New Roman" w:hAnsi="Calibri" w:cs="Times New Roman"/>
      <w:b/>
      <w:bCs/>
      <w:sz w:val="20"/>
      <w:szCs w:val="20"/>
      <w:lang w:eastAsia="nb-NO"/>
    </w:rPr>
  </w:style>
  <w:style w:type="table" w:styleId="TableGrid">
    <w:name w:val="Table Grid"/>
    <w:basedOn w:val="TableNormal"/>
    <w:uiPriority w:val="39"/>
    <w:rsid w:val="00D155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nkeltabell41">
    <w:name w:val="Enkel tabell 41"/>
    <w:basedOn w:val="TableNormal"/>
    <w:uiPriority w:val="44"/>
    <w:rsid w:val="0025139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nkeltabell31">
    <w:name w:val="Enkel tabell 31"/>
    <w:basedOn w:val="TableNormal"/>
    <w:uiPriority w:val="43"/>
    <w:rsid w:val="002513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etabell1lys-utheving11">
    <w:name w:val="Listetabell 1 lys - utheving 11"/>
    <w:basedOn w:val="TableNormal"/>
    <w:uiPriority w:val="46"/>
    <w:rsid w:val="00251398"/>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Rutenettabell1lys-utheving11">
    <w:name w:val="Rutenettabell 1 lys - utheving 11"/>
    <w:basedOn w:val="TableNormal"/>
    <w:uiPriority w:val="46"/>
    <w:rsid w:val="00251398"/>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Enkeltabell21">
    <w:name w:val="Enkel tabell 21"/>
    <w:basedOn w:val="TableNormal"/>
    <w:uiPriority w:val="42"/>
    <w:rsid w:val="002513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Rutenettabell2-utheving11">
    <w:name w:val="Rutenettabell 2 - utheving 11"/>
    <w:basedOn w:val="TableNormal"/>
    <w:uiPriority w:val="47"/>
    <w:rsid w:val="009E2952"/>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FF2071"/>
    <w:rPr>
      <w:color w:val="800080" w:themeColor="followedHyperlink"/>
      <w:u w:val="single"/>
    </w:rPr>
  </w:style>
  <w:style w:type="paragraph" w:styleId="Header">
    <w:name w:val="header"/>
    <w:basedOn w:val="Normal"/>
    <w:link w:val="HeaderChar"/>
    <w:uiPriority w:val="99"/>
    <w:unhideWhenUsed/>
    <w:rsid w:val="00CB534C"/>
    <w:pPr>
      <w:tabs>
        <w:tab w:val="center" w:pos="4703"/>
        <w:tab w:val="right" w:pos="940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CB534C"/>
  </w:style>
  <w:style w:type="paragraph" w:styleId="Footer">
    <w:name w:val="footer"/>
    <w:basedOn w:val="Normal"/>
    <w:link w:val="FooterChar"/>
    <w:uiPriority w:val="99"/>
    <w:unhideWhenUsed/>
    <w:rsid w:val="00CB534C"/>
    <w:pPr>
      <w:tabs>
        <w:tab w:val="center" w:pos="4703"/>
        <w:tab w:val="right" w:pos="940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CB534C"/>
  </w:style>
  <w:style w:type="character" w:customStyle="1" w:styleId="Heading3Char">
    <w:name w:val="Heading 3 Char"/>
    <w:basedOn w:val="DefaultParagraphFont"/>
    <w:link w:val="Heading3"/>
    <w:uiPriority w:val="9"/>
    <w:rsid w:val="00806D4F"/>
    <w:rPr>
      <w:rFonts w:asciiTheme="majorHAnsi" w:eastAsiaTheme="majorEastAsia" w:hAnsiTheme="majorHAnsi" w:cstheme="majorBidi"/>
      <w:b/>
      <w:i/>
      <w:color w:val="243F60" w:themeColor="accent1" w:themeShade="7F"/>
      <w:sz w:val="24"/>
      <w:szCs w:val="24"/>
      <w:lang w:val="en-US"/>
    </w:rPr>
  </w:style>
  <w:style w:type="paragraph" w:customStyle="1" w:styleId="EndNoteBibliographyTitle">
    <w:name w:val="EndNote Bibliography Title"/>
    <w:basedOn w:val="Normal"/>
    <w:rsid w:val="00392CCE"/>
    <w:pPr>
      <w:spacing w:line="276" w:lineRule="auto"/>
      <w:jc w:val="center"/>
    </w:pPr>
    <w:rPr>
      <w:rFonts w:ascii="Calibri" w:hAnsi="Calibri" w:cs="Calibri"/>
      <w:sz w:val="22"/>
      <w:szCs w:val="22"/>
      <w:lang w:val="en-US" w:eastAsia="en-US"/>
    </w:rPr>
  </w:style>
  <w:style w:type="paragraph" w:customStyle="1" w:styleId="EndNoteBibliography">
    <w:name w:val="EndNote Bibliography"/>
    <w:basedOn w:val="Normal"/>
    <w:link w:val="EndNoteBibliographyChar"/>
    <w:rsid w:val="00392CCE"/>
    <w:pPr>
      <w:spacing w:after="200"/>
    </w:pPr>
    <w:rPr>
      <w:rFonts w:ascii="Calibri" w:hAnsi="Calibri" w:cs="Calibri"/>
      <w:sz w:val="22"/>
      <w:szCs w:val="22"/>
      <w:lang w:val="en-US" w:eastAsia="en-US"/>
    </w:rPr>
  </w:style>
  <w:style w:type="paragraph" w:styleId="Revision">
    <w:name w:val="Revision"/>
    <w:hidden/>
    <w:uiPriority w:val="99"/>
    <w:semiHidden/>
    <w:rsid w:val="00674398"/>
    <w:pPr>
      <w:spacing w:after="0" w:line="240" w:lineRule="auto"/>
    </w:pPr>
  </w:style>
  <w:style w:type="paragraph" w:styleId="Caption">
    <w:name w:val="caption"/>
    <w:basedOn w:val="Normal"/>
    <w:next w:val="Normal"/>
    <w:uiPriority w:val="35"/>
    <w:unhideWhenUsed/>
    <w:qFormat/>
    <w:rsid w:val="00B76A51"/>
    <w:pPr>
      <w:spacing w:after="200"/>
    </w:pPr>
    <w:rPr>
      <w:rFonts w:asciiTheme="minorHAnsi" w:hAnsiTheme="minorHAnsi" w:cstheme="minorBidi"/>
      <w:i/>
      <w:iCs/>
      <w:color w:val="1F497D" w:themeColor="text2"/>
      <w:sz w:val="18"/>
      <w:szCs w:val="18"/>
      <w:lang w:eastAsia="en-US"/>
    </w:rPr>
  </w:style>
  <w:style w:type="paragraph" w:styleId="DocumentMap">
    <w:name w:val="Document Map"/>
    <w:basedOn w:val="Normal"/>
    <w:link w:val="DocumentMapChar"/>
    <w:uiPriority w:val="99"/>
    <w:semiHidden/>
    <w:unhideWhenUsed/>
    <w:rsid w:val="009B4C59"/>
  </w:style>
  <w:style w:type="character" w:customStyle="1" w:styleId="DocumentMapChar">
    <w:name w:val="Document Map Char"/>
    <w:basedOn w:val="DefaultParagraphFont"/>
    <w:link w:val="DocumentMap"/>
    <w:uiPriority w:val="99"/>
    <w:semiHidden/>
    <w:rsid w:val="009B4C59"/>
    <w:rPr>
      <w:rFonts w:ascii="Times New Roman" w:hAnsi="Times New Roman" w:cs="Times New Roman"/>
      <w:sz w:val="24"/>
      <w:szCs w:val="24"/>
    </w:rPr>
  </w:style>
  <w:style w:type="character" w:styleId="SubtleEmphasis">
    <w:name w:val="Subtle Emphasis"/>
    <w:basedOn w:val="DefaultParagraphFont"/>
    <w:uiPriority w:val="19"/>
    <w:qFormat/>
    <w:rsid w:val="00412885"/>
    <w:rPr>
      <w:i/>
      <w:iCs/>
      <w:color w:val="808080" w:themeColor="text1" w:themeTint="7F"/>
    </w:rPr>
  </w:style>
  <w:style w:type="character" w:styleId="IntenseEmphasis">
    <w:name w:val="Intense Emphasis"/>
    <w:basedOn w:val="DefaultParagraphFont"/>
    <w:uiPriority w:val="21"/>
    <w:qFormat/>
    <w:rsid w:val="00412885"/>
    <w:rPr>
      <w:b/>
      <w:bCs/>
      <w:i/>
      <w:iCs/>
      <w:color w:val="4F81BD" w:themeColor="accent1"/>
    </w:rPr>
  </w:style>
  <w:style w:type="paragraph" w:customStyle="1" w:styleId="contrib-group">
    <w:name w:val="contrib-group"/>
    <w:basedOn w:val="Normal"/>
    <w:rsid w:val="00E902FA"/>
    <w:pPr>
      <w:spacing w:before="100" w:beforeAutospacing="1" w:after="100" w:afterAutospacing="1"/>
    </w:pPr>
    <w:rPr>
      <w:rFonts w:eastAsia="Times New Roman"/>
    </w:rPr>
  </w:style>
  <w:style w:type="character" w:customStyle="1" w:styleId="EndNoteBibliographyChar">
    <w:name w:val="EndNote Bibliography Char"/>
    <w:basedOn w:val="DefaultParagraphFont"/>
    <w:link w:val="EndNoteBibliography"/>
    <w:rsid w:val="00E902FA"/>
    <w:rPr>
      <w:rFonts w:ascii="Calibri" w:hAnsi="Calibri" w:cs="Calibri"/>
      <w:lang w:val="en-US"/>
    </w:rPr>
  </w:style>
  <w:style w:type="character" w:customStyle="1" w:styleId="apple-converted-space">
    <w:name w:val="apple-converted-space"/>
    <w:basedOn w:val="DefaultParagraphFont"/>
    <w:rsid w:val="00B30CAF"/>
  </w:style>
  <w:style w:type="character" w:customStyle="1" w:styleId="UnresolvedMention1">
    <w:name w:val="Unresolved Mention1"/>
    <w:basedOn w:val="DefaultParagraphFont"/>
    <w:uiPriority w:val="99"/>
    <w:rsid w:val="00C02DAC"/>
    <w:rPr>
      <w:color w:val="808080"/>
      <w:shd w:val="clear" w:color="auto" w:fill="E6E6E6"/>
    </w:rPr>
  </w:style>
  <w:style w:type="character" w:customStyle="1" w:styleId="EndNoteBibliographyTegn">
    <w:name w:val="EndNote Bibliography Tegn"/>
    <w:basedOn w:val="DefaultParagraphFont"/>
    <w:rsid w:val="00A82A92"/>
    <w:rPr>
      <w:rFonts w:ascii="Calibri" w:hAnsi="Calibri" w:cs="Calibri"/>
      <w:noProof/>
      <w:lang w:val="en-US"/>
    </w:rPr>
  </w:style>
  <w:style w:type="table" w:customStyle="1" w:styleId="PlainTable21">
    <w:name w:val="Plain Table 21"/>
    <w:basedOn w:val="TableNormal"/>
    <w:uiPriority w:val="42"/>
    <w:rsid w:val="0084702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306240">
      <w:bodyDiv w:val="1"/>
      <w:marLeft w:val="0"/>
      <w:marRight w:val="0"/>
      <w:marTop w:val="0"/>
      <w:marBottom w:val="0"/>
      <w:divBdr>
        <w:top w:val="none" w:sz="0" w:space="0" w:color="auto"/>
        <w:left w:val="none" w:sz="0" w:space="0" w:color="auto"/>
        <w:bottom w:val="none" w:sz="0" w:space="0" w:color="auto"/>
        <w:right w:val="none" w:sz="0" w:space="0" w:color="auto"/>
      </w:divBdr>
    </w:div>
    <w:div w:id="761418722">
      <w:bodyDiv w:val="1"/>
      <w:marLeft w:val="0"/>
      <w:marRight w:val="0"/>
      <w:marTop w:val="0"/>
      <w:marBottom w:val="0"/>
      <w:divBdr>
        <w:top w:val="none" w:sz="0" w:space="0" w:color="auto"/>
        <w:left w:val="none" w:sz="0" w:space="0" w:color="auto"/>
        <w:bottom w:val="none" w:sz="0" w:space="0" w:color="auto"/>
        <w:right w:val="none" w:sz="0" w:space="0" w:color="auto"/>
      </w:divBdr>
    </w:div>
    <w:div w:id="1337028525">
      <w:bodyDiv w:val="1"/>
      <w:marLeft w:val="0"/>
      <w:marRight w:val="0"/>
      <w:marTop w:val="0"/>
      <w:marBottom w:val="0"/>
      <w:divBdr>
        <w:top w:val="none" w:sz="0" w:space="0" w:color="auto"/>
        <w:left w:val="none" w:sz="0" w:space="0" w:color="auto"/>
        <w:bottom w:val="none" w:sz="0" w:space="0" w:color="auto"/>
        <w:right w:val="none" w:sz="0" w:space="0" w:color="auto"/>
      </w:divBdr>
    </w:div>
    <w:div w:id="173508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lde.krogstad@ntnu.no"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llion.n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home.ansatt.ntnu.no\hildkro\My%20Documents\Eir%20i%20Skaun\Artikkel\www.ntnu.edu\PRC"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da.gov/downloads/drugs/guidancecomplianceregulatoryinformation/guidances/ucm193282.pdf"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file:///\\home.ansatt.ntnu.no\hildkro\My%20Documents\Eir%20i%20Skaun\Artikkel\www.health.org.uk\publications\person-centred-care-made-simple"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EDE29-2839-4282-B59E-E605F40DE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1901</Words>
  <Characters>63076</Characters>
  <Application>Microsoft Office Word</Application>
  <DocSecurity>0</DocSecurity>
  <Lines>525</Lines>
  <Paragraphs>14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DMF</Company>
  <LinksUpToDate>false</LinksUpToDate>
  <CharactersWithSpaces>748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de Krogstad</dc:creator>
  <cp:lastModifiedBy>Hilde Krogstad</cp:lastModifiedBy>
  <cp:revision>2</cp:revision>
  <cp:lastPrinted>2017-11-22T09:16:00Z</cp:lastPrinted>
  <dcterms:created xsi:type="dcterms:W3CDTF">2019-01-17T12:50:00Z</dcterms:created>
  <dcterms:modified xsi:type="dcterms:W3CDTF">2019-01-17T12:50:00Z</dcterms:modified>
</cp:coreProperties>
</file>